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7DB83" w14:textId="77777777" w:rsidR="00EF5B66" w:rsidRPr="00F3584B" w:rsidRDefault="00EF5B66" w:rsidP="00EF5B66">
      <w:pPr>
        <w:spacing w:after="240"/>
        <w:rPr>
          <w:rFonts w:ascii="Calibri" w:hAnsi="Calibri" w:cs="Calibri"/>
        </w:rPr>
      </w:pPr>
      <w:r w:rsidRPr="00F3584B">
        <w:rPr>
          <w:rFonts w:ascii="Calibri" w:hAnsi="Calibri" w:cs="Calibri"/>
        </w:rPr>
        <w:br/>
      </w:r>
    </w:p>
    <w:p w14:paraId="26FD349E" w14:textId="77777777" w:rsidR="00EF5B66" w:rsidRPr="00F3584B" w:rsidRDefault="00EF5B66" w:rsidP="00EF5B66">
      <w:pPr>
        <w:jc w:val="center"/>
        <w:rPr>
          <w:rFonts w:ascii="Calibri" w:hAnsi="Calibri" w:cs="Calibri"/>
        </w:rPr>
      </w:pPr>
      <w:r w:rsidRPr="00F3584B">
        <w:rPr>
          <w:rFonts w:ascii="Calibri" w:hAnsi="Calibri" w:cs="Calibri"/>
          <w:color w:val="000000"/>
          <w:sz w:val="32"/>
          <w:szCs w:val="32"/>
        </w:rPr>
        <w:t xml:space="preserve">     </w:t>
      </w:r>
      <w:r w:rsidRPr="00F3584B">
        <w:rPr>
          <w:rFonts w:ascii="Calibri" w:hAnsi="Calibri" w:cs="Calibri"/>
          <w:color w:val="000000"/>
          <w:sz w:val="32"/>
          <w:szCs w:val="32"/>
        </w:rPr>
        <w:tab/>
      </w:r>
      <w:r w:rsidRPr="00F3584B">
        <w:rPr>
          <w:rFonts w:ascii="Calibri" w:hAnsi="Calibri" w:cs="Calibri"/>
          <w:color w:val="000000"/>
          <w:sz w:val="32"/>
          <w:szCs w:val="32"/>
        </w:rPr>
        <w:fldChar w:fldCharType="begin"/>
      </w:r>
      <w:r w:rsidRPr="00F3584B">
        <w:rPr>
          <w:rFonts w:ascii="Calibri" w:hAnsi="Calibri" w:cs="Calibri"/>
          <w:color w:val="000000"/>
          <w:sz w:val="32"/>
          <w:szCs w:val="32"/>
        </w:rPr>
        <w:instrText xml:space="preserve"> INCLUDEPICTURE "https://lh5.googleusercontent.com/Tl1YER6A20pIarkN-bNjSjcn4mIj82dRKTWm9lRtBwsqXgVyaqP-W3xnJwqqNPPv3vK83xCt36yDa4GqmV6CN5i7r6ZShvd3_A68LSDERNcfk5cNULnPY3xoTu0SxAwZmh3MVaDT" \* MERGEFORMATINET </w:instrText>
      </w:r>
      <w:r w:rsidRPr="00F3584B">
        <w:rPr>
          <w:rFonts w:ascii="Calibri" w:hAnsi="Calibri" w:cs="Calibri"/>
          <w:color w:val="000000"/>
          <w:sz w:val="32"/>
          <w:szCs w:val="32"/>
        </w:rPr>
        <w:fldChar w:fldCharType="separate"/>
      </w:r>
      <w:r w:rsidRPr="00F3584B">
        <w:rPr>
          <w:rFonts w:ascii="Calibri" w:hAnsi="Calibri" w:cs="Calibri"/>
          <w:noProof/>
          <w:color w:val="000000"/>
          <w:sz w:val="32"/>
          <w:szCs w:val="32"/>
        </w:rPr>
        <w:drawing>
          <wp:inline distT="0" distB="0" distL="0" distR="0" wp14:anchorId="48F1488B" wp14:editId="6B78D0CA">
            <wp:extent cx="3317240" cy="1147445"/>
            <wp:effectExtent l="0" t="0" r="0" b="0"/>
            <wp:docPr id="1" name="Picture 1" descr="https://lh5.googleusercontent.com/Tl1YER6A20pIarkN-bNjSjcn4mIj82dRKTWm9lRtBwsqXgVyaqP-W3xnJwqqNPPv3vK83xCt36yDa4GqmV6CN5i7r6ZShvd3_A68LSDERNcfk5cNULnPY3xoTu0SxAwZmh3MVa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Tl1YER6A20pIarkN-bNjSjcn4mIj82dRKTWm9lRtBwsqXgVyaqP-W3xnJwqqNPPv3vK83xCt36yDa4GqmV6CN5i7r6ZShvd3_A68LSDERNcfk5cNULnPY3xoTu0SxAwZmh3MVaD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17240" cy="1147445"/>
                    </a:xfrm>
                    <a:prstGeom prst="rect">
                      <a:avLst/>
                    </a:prstGeom>
                    <a:noFill/>
                    <a:ln>
                      <a:noFill/>
                    </a:ln>
                  </pic:spPr>
                </pic:pic>
              </a:graphicData>
            </a:graphic>
          </wp:inline>
        </w:drawing>
      </w:r>
      <w:r w:rsidRPr="00F3584B">
        <w:rPr>
          <w:rFonts w:ascii="Calibri" w:hAnsi="Calibri" w:cs="Calibri"/>
          <w:color w:val="000000"/>
          <w:sz w:val="32"/>
          <w:szCs w:val="32"/>
        </w:rPr>
        <w:fldChar w:fldCharType="end"/>
      </w:r>
    </w:p>
    <w:p w14:paraId="5AD846F9" w14:textId="77777777" w:rsidR="00EF5B66" w:rsidRPr="00F3584B" w:rsidRDefault="006F1582" w:rsidP="00EF5B66">
      <w:pPr>
        <w:jc w:val="center"/>
        <w:rPr>
          <w:rFonts w:ascii="Calibri" w:hAnsi="Calibri" w:cs="Calibri"/>
        </w:rPr>
      </w:pPr>
      <w:r w:rsidRPr="00F3584B">
        <w:rPr>
          <w:rFonts w:ascii="Calibri" w:hAnsi="Calibri" w:cs="Calibri"/>
          <w:color w:val="000000"/>
          <w:sz w:val="32"/>
          <w:szCs w:val="32"/>
        </w:rPr>
        <w:t>ME 559 Project Fall 2018 – Plate with hole</w:t>
      </w:r>
    </w:p>
    <w:p w14:paraId="3627936D" w14:textId="77777777" w:rsidR="00EF5B66" w:rsidRPr="00F3584B" w:rsidRDefault="00EF5B66" w:rsidP="00EF5B66">
      <w:pPr>
        <w:spacing w:after="240"/>
        <w:rPr>
          <w:rFonts w:ascii="Calibri" w:hAnsi="Calibri" w:cs="Calibri"/>
        </w:rPr>
      </w:pPr>
    </w:p>
    <w:p w14:paraId="274F95B0" w14:textId="77777777" w:rsidR="00EF5B66" w:rsidRPr="00F3584B" w:rsidRDefault="00EF5B66" w:rsidP="00EF5B66">
      <w:pPr>
        <w:jc w:val="center"/>
        <w:rPr>
          <w:rFonts w:ascii="Calibri" w:hAnsi="Calibri" w:cs="Calibri"/>
        </w:rPr>
      </w:pPr>
      <w:r w:rsidRPr="00F3584B">
        <w:rPr>
          <w:rFonts w:ascii="Calibri" w:hAnsi="Calibri" w:cs="Calibri"/>
          <w:color w:val="000000"/>
          <w:sz w:val="32"/>
          <w:szCs w:val="32"/>
        </w:rPr>
        <w:t xml:space="preserve"> </w:t>
      </w:r>
    </w:p>
    <w:p w14:paraId="332E59A7" w14:textId="77777777" w:rsidR="00EF5B66" w:rsidRPr="00F3584B" w:rsidRDefault="00EF5B66" w:rsidP="00EF5B66">
      <w:pPr>
        <w:rPr>
          <w:rFonts w:ascii="Calibri" w:hAnsi="Calibri" w:cs="Calibri"/>
        </w:rPr>
      </w:pPr>
    </w:p>
    <w:p w14:paraId="143237E8" w14:textId="77777777" w:rsidR="00EF5B66" w:rsidRPr="00F3584B" w:rsidRDefault="00EF5B66" w:rsidP="00EF5B66">
      <w:pPr>
        <w:jc w:val="center"/>
        <w:rPr>
          <w:rFonts w:ascii="Calibri" w:hAnsi="Calibri" w:cs="Calibri"/>
        </w:rPr>
      </w:pPr>
      <w:r w:rsidRPr="00F3584B">
        <w:rPr>
          <w:rFonts w:ascii="Calibri" w:hAnsi="Calibri" w:cs="Calibri"/>
          <w:color w:val="000000"/>
          <w:sz w:val="32"/>
          <w:szCs w:val="32"/>
        </w:rPr>
        <w:t>A report prepared for</w:t>
      </w:r>
    </w:p>
    <w:p w14:paraId="659789C2" w14:textId="77777777" w:rsidR="00EF5B66" w:rsidRPr="00F3584B" w:rsidRDefault="00EF5B66" w:rsidP="00EF5B66">
      <w:pPr>
        <w:jc w:val="center"/>
        <w:rPr>
          <w:rFonts w:ascii="Calibri" w:hAnsi="Calibri" w:cs="Calibri"/>
        </w:rPr>
      </w:pPr>
      <w:r w:rsidRPr="00F3584B">
        <w:rPr>
          <w:rFonts w:ascii="Calibri" w:hAnsi="Calibri" w:cs="Calibri"/>
          <w:color w:val="000000"/>
          <w:sz w:val="32"/>
          <w:szCs w:val="32"/>
        </w:rPr>
        <w:t xml:space="preserve">Prof. </w:t>
      </w:r>
      <w:proofErr w:type="spellStart"/>
      <w:r w:rsidRPr="00F3584B">
        <w:rPr>
          <w:rFonts w:ascii="Calibri" w:hAnsi="Calibri" w:cs="Calibri"/>
          <w:color w:val="000000"/>
          <w:sz w:val="32"/>
          <w:szCs w:val="32"/>
        </w:rPr>
        <w:t>Kaan</w:t>
      </w:r>
      <w:proofErr w:type="spellEnd"/>
      <w:r w:rsidRPr="00F3584B">
        <w:rPr>
          <w:rFonts w:ascii="Calibri" w:hAnsi="Calibri" w:cs="Calibri"/>
          <w:color w:val="000000"/>
          <w:sz w:val="32"/>
          <w:szCs w:val="32"/>
        </w:rPr>
        <w:t xml:space="preserve"> </w:t>
      </w:r>
      <w:proofErr w:type="spellStart"/>
      <w:r w:rsidRPr="00F3584B">
        <w:rPr>
          <w:rFonts w:ascii="Calibri" w:hAnsi="Calibri" w:cs="Calibri"/>
          <w:color w:val="000000"/>
          <w:sz w:val="32"/>
          <w:szCs w:val="32"/>
        </w:rPr>
        <w:t>Inal</w:t>
      </w:r>
      <w:proofErr w:type="spellEnd"/>
    </w:p>
    <w:p w14:paraId="018CC673" w14:textId="77777777" w:rsidR="00EF5B66" w:rsidRPr="00F3584B" w:rsidRDefault="00EF5B66" w:rsidP="00EF5B66">
      <w:pPr>
        <w:jc w:val="center"/>
        <w:rPr>
          <w:rFonts w:ascii="Calibri" w:hAnsi="Calibri" w:cs="Calibri"/>
        </w:rPr>
      </w:pPr>
      <w:r w:rsidRPr="00F3584B">
        <w:rPr>
          <w:rFonts w:ascii="Calibri" w:hAnsi="Calibri" w:cs="Calibri"/>
          <w:color w:val="000000"/>
          <w:sz w:val="32"/>
          <w:szCs w:val="32"/>
        </w:rPr>
        <w:t>Waterloo, Ontario</w:t>
      </w:r>
    </w:p>
    <w:p w14:paraId="10A5DDA2" w14:textId="77777777" w:rsidR="00EF5B66" w:rsidRPr="00F3584B" w:rsidRDefault="00EF5B66" w:rsidP="00EF5B66">
      <w:pPr>
        <w:rPr>
          <w:rFonts w:ascii="Calibri" w:hAnsi="Calibri" w:cs="Calibri"/>
        </w:rPr>
      </w:pPr>
      <w:r w:rsidRPr="00F3584B">
        <w:rPr>
          <w:rFonts w:ascii="Calibri" w:hAnsi="Calibri" w:cs="Calibri"/>
          <w:color w:val="000000"/>
          <w:sz w:val="32"/>
          <w:szCs w:val="32"/>
        </w:rPr>
        <w:t xml:space="preserve"> </w:t>
      </w:r>
    </w:p>
    <w:p w14:paraId="463437A4" w14:textId="77777777" w:rsidR="00EF5B66" w:rsidRPr="00F3584B" w:rsidRDefault="00EF5B66" w:rsidP="00EF5B66">
      <w:pPr>
        <w:spacing w:after="240"/>
        <w:rPr>
          <w:rFonts w:ascii="Calibri" w:hAnsi="Calibri" w:cs="Calibri"/>
        </w:rPr>
      </w:pPr>
    </w:p>
    <w:p w14:paraId="5C475EDD" w14:textId="77777777" w:rsidR="00EF5B66" w:rsidRPr="00F3584B" w:rsidRDefault="00EF5B66" w:rsidP="00EF5B66">
      <w:pPr>
        <w:jc w:val="right"/>
        <w:rPr>
          <w:rFonts w:ascii="Calibri" w:hAnsi="Calibri" w:cs="Calibri"/>
          <w:color w:val="000000"/>
          <w:sz w:val="32"/>
          <w:szCs w:val="32"/>
        </w:rPr>
      </w:pPr>
    </w:p>
    <w:p w14:paraId="390F22FF" w14:textId="77777777" w:rsidR="00EF5B66" w:rsidRPr="00F3584B" w:rsidRDefault="00EF5B66" w:rsidP="00EF5B66">
      <w:pPr>
        <w:jc w:val="right"/>
        <w:rPr>
          <w:rFonts w:ascii="Calibri" w:hAnsi="Calibri" w:cs="Calibri"/>
          <w:color w:val="000000"/>
          <w:sz w:val="32"/>
          <w:szCs w:val="32"/>
        </w:rPr>
      </w:pPr>
    </w:p>
    <w:p w14:paraId="14BE5AE5" w14:textId="77777777" w:rsidR="00EF5B66" w:rsidRPr="00F3584B" w:rsidRDefault="00EF5B66" w:rsidP="00EF5B66">
      <w:pPr>
        <w:jc w:val="right"/>
        <w:rPr>
          <w:rFonts w:ascii="Calibri" w:hAnsi="Calibri" w:cs="Calibri"/>
          <w:color w:val="000000"/>
          <w:sz w:val="32"/>
          <w:szCs w:val="32"/>
        </w:rPr>
      </w:pPr>
    </w:p>
    <w:p w14:paraId="65B1B6E4" w14:textId="77777777" w:rsidR="00EF5B66" w:rsidRPr="00F3584B" w:rsidRDefault="00EF5B66" w:rsidP="00EF5B66">
      <w:pPr>
        <w:jc w:val="right"/>
        <w:rPr>
          <w:rFonts w:ascii="Calibri" w:hAnsi="Calibri" w:cs="Calibri"/>
          <w:color w:val="000000"/>
          <w:sz w:val="32"/>
          <w:szCs w:val="32"/>
        </w:rPr>
      </w:pPr>
    </w:p>
    <w:p w14:paraId="6DC22F67" w14:textId="77777777" w:rsidR="00EF5B66" w:rsidRPr="00F3584B" w:rsidRDefault="00EF5B66" w:rsidP="00EF5B66">
      <w:pPr>
        <w:jc w:val="right"/>
        <w:rPr>
          <w:rFonts w:ascii="Calibri" w:hAnsi="Calibri" w:cs="Calibri"/>
          <w:color w:val="000000"/>
          <w:sz w:val="32"/>
          <w:szCs w:val="32"/>
        </w:rPr>
      </w:pPr>
    </w:p>
    <w:p w14:paraId="4DA175CF" w14:textId="77777777" w:rsidR="00EF5B66" w:rsidRPr="00F3584B" w:rsidRDefault="00EF5B66" w:rsidP="00EF5B66">
      <w:pPr>
        <w:jc w:val="right"/>
        <w:rPr>
          <w:rFonts w:ascii="Calibri" w:hAnsi="Calibri" w:cs="Calibri"/>
          <w:color w:val="000000"/>
          <w:sz w:val="32"/>
          <w:szCs w:val="32"/>
        </w:rPr>
      </w:pPr>
    </w:p>
    <w:p w14:paraId="4631558C" w14:textId="77777777" w:rsidR="00EF5B66" w:rsidRPr="00F3584B" w:rsidRDefault="00EF5B66" w:rsidP="00EF5B66">
      <w:pPr>
        <w:jc w:val="right"/>
        <w:rPr>
          <w:rFonts w:ascii="Calibri" w:hAnsi="Calibri" w:cs="Calibri"/>
          <w:color w:val="000000"/>
          <w:sz w:val="32"/>
          <w:szCs w:val="32"/>
        </w:rPr>
      </w:pPr>
    </w:p>
    <w:p w14:paraId="6DABC368" w14:textId="77777777" w:rsidR="00EF5B66" w:rsidRPr="00F3584B" w:rsidRDefault="00EF5B66" w:rsidP="00EF5B66">
      <w:pPr>
        <w:jc w:val="right"/>
        <w:rPr>
          <w:rFonts w:ascii="Calibri" w:hAnsi="Calibri" w:cs="Calibri"/>
          <w:color w:val="000000"/>
          <w:sz w:val="32"/>
          <w:szCs w:val="32"/>
        </w:rPr>
      </w:pPr>
    </w:p>
    <w:p w14:paraId="71746E08" w14:textId="77777777" w:rsidR="00EF5B66" w:rsidRPr="00F3584B" w:rsidRDefault="00EF5B66" w:rsidP="00EF5B66">
      <w:pPr>
        <w:jc w:val="right"/>
        <w:rPr>
          <w:rFonts w:ascii="Calibri" w:hAnsi="Calibri" w:cs="Calibri"/>
          <w:color w:val="000000"/>
          <w:sz w:val="32"/>
          <w:szCs w:val="32"/>
        </w:rPr>
      </w:pPr>
    </w:p>
    <w:p w14:paraId="1AAE0F7C" w14:textId="77777777" w:rsidR="00EF5B66" w:rsidRPr="00F3584B" w:rsidRDefault="00EF5B66" w:rsidP="00EF5B66">
      <w:pPr>
        <w:jc w:val="right"/>
        <w:rPr>
          <w:rFonts w:ascii="Calibri" w:hAnsi="Calibri" w:cs="Calibri"/>
          <w:color w:val="000000"/>
          <w:sz w:val="32"/>
          <w:szCs w:val="32"/>
        </w:rPr>
      </w:pPr>
    </w:p>
    <w:p w14:paraId="2294D526" w14:textId="77777777" w:rsidR="00EF5B66" w:rsidRPr="00F3584B" w:rsidRDefault="00EF5B66" w:rsidP="00EF5B66">
      <w:pPr>
        <w:jc w:val="right"/>
        <w:rPr>
          <w:rFonts w:ascii="Calibri" w:hAnsi="Calibri" w:cs="Calibri"/>
          <w:color w:val="000000"/>
          <w:sz w:val="32"/>
          <w:szCs w:val="32"/>
        </w:rPr>
      </w:pPr>
    </w:p>
    <w:p w14:paraId="42C1E91F" w14:textId="77777777" w:rsidR="00EF5B66" w:rsidRPr="00F3584B" w:rsidRDefault="00EF5B66" w:rsidP="00EF5B66">
      <w:pPr>
        <w:jc w:val="right"/>
        <w:rPr>
          <w:rFonts w:ascii="Calibri" w:hAnsi="Calibri" w:cs="Calibri"/>
          <w:color w:val="000000"/>
          <w:sz w:val="32"/>
          <w:szCs w:val="32"/>
        </w:rPr>
      </w:pPr>
    </w:p>
    <w:p w14:paraId="24192DB2" w14:textId="77777777" w:rsidR="00EF5B66" w:rsidRPr="00F3584B" w:rsidRDefault="00EF5B66" w:rsidP="00EF5B66">
      <w:pPr>
        <w:jc w:val="right"/>
        <w:rPr>
          <w:rFonts w:ascii="Calibri" w:hAnsi="Calibri" w:cs="Calibri"/>
          <w:color w:val="000000"/>
          <w:sz w:val="32"/>
          <w:szCs w:val="32"/>
        </w:rPr>
      </w:pPr>
    </w:p>
    <w:p w14:paraId="74FABA8F" w14:textId="77777777" w:rsidR="00EF5B66" w:rsidRPr="00F3584B" w:rsidRDefault="00EF5B66" w:rsidP="006F1582">
      <w:pPr>
        <w:rPr>
          <w:rFonts w:ascii="Calibri" w:hAnsi="Calibri" w:cs="Calibri"/>
          <w:color w:val="000000"/>
          <w:sz w:val="32"/>
          <w:szCs w:val="32"/>
        </w:rPr>
      </w:pPr>
    </w:p>
    <w:p w14:paraId="51D4094B" w14:textId="77777777" w:rsidR="00EF5B66" w:rsidRPr="00F3584B" w:rsidRDefault="00EF5B66" w:rsidP="00EF5B66">
      <w:pPr>
        <w:jc w:val="right"/>
        <w:rPr>
          <w:rFonts w:ascii="Calibri" w:hAnsi="Calibri" w:cs="Calibri"/>
        </w:rPr>
      </w:pPr>
      <w:r w:rsidRPr="00F3584B">
        <w:rPr>
          <w:rFonts w:ascii="Calibri" w:hAnsi="Calibri" w:cs="Calibri"/>
          <w:color w:val="000000"/>
          <w:sz w:val="32"/>
          <w:szCs w:val="32"/>
        </w:rPr>
        <w:t>Maharshi Patel (20577876)</w:t>
      </w:r>
    </w:p>
    <w:p w14:paraId="4E755A23" w14:textId="77777777" w:rsidR="00EF5B66" w:rsidRPr="00F3584B" w:rsidRDefault="00EF5B66" w:rsidP="00EF5B66">
      <w:pPr>
        <w:jc w:val="right"/>
        <w:rPr>
          <w:rFonts w:ascii="Calibri" w:hAnsi="Calibri" w:cs="Calibri"/>
        </w:rPr>
      </w:pPr>
      <w:r w:rsidRPr="00F3584B">
        <w:rPr>
          <w:rFonts w:ascii="Calibri" w:hAnsi="Calibri" w:cs="Calibri"/>
          <w:color w:val="000000"/>
          <w:sz w:val="32"/>
          <w:szCs w:val="32"/>
        </w:rPr>
        <w:t>4A Mechatronics Engineering</w:t>
      </w:r>
    </w:p>
    <w:p w14:paraId="070FCD08" w14:textId="77777777" w:rsidR="006F1582" w:rsidRPr="00F3584B" w:rsidRDefault="00C037E8" w:rsidP="006F1582">
      <w:pPr>
        <w:jc w:val="right"/>
        <w:rPr>
          <w:rFonts w:ascii="Calibri" w:hAnsi="Calibri" w:cs="Calibri"/>
          <w:color w:val="000000"/>
        </w:rPr>
      </w:pPr>
      <w:r w:rsidRPr="00F3584B">
        <w:rPr>
          <w:rFonts w:ascii="Calibri" w:hAnsi="Calibri" w:cs="Calibri"/>
          <w:color w:val="000000"/>
          <w:sz w:val="32"/>
          <w:szCs w:val="32"/>
        </w:rPr>
        <w:t>December 3,</w:t>
      </w:r>
      <w:r w:rsidR="00EF5B66" w:rsidRPr="00F3584B">
        <w:rPr>
          <w:rFonts w:ascii="Calibri" w:hAnsi="Calibri" w:cs="Calibri"/>
          <w:color w:val="000000"/>
          <w:sz w:val="32"/>
          <w:szCs w:val="32"/>
        </w:rPr>
        <w:t xml:space="preserve"> 2018</w:t>
      </w:r>
    </w:p>
    <w:sdt>
      <w:sdtPr>
        <w:rPr>
          <w:rFonts w:ascii="Calibri" w:eastAsia="Times New Roman" w:hAnsi="Calibri" w:cs="Times New Roman"/>
          <w:b w:val="0"/>
          <w:bCs w:val="0"/>
          <w:color w:val="auto"/>
          <w:sz w:val="24"/>
          <w:szCs w:val="24"/>
        </w:rPr>
        <w:id w:val="845298968"/>
        <w:docPartObj>
          <w:docPartGallery w:val="Table of Contents"/>
          <w:docPartUnique/>
        </w:docPartObj>
      </w:sdtPr>
      <w:sdtEndPr>
        <w:rPr>
          <w:noProof/>
          <w:sz w:val="22"/>
        </w:rPr>
      </w:sdtEndPr>
      <w:sdtContent>
        <w:p w14:paraId="24372F9D" w14:textId="4F01F570" w:rsidR="009505C0" w:rsidRPr="00F3584B" w:rsidRDefault="009505C0">
          <w:pPr>
            <w:pStyle w:val="TOCHeading"/>
            <w:rPr>
              <w:rFonts w:ascii="Calibri" w:hAnsi="Calibri"/>
            </w:rPr>
          </w:pPr>
          <w:r w:rsidRPr="00F3584B">
            <w:rPr>
              <w:rFonts w:ascii="Calibri" w:hAnsi="Calibri"/>
            </w:rPr>
            <w:t>Table of Contents</w:t>
          </w:r>
        </w:p>
        <w:p w14:paraId="5CD6E766" w14:textId="35186D43" w:rsidR="00F3584B" w:rsidRPr="00F3584B" w:rsidRDefault="009505C0">
          <w:pPr>
            <w:pStyle w:val="TOC2"/>
            <w:tabs>
              <w:tab w:val="right" w:leader="dot" w:pos="9350"/>
            </w:tabs>
            <w:rPr>
              <w:rFonts w:ascii="Calibri" w:eastAsiaTheme="minorEastAsia" w:hAnsi="Calibri" w:cstheme="minorBidi"/>
              <w:b w:val="0"/>
              <w:bCs w:val="0"/>
              <w:noProof/>
              <w:sz w:val="24"/>
              <w:szCs w:val="24"/>
            </w:rPr>
          </w:pPr>
          <w:r w:rsidRPr="00F3584B">
            <w:rPr>
              <w:rFonts w:ascii="Calibri" w:hAnsi="Calibri"/>
              <w:b w:val="0"/>
              <w:bCs w:val="0"/>
            </w:rPr>
            <w:fldChar w:fldCharType="begin"/>
          </w:r>
          <w:r w:rsidRPr="00F3584B">
            <w:rPr>
              <w:rFonts w:ascii="Calibri" w:hAnsi="Calibri"/>
            </w:rPr>
            <w:instrText xml:space="preserve"> TOC \o "1-3" \h \z \u </w:instrText>
          </w:r>
          <w:r w:rsidRPr="00F3584B">
            <w:rPr>
              <w:rFonts w:ascii="Calibri" w:hAnsi="Calibri"/>
              <w:b w:val="0"/>
              <w:bCs w:val="0"/>
            </w:rPr>
            <w:fldChar w:fldCharType="separate"/>
          </w:r>
          <w:hyperlink w:anchor="_Toc531625164" w:history="1">
            <w:r w:rsidR="00F3584B" w:rsidRPr="00F3584B">
              <w:rPr>
                <w:rStyle w:val="Hyperlink"/>
                <w:rFonts w:ascii="Calibri" w:eastAsiaTheme="majorEastAsia" w:hAnsi="Calibri"/>
                <w:noProof/>
              </w:rPr>
              <w:t>List of Figure</w:t>
            </w:r>
            <w:r w:rsidR="00F3584B" w:rsidRPr="00F3584B">
              <w:rPr>
                <w:rFonts w:ascii="Calibri" w:hAnsi="Calibri"/>
                <w:noProof/>
                <w:webHidden/>
              </w:rPr>
              <w:tab/>
            </w:r>
            <w:r w:rsidR="00F3584B" w:rsidRPr="00F3584B">
              <w:rPr>
                <w:rFonts w:ascii="Calibri" w:hAnsi="Calibri"/>
                <w:noProof/>
                <w:webHidden/>
              </w:rPr>
              <w:fldChar w:fldCharType="begin"/>
            </w:r>
            <w:r w:rsidR="00F3584B" w:rsidRPr="00F3584B">
              <w:rPr>
                <w:rFonts w:ascii="Calibri" w:hAnsi="Calibri"/>
                <w:noProof/>
                <w:webHidden/>
              </w:rPr>
              <w:instrText xml:space="preserve"> PAGEREF _Toc531625164 \h </w:instrText>
            </w:r>
            <w:r w:rsidR="00F3584B" w:rsidRPr="00F3584B">
              <w:rPr>
                <w:rFonts w:ascii="Calibri" w:hAnsi="Calibri"/>
                <w:noProof/>
                <w:webHidden/>
              </w:rPr>
            </w:r>
            <w:r w:rsidR="00F3584B" w:rsidRPr="00F3584B">
              <w:rPr>
                <w:rFonts w:ascii="Calibri" w:hAnsi="Calibri"/>
                <w:noProof/>
                <w:webHidden/>
              </w:rPr>
              <w:fldChar w:fldCharType="separate"/>
            </w:r>
            <w:r w:rsidR="00F3584B" w:rsidRPr="00F3584B">
              <w:rPr>
                <w:rFonts w:ascii="Calibri" w:hAnsi="Calibri"/>
                <w:noProof/>
                <w:webHidden/>
              </w:rPr>
              <w:t>3</w:t>
            </w:r>
            <w:r w:rsidR="00F3584B" w:rsidRPr="00F3584B">
              <w:rPr>
                <w:rFonts w:ascii="Calibri" w:hAnsi="Calibri"/>
                <w:noProof/>
                <w:webHidden/>
              </w:rPr>
              <w:fldChar w:fldCharType="end"/>
            </w:r>
          </w:hyperlink>
        </w:p>
        <w:p w14:paraId="3B7822E0" w14:textId="42ADFDDC"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65" w:history="1">
            <w:r w:rsidRPr="00F3584B">
              <w:rPr>
                <w:rStyle w:val="Hyperlink"/>
                <w:rFonts w:ascii="Calibri" w:hAnsi="Calibri" w:cs="Calibri"/>
                <w:noProof/>
              </w:rPr>
              <w:t>Introduct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65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4</w:t>
            </w:r>
            <w:r w:rsidRPr="00F3584B">
              <w:rPr>
                <w:rFonts w:ascii="Calibri" w:hAnsi="Calibri"/>
                <w:noProof/>
                <w:webHidden/>
              </w:rPr>
              <w:fldChar w:fldCharType="end"/>
            </w:r>
          </w:hyperlink>
        </w:p>
        <w:p w14:paraId="0ADEB7A8" w14:textId="5BE7485F"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66" w:history="1">
            <w:r w:rsidRPr="00F3584B">
              <w:rPr>
                <w:rStyle w:val="Hyperlink"/>
                <w:rFonts w:ascii="Calibri" w:eastAsiaTheme="majorEastAsia" w:hAnsi="Calibri"/>
                <w:noProof/>
              </w:rPr>
              <w:t>Model Geometry</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66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4</w:t>
            </w:r>
            <w:r w:rsidRPr="00F3584B">
              <w:rPr>
                <w:rFonts w:ascii="Calibri" w:hAnsi="Calibri"/>
                <w:noProof/>
                <w:webHidden/>
              </w:rPr>
              <w:fldChar w:fldCharType="end"/>
            </w:r>
          </w:hyperlink>
        </w:p>
        <w:p w14:paraId="1D385810" w14:textId="7F0F22E3"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67" w:history="1">
            <w:r w:rsidRPr="00F3584B">
              <w:rPr>
                <w:rStyle w:val="Hyperlink"/>
                <w:rFonts w:ascii="Calibri" w:eastAsiaTheme="majorEastAsia" w:hAnsi="Calibri"/>
                <w:noProof/>
              </w:rPr>
              <w:t>Case 1: Fixed at Left End and Force/Pressure on the right</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67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5</w:t>
            </w:r>
            <w:r w:rsidRPr="00F3584B">
              <w:rPr>
                <w:rFonts w:ascii="Calibri" w:hAnsi="Calibri"/>
                <w:noProof/>
                <w:webHidden/>
              </w:rPr>
              <w:fldChar w:fldCharType="end"/>
            </w:r>
          </w:hyperlink>
        </w:p>
        <w:p w14:paraId="159721DA" w14:textId="3D528E36"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68" w:history="1">
            <w:r w:rsidRPr="00F3584B">
              <w:rPr>
                <w:rStyle w:val="Hyperlink"/>
                <w:rFonts w:ascii="Calibri" w:eastAsiaTheme="majorEastAsia" w:hAnsi="Calibri"/>
                <w:noProof/>
              </w:rPr>
              <w:t>Model Generat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68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5</w:t>
            </w:r>
            <w:r w:rsidRPr="00F3584B">
              <w:rPr>
                <w:rFonts w:ascii="Calibri" w:hAnsi="Calibri"/>
                <w:noProof/>
                <w:webHidden/>
              </w:rPr>
              <w:fldChar w:fldCharType="end"/>
            </w:r>
          </w:hyperlink>
        </w:p>
        <w:p w14:paraId="61FA58F9" w14:textId="485FEF01"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69" w:history="1">
            <w:r w:rsidRPr="00F3584B">
              <w:rPr>
                <w:rStyle w:val="Hyperlink"/>
                <w:rFonts w:ascii="Calibri" w:eastAsiaTheme="majorEastAsia" w:hAnsi="Calibri"/>
                <w:noProof/>
              </w:rPr>
              <w:t>Mesh Generat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69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5</w:t>
            </w:r>
            <w:r w:rsidRPr="00F3584B">
              <w:rPr>
                <w:rFonts w:ascii="Calibri" w:hAnsi="Calibri"/>
                <w:noProof/>
                <w:webHidden/>
              </w:rPr>
              <w:fldChar w:fldCharType="end"/>
            </w:r>
          </w:hyperlink>
        </w:p>
        <w:p w14:paraId="5C342BD0" w14:textId="624EB11D"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0" w:history="1">
            <w:r w:rsidRPr="00F3584B">
              <w:rPr>
                <w:rStyle w:val="Hyperlink"/>
                <w:rFonts w:ascii="Calibri" w:eastAsiaTheme="majorEastAsia" w:hAnsi="Calibri"/>
                <w:noProof/>
              </w:rPr>
              <w:t>Boundary and Physics Conditions</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0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6</w:t>
            </w:r>
            <w:r w:rsidRPr="00F3584B">
              <w:rPr>
                <w:rFonts w:ascii="Calibri" w:hAnsi="Calibri"/>
                <w:noProof/>
                <w:webHidden/>
              </w:rPr>
              <w:fldChar w:fldCharType="end"/>
            </w:r>
          </w:hyperlink>
        </w:p>
        <w:p w14:paraId="58819EDB" w14:textId="00661A2D"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1" w:history="1">
            <w:r w:rsidRPr="00F3584B">
              <w:rPr>
                <w:rStyle w:val="Hyperlink"/>
                <w:rFonts w:ascii="Calibri" w:eastAsiaTheme="majorEastAsia" w:hAnsi="Calibri"/>
                <w:noProof/>
              </w:rPr>
              <w:t>Simulation Ru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1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6</w:t>
            </w:r>
            <w:r w:rsidRPr="00F3584B">
              <w:rPr>
                <w:rFonts w:ascii="Calibri" w:hAnsi="Calibri"/>
                <w:noProof/>
                <w:webHidden/>
              </w:rPr>
              <w:fldChar w:fldCharType="end"/>
            </w:r>
          </w:hyperlink>
        </w:p>
        <w:p w14:paraId="7FB81EA8" w14:textId="6AA99AFE"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2" w:history="1">
            <w:r w:rsidRPr="00F3584B">
              <w:rPr>
                <w:rStyle w:val="Hyperlink"/>
                <w:rFonts w:ascii="Calibri" w:eastAsiaTheme="majorEastAsia" w:hAnsi="Calibri"/>
                <w:noProof/>
              </w:rPr>
              <w:t>Post Processing</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2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7</w:t>
            </w:r>
            <w:r w:rsidRPr="00F3584B">
              <w:rPr>
                <w:rFonts w:ascii="Calibri" w:hAnsi="Calibri"/>
                <w:noProof/>
                <w:webHidden/>
              </w:rPr>
              <w:fldChar w:fldCharType="end"/>
            </w:r>
          </w:hyperlink>
        </w:p>
        <w:p w14:paraId="557D10D6" w14:textId="792E8A7C"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3" w:history="1">
            <w:r w:rsidRPr="00F3584B">
              <w:rPr>
                <w:rStyle w:val="Hyperlink"/>
                <w:rFonts w:ascii="Calibri" w:eastAsiaTheme="majorEastAsia" w:hAnsi="Calibri"/>
                <w:noProof/>
              </w:rPr>
              <w:t>Mesh Independence</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3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8</w:t>
            </w:r>
            <w:r w:rsidRPr="00F3584B">
              <w:rPr>
                <w:rFonts w:ascii="Calibri" w:hAnsi="Calibri"/>
                <w:noProof/>
                <w:webHidden/>
              </w:rPr>
              <w:fldChar w:fldCharType="end"/>
            </w:r>
          </w:hyperlink>
        </w:p>
        <w:p w14:paraId="39FBBAAF" w14:textId="3EDEDDFB"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4" w:history="1">
            <m:oMath>
              <m:r>
                <m:rPr>
                  <m:sty m:val="bi"/>
                </m:rPr>
                <w:rPr>
                  <w:rStyle w:val="Hyperlink"/>
                  <w:rFonts w:ascii="Cambria Math" w:eastAsiaTheme="majorEastAsia" w:hAnsi="Cambria Math"/>
                  <w:noProof/>
                </w:rPr>
                <m:t>Kt</m:t>
              </m:r>
              <m:r>
                <m:rPr>
                  <m:sty m:val="b"/>
                </m:rPr>
                <w:rPr>
                  <w:rStyle w:val="Hyperlink"/>
                  <w:rFonts w:ascii="Cambria Math" w:eastAsiaTheme="majorEastAsia" w:hAnsi="Cambria Math"/>
                  <w:noProof/>
                </w:rPr>
                <m:t xml:space="preserve"> </m:t>
              </m:r>
            </m:oMath>
            <w:r w:rsidRPr="00F3584B">
              <w:rPr>
                <w:rStyle w:val="Hyperlink"/>
                <w:rFonts w:ascii="Calibri" w:eastAsiaTheme="majorEastAsia" w:hAnsi="Calibri"/>
                <w:noProof/>
              </w:rPr>
              <w:t xml:space="preserve">and </w:t>
            </w:r>
            <m:oMath>
              <m:r>
                <m:rPr>
                  <m:sty m:val="bi"/>
                </m:rPr>
                <w:rPr>
                  <w:rStyle w:val="Hyperlink"/>
                  <w:rFonts w:ascii="Cambria Math" w:eastAsiaTheme="majorEastAsia" w:hAnsi="Cambria Math"/>
                  <w:noProof/>
                </w:rPr>
                <m:t>AW</m:t>
              </m:r>
            </m:oMath>
            <w:r w:rsidRPr="00F3584B">
              <w:rPr>
                <w:rStyle w:val="Hyperlink"/>
                <w:rFonts w:ascii="Calibri" w:eastAsiaTheme="majorEastAsia" w:hAnsi="Calibri"/>
                <w:noProof/>
              </w:rPr>
              <w:t xml:space="preserve"> Relationship</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4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9</w:t>
            </w:r>
            <w:r w:rsidRPr="00F3584B">
              <w:rPr>
                <w:rFonts w:ascii="Calibri" w:hAnsi="Calibri"/>
                <w:noProof/>
                <w:webHidden/>
              </w:rPr>
              <w:fldChar w:fldCharType="end"/>
            </w:r>
          </w:hyperlink>
        </w:p>
        <w:p w14:paraId="0935965B" w14:textId="7E739E00"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75" w:history="1">
            <w:r w:rsidRPr="00F3584B">
              <w:rPr>
                <w:rStyle w:val="Hyperlink"/>
                <w:rFonts w:ascii="Calibri" w:eastAsiaTheme="majorEastAsia" w:hAnsi="Calibri"/>
                <w:noProof/>
              </w:rPr>
              <w:t>Case 2: Steel Pin at Hole and Force/Pressure at Right End</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5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67D5DF2C" w14:textId="16FA0AD2"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6" w:history="1">
            <w:r w:rsidRPr="00F3584B">
              <w:rPr>
                <w:rStyle w:val="Hyperlink"/>
                <w:rFonts w:ascii="Calibri" w:eastAsiaTheme="majorEastAsia" w:hAnsi="Calibri"/>
                <w:noProof/>
              </w:rPr>
              <w:t>Model Generat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6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12DF8B15" w14:textId="1F675892"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7" w:history="1">
            <w:r w:rsidRPr="00F3584B">
              <w:rPr>
                <w:rStyle w:val="Hyperlink"/>
                <w:rFonts w:ascii="Calibri" w:eastAsiaTheme="majorEastAsia" w:hAnsi="Calibri"/>
                <w:noProof/>
              </w:rPr>
              <w:t>Mesh Generat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7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24E74DEB" w14:textId="15BF58DE"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8" w:history="1">
            <w:r w:rsidRPr="00F3584B">
              <w:rPr>
                <w:rStyle w:val="Hyperlink"/>
                <w:rFonts w:ascii="Calibri" w:eastAsiaTheme="majorEastAsia" w:hAnsi="Calibri"/>
                <w:noProof/>
              </w:rPr>
              <w:t>Boundary and Physics Conditions</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8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58A4E711" w14:textId="47037E31"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79" w:history="1">
            <w:r w:rsidRPr="00F3584B">
              <w:rPr>
                <w:rStyle w:val="Hyperlink"/>
                <w:rFonts w:ascii="Calibri" w:eastAsiaTheme="majorEastAsia" w:hAnsi="Calibri"/>
                <w:noProof/>
              </w:rPr>
              <w:t>Simulation Ru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79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1</w:t>
            </w:r>
            <w:r w:rsidRPr="00F3584B">
              <w:rPr>
                <w:rFonts w:ascii="Calibri" w:hAnsi="Calibri"/>
                <w:noProof/>
                <w:webHidden/>
              </w:rPr>
              <w:fldChar w:fldCharType="end"/>
            </w:r>
          </w:hyperlink>
        </w:p>
        <w:p w14:paraId="494167F1" w14:textId="572C2F3F"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80" w:history="1">
            <w:r w:rsidRPr="00F3584B">
              <w:rPr>
                <w:rStyle w:val="Hyperlink"/>
                <w:rFonts w:ascii="Calibri" w:eastAsiaTheme="majorEastAsia" w:hAnsi="Calibri"/>
                <w:noProof/>
              </w:rPr>
              <w:t>Post Processing</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0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1</w:t>
            </w:r>
            <w:r w:rsidRPr="00F3584B">
              <w:rPr>
                <w:rFonts w:ascii="Calibri" w:hAnsi="Calibri"/>
                <w:noProof/>
                <w:webHidden/>
              </w:rPr>
              <w:fldChar w:fldCharType="end"/>
            </w:r>
          </w:hyperlink>
        </w:p>
        <w:p w14:paraId="6D3D708C" w14:textId="595F84A9"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81" w:history="1">
            <w:r w:rsidRPr="00F3584B">
              <w:rPr>
                <w:rStyle w:val="Hyperlink"/>
                <w:rFonts w:ascii="Calibri" w:eastAsiaTheme="majorEastAsia" w:hAnsi="Calibri"/>
                <w:noProof/>
              </w:rPr>
              <w:t>Mesh Independence</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1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1</w:t>
            </w:r>
            <w:r w:rsidRPr="00F3584B">
              <w:rPr>
                <w:rFonts w:ascii="Calibri" w:hAnsi="Calibri"/>
                <w:noProof/>
                <w:webHidden/>
              </w:rPr>
              <w:fldChar w:fldCharType="end"/>
            </w:r>
          </w:hyperlink>
        </w:p>
        <w:p w14:paraId="6913AF8E" w14:textId="110DD5FE" w:rsidR="00F3584B" w:rsidRPr="00F3584B" w:rsidRDefault="00F3584B">
          <w:pPr>
            <w:pStyle w:val="TOC2"/>
            <w:tabs>
              <w:tab w:val="right" w:leader="dot" w:pos="9350"/>
            </w:tabs>
            <w:rPr>
              <w:rFonts w:ascii="Calibri" w:eastAsiaTheme="minorEastAsia" w:hAnsi="Calibri" w:cstheme="minorBidi"/>
              <w:b w:val="0"/>
              <w:bCs w:val="0"/>
              <w:noProof/>
              <w:sz w:val="24"/>
              <w:szCs w:val="24"/>
            </w:rPr>
          </w:pPr>
          <w:hyperlink w:anchor="_Toc531625182" w:history="1">
            <m:oMath>
              <m:r>
                <m:rPr>
                  <m:sty m:val="bi"/>
                </m:rPr>
                <w:rPr>
                  <w:rStyle w:val="Hyperlink"/>
                  <w:rFonts w:ascii="Cambria Math" w:eastAsiaTheme="majorEastAsia" w:hAnsi="Cambria Math"/>
                  <w:noProof/>
                </w:rPr>
                <m:t>Kt</m:t>
              </m:r>
              <m:r>
                <m:rPr>
                  <m:sty m:val="b"/>
                </m:rPr>
                <w:rPr>
                  <w:rStyle w:val="Hyperlink"/>
                  <w:rFonts w:ascii="Cambria Math" w:eastAsiaTheme="majorEastAsia" w:hAnsi="Cambria Math"/>
                  <w:noProof/>
                </w:rPr>
                <m:t xml:space="preserve"> </m:t>
              </m:r>
            </m:oMath>
            <w:r w:rsidRPr="00F3584B">
              <w:rPr>
                <w:rStyle w:val="Hyperlink"/>
                <w:rFonts w:ascii="Calibri" w:eastAsiaTheme="majorEastAsia" w:hAnsi="Calibri"/>
                <w:noProof/>
              </w:rPr>
              <w:t xml:space="preserve">and </w:t>
            </w:r>
            <m:oMath>
              <m:r>
                <m:rPr>
                  <m:sty m:val="bi"/>
                </m:rPr>
                <w:rPr>
                  <w:rStyle w:val="Hyperlink"/>
                  <w:rFonts w:ascii="Cambria Math" w:eastAsiaTheme="majorEastAsia" w:hAnsi="Cambria Math"/>
                  <w:noProof/>
                </w:rPr>
                <m:t>AW</m:t>
              </m:r>
            </m:oMath>
            <w:r w:rsidRPr="00F3584B">
              <w:rPr>
                <w:rStyle w:val="Hyperlink"/>
                <w:rFonts w:ascii="Calibri" w:eastAsiaTheme="majorEastAsia" w:hAnsi="Calibri"/>
                <w:noProof/>
              </w:rPr>
              <w:t xml:space="preserve"> Relationship</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2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2</w:t>
            </w:r>
            <w:r w:rsidRPr="00F3584B">
              <w:rPr>
                <w:rFonts w:ascii="Calibri" w:hAnsi="Calibri"/>
                <w:noProof/>
                <w:webHidden/>
              </w:rPr>
              <w:fldChar w:fldCharType="end"/>
            </w:r>
          </w:hyperlink>
        </w:p>
        <w:p w14:paraId="3342CECD" w14:textId="65344A3A"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83" w:history="1">
            <w:r w:rsidRPr="00F3584B">
              <w:rPr>
                <w:rStyle w:val="Hyperlink"/>
                <w:rFonts w:ascii="Calibri" w:eastAsiaTheme="majorEastAsia" w:hAnsi="Calibri"/>
                <w:noProof/>
              </w:rPr>
              <w:t>Conclusion</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3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2</w:t>
            </w:r>
            <w:r w:rsidRPr="00F3584B">
              <w:rPr>
                <w:rFonts w:ascii="Calibri" w:hAnsi="Calibri"/>
                <w:noProof/>
                <w:webHidden/>
              </w:rPr>
              <w:fldChar w:fldCharType="end"/>
            </w:r>
          </w:hyperlink>
        </w:p>
        <w:p w14:paraId="25045DC0" w14:textId="3F705AED" w:rsidR="00F3584B" w:rsidRPr="00F3584B" w:rsidRDefault="00F3584B">
          <w:pPr>
            <w:pStyle w:val="TOC1"/>
            <w:tabs>
              <w:tab w:val="right" w:leader="dot" w:pos="9350"/>
            </w:tabs>
            <w:rPr>
              <w:rFonts w:ascii="Calibri" w:eastAsiaTheme="minorEastAsia" w:hAnsi="Calibri" w:cstheme="minorBidi"/>
              <w:b w:val="0"/>
              <w:bCs w:val="0"/>
              <w:i w:val="0"/>
              <w:iCs w:val="0"/>
              <w:noProof/>
              <w:sz w:val="24"/>
            </w:rPr>
          </w:pPr>
          <w:hyperlink w:anchor="_Toc531625184" w:history="1">
            <w:r w:rsidRPr="00F3584B">
              <w:rPr>
                <w:rStyle w:val="Hyperlink"/>
                <w:rFonts w:ascii="Calibri" w:eastAsiaTheme="minorHAnsi" w:hAnsi="Calibri"/>
                <w:noProof/>
              </w:rPr>
              <w:t>References</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4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3</w:t>
            </w:r>
            <w:r w:rsidRPr="00F3584B">
              <w:rPr>
                <w:rFonts w:ascii="Calibri" w:hAnsi="Calibri"/>
                <w:noProof/>
                <w:webHidden/>
              </w:rPr>
              <w:fldChar w:fldCharType="end"/>
            </w:r>
          </w:hyperlink>
        </w:p>
        <w:p w14:paraId="742A6DBA" w14:textId="7753970E" w:rsidR="009505C0" w:rsidRPr="00F3584B" w:rsidRDefault="009505C0" w:rsidP="00D775B7">
          <w:pPr>
            <w:rPr>
              <w:rFonts w:ascii="Calibri" w:hAnsi="Calibri"/>
            </w:rPr>
          </w:pPr>
          <w:r w:rsidRPr="00F3584B">
            <w:rPr>
              <w:rFonts w:ascii="Calibri" w:hAnsi="Calibri"/>
              <w:b/>
              <w:bCs/>
              <w:noProof/>
            </w:rPr>
            <w:fldChar w:fldCharType="end"/>
          </w:r>
        </w:p>
      </w:sdtContent>
    </w:sdt>
    <w:p w14:paraId="59465BCE" w14:textId="77777777" w:rsidR="00B37E96" w:rsidRPr="00F3584B" w:rsidRDefault="00B37E96">
      <w:pPr>
        <w:rPr>
          <w:rFonts w:ascii="Calibri" w:hAnsi="Calibri" w:cs="Calibri"/>
          <w:color w:val="2F5496" w:themeColor="accent1" w:themeShade="BF"/>
          <w:sz w:val="32"/>
          <w:szCs w:val="32"/>
        </w:rPr>
      </w:pPr>
      <w:r w:rsidRPr="00F3584B">
        <w:rPr>
          <w:rFonts w:ascii="Calibri" w:hAnsi="Calibri" w:cs="Calibri"/>
        </w:rPr>
        <w:br w:type="page"/>
      </w:r>
    </w:p>
    <w:p w14:paraId="690C9BA8" w14:textId="286BB89E" w:rsidR="00D775B7" w:rsidRPr="00F3584B" w:rsidRDefault="00B715AF" w:rsidP="00B67FCD">
      <w:pPr>
        <w:pStyle w:val="Heading2"/>
        <w:rPr>
          <w:rFonts w:ascii="Calibri" w:hAnsi="Calibri"/>
        </w:rPr>
      </w:pPr>
      <w:bookmarkStart w:id="0" w:name="_Toc531625164"/>
      <w:r w:rsidRPr="00F3584B">
        <w:rPr>
          <w:rFonts w:ascii="Calibri" w:hAnsi="Calibri"/>
        </w:rPr>
        <w:lastRenderedPageBreak/>
        <w:t>List of Figure</w:t>
      </w:r>
      <w:bookmarkEnd w:id="0"/>
    </w:p>
    <w:p w14:paraId="1DED52F6" w14:textId="3DFD45CA" w:rsidR="00F3584B" w:rsidRPr="00F3584B" w:rsidRDefault="00D775B7">
      <w:pPr>
        <w:pStyle w:val="TableofFigures"/>
        <w:tabs>
          <w:tab w:val="right" w:leader="dot" w:pos="9350"/>
        </w:tabs>
        <w:rPr>
          <w:rFonts w:ascii="Calibri" w:eastAsiaTheme="minorEastAsia" w:hAnsi="Calibri" w:cstheme="minorBidi"/>
          <w:noProof/>
          <w:sz w:val="24"/>
        </w:rPr>
      </w:pPr>
      <w:r w:rsidRPr="00F3584B">
        <w:rPr>
          <w:rFonts w:ascii="Calibri" w:hAnsi="Calibri" w:cs="Calibri"/>
        </w:rPr>
        <w:fldChar w:fldCharType="begin"/>
      </w:r>
      <w:r w:rsidRPr="00F3584B">
        <w:rPr>
          <w:rFonts w:ascii="Calibri" w:hAnsi="Calibri" w:cs="Calibri"/>
        </w:rPr>
        <w:instrText xml:space="preserve"> TOC \h \z \c "Figure" </w:instrText>
      </w:r>
      <w:r w:rsidRPr="00F3584B">
        <w:rPr>
          <w:rFonts w:ascii="Calibri" w:hAnsi="Calibri" w:cs="Calibri"/>
        </w:rPr>
        <w:fldChar w:fldCharType="separate"/>
      </w:r>
      <w:hyperlink w:anchor="_Toc531625187" w:history="1">
        <w:r w:rsidR="00F3584B" w:rsidRPr="00F3584B">
          <w:rPr>
            <w:rStyle w:val="Hyperlink"/>
            <w:rFonts w:ascii="Calibri" w:hAnsi="Calibri" w:cs="Calibri"/>
            <w:noProof/>
          </w:rPr>
          <w:t>Figure 1: Plate with a hole example</w:t>
        </w:r>
        <w:r w:rsidR="00F3584B" w:rsidRPr="00F3584B">
          <w:rPr>
            <w:rFonts w:ascii="Calibri" w:hAnsi="Calibri"/>
            <w:noProof/>
            <w:webHidden/>
          </w:rPr>
          <w:tab/>
        </w:r>
        <w:r w:rsidR="00F3584B" w:rsidRPr="00F3584B">
          <w:rPr>
            <w:rFonts w:ascii="Calibri" w:hAnsi="Calibri"/>
            <w:noProof/>
            <w:webHidden/>
          </w:rPr>
          <w:fldChar w:fldCharType="begin"/>
        </w:r>
        <w:r w:rsidR="00F3584B" w:rsidRPr="00F3584B">
          <w:rPr>
            <w:rFonts w:ascii="Calibri" w:hAnsi="Calibri"/>
            <w:noProof/>
            <w:webHidden/>
          </w:rPr>
          <w:instrText xml:space="preserve"> PAGEREF _Toc531625187 \h </w:instrText>
        </w:r>
        <w:r w:rsidR="00F3584B" w:rsidRPr="00F3584B">
          <w:rPr>
            <w:rFonts w:ascii="Calibri" w:hAnsi="Calibri"/>
            <w:noProof/>
            <w:webHidden/>
          </w:rPr>
        </w:r>
        <w:r w:rsidR="00F3584B" w:rsidRPr="00F3584B">
          <w:rPr>
            <w:rFonts w:ascii="Calibri" w:hAnsi="Calibri"/>
            <w:noProof/>
            <w:webHidden/>
          </w:rPr>
          <w:fldChar w:fldCharType="separate"/>
        </w:r>
        <w:r w:rsidR="00F3584B" w:rsidRPr="00F3584B">
          <w:rPr>
            <w:rFonts w:ascii="Calibri" w:hAnsi="Calibri"/>
            <w:noProof/>
            <w:webHidden/>
          </w:rPr>
          <w:t>4</w:t>
        </w:r>
        <w:r w:rsidR="00F3584B" w:rsidRPr="00F3584B">
          <w:rPr>
            <w:rFonts w:ascii="Calibri" w:hAnsi="Calibri"/>
            <w:noProof/>
            <w:webHidden/>
          </w:rPr>
          <w:fldChar w:fldCharType="end"/>
        </w:r>
      </w:hyperlink>
    </w:p>
    <w:p w14:paraId="34946196" w14:textId="474CDFDB"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88" w:history="1">
        <w:r w:rsidRPr="00F3584B">
          <w:rPr>
            <w:rStyle w:val="Hyperlink"/>
            <w:rFonts w:ascii="Calibri" w:hAnsi="Calibri"/>
            <w:noProof/>
          </w:rPr>
          <w:t>Figure 2: Dimension of the plate with a hole</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8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5</w:t>
        </w:r>
        <w:r w:rsidRPr="00F3584B">
          <w:rPr>
            <w:rFonts w:ascii="Calibri" w:hAnsi="Calibri"/>
            <w:noProof/>
            <w:webHidden/>
          </w:rPr>
          <w:fldChar w:fldCharType="end"/>
        </w:r>
      </w:hyperlink>
    </w:p>
    <w:p w14:paraId="3B709680" w14:textId="52BFFB47"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89" w:history="1">
        <w:r w:rsidRPr="00F3584B">
          <w:rPr>
            <w:rStyle w:val="Hyperlink"/>
            <w:rFonts w:ascii="Calibri" w:hAnsi="Calibri"/>
            <w:noProof/>
          </w:rPr>
          <w:t xml:space="preserve">Figure 3: A typical 8-node hexahedron element mapping x, y and z to </w:t>
        </w:r>
        <m:oMath>
          <m:r>
            <w:rPr>
              <w:rStyle w:val="Hyperlink"/>
              <w:rFonts w:ascii="Cambria Math" w:hAnsi="Cambria Math"/>
              <w:noProof/>
            </w:rPr>
            <m:t>ζ, ξ</m:t>
          </m:r>
        </m:oMath>
        <w:r w:rsidRPr="00F3584B">
          <w:rPr>
            <w:rStyle w:val="Hyperlink"/>
            <w:rFonts w:ascii="Calibri" w:hAnsi="Calibri"/>
            <w:noProof/>
          </w:rPr>
          <w:t xml:space="preserve"> and </w:t>
        </w:r>
        <m:oMath>
          <m:r>
            <w:rPr>
              <w:rStyle w:val="Hyperlink"/>
              <w:rFonts w:ascii="Cambria Math" w:hAnsi="Cambria Math"/>
              <w:noProof/>
            </w:rPr>
            <m:t>η</m:t>
          </m:r>
        </m:oMath>
        <w:r w:rsidRPr="00F3584B">
          <w:rPr>
            <w:rStyle w:val="Hyperlink"/>
            <w:rFonts w:ascii="Calibri" w:hAnsi="Calibri"/>
            <w:noProof/>
          </w:rPr>
          <w:t xml:space="preserve"> [1]fe</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89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6</w:t>
        </w:r>
        <w:r w:rsidRPr="00F3584B">
          <w:rPr>
            <w:rFonts w:ascii="Calibri" w:hAnsi="Calibri"/>
            <w:noProof/>
            <w:webHidden/>
          </w:rPr>
          <w:fldChar w:fldCharType="end"/>
        </w:r>
      </w:hyperlink>
    </w:p>
    <w:p w14:paraId="694A92A0" w14:textId="2CCF27AA"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0" w:history="1">
        <w:r w:rsidRPr="00F3584B">
          <w:rPr>
            <w:rStyle w:val="Hyperlink"/>
            <w:rFonts w:ascii="Calibri" w:hAnsi="Calibri"/>
            <w:noProof/>
          </w:rPr>
          <w:t>Figure 4: Initial ANSYS run for Case 1</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0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7</w:t>
        </w:r>
        <w:r w:rsidRPr="00F3584B">
          <w:rPr>
            <w:rFonts w:ascii="Calibri" w:hAnsi="Calibri"/>
            <w:noProof/>
            <w:webHidden/>
          </w:rPr>
          <w:fldChar w:fldCharType="end"/>
        </w:r>
      </w:hyperlink>
    </w:p>
    <w:p w14:paraId="6CE7F411" w14:textId="0C6AE1A2"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1" w:history="1">
        <w:r w:rsidRPr="00F3584B">
          <w:rPr>
            <w:rStyle w:val="Hyperlink"/>
            <w:rFonts w:ascii="Calibri" w:hAnsi="Calibri"/>
            <w:noProof/>
          </w:rPr>
          <w:t>Figure 5: Two plots that show the relationship of A/W to Kt [2], [3].</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1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7</w:t>
        </w:r>
        <w:r w:rsidRPr="00F3584B">
          <w:rPr>
            <w:rFonts w:ascii="Calibri" w:hAnsi="Calibri"/>
            <w:noProof/>
            <w:webHidden/>
          </w:rPr>
          <w:fldChar w:fldCharType="end"/>
        </w:r>
      </w:hyperlink>
    </w:p>
    <w:p w14:paraId="198B1841" w14:textId="5174CF79"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2" w:history="1">
        <w:r w:rsidRPr="00F3584B">
          <w:rPr>
            <w:rStyle w:val="Hyperlink"/>
            <w:rFonts w:ascii="Calibri" w:hAnsi="Calibri"/>
            <w:noProof/>
          </w:rPr>
          <w:t>Figure 6: The first mesh refinement approach, using ANSYS's basic refinement</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2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8</w:t>
        </w:r>
        <w:r w:rsidRPr="00F3584B">
          <w:rPr>
            <w:rFonts w:ascii="Calibri" w:hAnsi="Calibri"/>
            <w:noProof/>
            <w:webHidden/>
          </w:rPr>
          <w:fldChar w:fldCharType="end"/>
        </w:r>
      </w:hyperlink>
    </w:p>
    <w:p w14:paraId="082E34A2" w14:textId="1DB50072"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3" w:history="1">
        <w:r w:rsidRPr="00F3584B">
          <w:rPr>
            <w:rStyle w:val="Hyperlink"/>
            <w:rFonts w:ascii="Calibri" w:hAnsi="Calibri"/>
            <w:noProof/>
          </w:rPr>
          <w:t>Figure 7: The second approach was mesh refinement</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3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8</w:t>
        </w:r>
        <w:r w:rsidRPr="00F3584B">
          <w:rPr>
            <w:rFonts w:ascii="Calibri" w:hAnsi="Calibri"/>
            <w:noProof/>
            <w:webHidden/>
          </w:rPr>
          <w:fldChar w:fldCharType="end"/>
        </w:r>
      </w:hyperlink>
    </w:p>
    <w:p w14:paraId="6FA5D51C" w14:textId="5A51A736"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4" w:history="1">
        <w:r w:rsidRPr="00F3584B">
          <w:rPr>
            <w:rStyle w:val="Hyperlink"/>
            <w:rFonts w:ascii="Calibri" w:hAnsi="Calibri"/>
            <w:noProof/>
          </w:rPr>
          <w:t>Figure 8: Final approach on mesh refinement</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4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8</w:t>
        </w:r>
        <w:r w:rsidRPr="00F3584B">
          <w:rPr>
            <w:rFonts w:ascii="Calibri" w:hAnsi="Calibri"/>
            <w:noProof/>
            <w:webHidden/>
          </w:rPr>
          <w:fldChar w:fldCharType="end"/>
        </w:r>
      </w:hyperlink>
    </w:p>
    <w:p w14:paraId="47ED7E18" w14:textId="6279E51F"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5" w:history="1">
        <w:r w:rsidRPr="00F3584B">
          <w:rPr>
            <w:rStyle w:val="Hyperlink"/>
            <w:rFonts w:ascii="Calibri" w:hAnsi="Calibri"/>
            <w:noProof/>
          </w:rPr>
          <w:t xml:space="preserve">Figure 9: Convergence in the </w:t>
        </w:r>
        <m:oMath>
          <m:r>
            <w:rPr>
              <w:rStyle w:val="Hyperlink"/>
              <w:rFonts w:ascii="Cambria Math" w:hAnsi="Cambria Math"/>
              <w:noProof/>
            </w:rPr>
            <m:t>Kt</m:t>
          </m:r>
        </m:oMath>
        <w:r w:rsidRPr="00F3584B">
          <w:rPr>
            <w:rStyle w:val="Hyperlink"/>
            <w:rFonts w:ascii="Calibri" w:hAnsi="Calibri"/>
            <w:noProof/>
          </w:rPr>
          <w:t xml:space="preserve"> value as number of elements are increased</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5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9</w:t>
        </w:r>
        <w:r w:rsidRPr="00F3584B">
          <w:rPr>
            <w:rFonts w:ascii="Calibri" w:hAnsi="Calibri"/>
            <w:noProof/>
            <w:webHidden/>
          </w:rPr>
          <w:fldChar w:fldCharType="end"/>
        </w:r>
      </w:hyperlink>
    </w:p>
    <w:p w14:paraId="7D0B4059" w14:textId="7FCA564F"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6" w:history="1">
        <w:r w:rsidRPr="00F3584B">
          <w:rPr>
            <w:rStyle w:val="Hyperlink"/>
            <w:rFonts w:ascii="Calibri" w:hAnsi="Calibri"/>
            <w:noProof/>
          </w:rPr>
          <w:t>Figure 10: SolidWorks Model for case 2</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6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33B08A2C" w14:textId="59465CD2"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7" w:history="1">
        <w:r w:rsidRPr="00F3584B">
          <w:rPr>
            <w:rStyle w:val="Hyperlink"/>
            <w:rFonts w:ascii="Calibri" w:hAnsi="Calibri"/>
            <w:noProof/>
          </w:rPr>
          <w:t>Figure 11: Boundary conditions for case two</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7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0</w:t>
        </w:r>
        <w:r w:rsidRPr="00F3584B">
          <w:rPr>
            <w:rFonts w:ascii="Calibri" w:hAnsi="Calibri"/>
            <w:noProof/>
            <w:webHidden/>
          </w:rPr>
          <w:fldChar w:fldCharType="end"/>
        </w:r>
      </w:hyperlink>
    </w:p>
    <w:p w14:paraId="16B18CEF" w14:textId="6B8F7B37"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8" w:history="1">
        <w:r w:rsidRPr="00F3584B">
          <w:rPr>
            <w:rStyle w:val="Hyperlink"/>
            <w:rFonts w:ascii="Calibri" w:hAnsi="Calibri"/>
            <w:noProof/>
          </w:rPr>
          <w:t>Figure 12: Initial run for case two</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8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1</w:t>
        </w:r>
        <w:r w:rsidRPr="00F3584B">
          <w:rPr>
            <w:rFonts w:ascii="Calibri" w:hAnsi="Calibri"/>
            <w:noProof/>
            <w:webHidden/>
          </w:rPr>
          <w:fldChar w:fldCharType="end"/>
        </w:r>
      </w:hyperlink>
    </w:p>
    <w:p w14:paraId="34786339" w14:textId="14EE3BED" w:rsidR="00F3584B" w:rsidRPr="00F3584B" w:rsidRDefault="00F3584B">
      <w:pPr>
        <w:pStyle w:val="TableofFigures"/>
        <w:tabs>
          <w:tab w:val="right" w:leader="dot" w:pos="9350"/>
        </w:tabs>
        <w:rPr>
          <w:rFonts w:ascii="Calibri" w:eastAsiaTheme="minorEastAsia" w:hAnsi="Calibri" w:cstheme="minorBidi"/>
          <w:noProof/>
          <w:sz w:val="24"/>
        </w:rPr>
      </w:pPr>
      <w:hyperlink w:anchor="_Toc531625199" w:history="1">
        <w:r w:rsidRPr="00F3584B">
          <w:rPr>
            <w:rStyle w:val="Hyperlink"/>
            <w:rFonts w:ascii="Calibri" w:hAnsi="Calibri"/>
            <w:noProof/>
          </w:rPr>
          <w:t xml:space="preserve">Figure 13: Graph showing the </w:t>
        </w:r>
        <m:oMath>
          <m:r>
            <w:rPr>
              <w:rStyle w:val="Hyperlink"/>
              <w:rFonts w:ascii="Cambria Math" w:hAnsi="Cambria Math"/>
              <w:noProof/>
            </w:rPr>
            <m:t>Kt</m:t>
          </m:r>
        </m:oMath>
        <w:r w:rsidRPr="00F3584B">
          <w:rPr>
            <w:rStyle w:val="Hyperlink"/>
            <w:rFonts w:ascii="Calibri" w:hAnsi="Calibri"/>
            <w:noProof/>
          </w:rPr>
          <w:t xml:space="preserve"> with respect to A/W [2], [4].</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199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1</w:t>
        </w:r>
        <w:r w:rsidRPr="00F3584B">
          <w:rPr>
            <w:rFonts w:ascii="Calibri" w:hAnsi="Calibri"/>
            <w:noProof/>
            <w:webHidden/>
          </w:rPr>
          <w:fldChar w:fldCharType="end"/>
        </w:r>
      </w:hyperlink>
    </w:p>
    <w:p w14:paraId="0983569B" w14:textId="2013521B" w:rsidR="00F3584B" w:rsidRPr="00F3584B" w:rsidRDefault="00F3584B">
      <w:pPr>
        <w:pStyle w:val="TableofFigures"/>
        <w:tabs>
          <w:tab w:val="right" w:leader="dot" w:pos="9350"/>
        </w:tabs>
        <w:rPr>
          <w:rFonts w:ascii="Calibri" w:eastAsiaTheme="minorEastAsia" w:hAnsi="Calibri" w:cstheme="minorBidi"/>
          <w:noProof/>
          <w:sz w:val="24"/>
        </w:rPr>
      </w:pPr>
      <w:hyperlink w:anchor="_Toc531625200" w:history="1">
        <w:r w:rsidRPr="00F3584B">
          <w:rPr>
            <w:rStyle w:val="Hyperlink"/>
            <w:rFonts w:ascii="Calibri" w:hAnsi="Calibri"/>
            <w:noProof/>
          </w:rPr>
          <w:t xml:space="preserve">Figure 14: Convergence in the </w:t>
        </w:r>
        <m:oMath>
          <m:r>
            <w:rPr>
              <w:rStyle w:val="Hyperlink"/>
              <w:rFonts w:ascii="Cambria Math" w:hAnsi="Cambria Math"/>
              <w:noProof/>
            </w:rPr>
            <m:t>Kt</m:t>
          </m:r>
        </m:oMath>
        <w:r w:rsidRPr="00F3584B">
          <w:rPr>
            <w:rStyle w:val="Hyperlink"/>
            <w:rFonts w:ascii="Calibri" w:hAnsi="Calibri"/>
            <w:noProof/>
          </w:rPr>
          <w:t xml:space="preserve"> value as number of elements are increased</w:t>
        </w:r>
        <w:r w:rsidRPr="00F3584B">
          <w:rPr>
            <w:rFonts w:ascii="Calibri" w:hAnsi="Calibri"/>
            <w:noProof/>
            <w:webHidden/>
          </w:rPr>
          <w:tab/>
        </w:r>
        <w:r w:rsidRPr="00F3584B">
          <w:rPr>
            <w:rFonts w:ascii="Calibri" w:hAnsi="Calibri"/>
            <w:noProof/>
            <w:webHidden/>
          </w:rPr>
          <w:fldChar w:fldCharType="begin"/>
        </w:r>
        <w:r w:rsidRPr="00F3584B">
          <w:rPr>
            <w:rFonts w:ascii="Calibri" w:hAnsi="Calibri"/>
            <w:noProof/>
            <w:webHidden/>
          </w:rPr>
          <w:instrText xml:space="preserve"> PAGEREF _Toc531625200 \h </w:instrText>
        </w:r>
        <w:r w:rsidRPr="00F3584B">
          <w:rPr>
            <w:rFonts w:ascii="Calibri" w:hAnsi="Calibri"/>
            <w:noProof/>
            <w:webHidden/>
          </w:rPr>
        </w:r>
        <w:r w:rsidRPr="00F3584B">
          <w:rPr>
            <w:rFonts w:ascii="Calibri" w:hAnsi="Calibri"/>
            <w:noProof/>
            <w:webHidden/>
          </w:rPr>
          <w:fldChar w:fldCharType="separate"/>
        </w:r>
        <w:r w:rsidRPr="00F3584B">
          <w:rPr>
            <w:rFonts w:ascii="Calibri" w:hAnsi="Calibri"/>
            <w:noProof/>
            <w:webHidden/>
          </w:rPr>
          <w:t>12</w:t>
        </w:r>
        <w:r w:rsidRPr="00F3584B">
          <w:rPr>
            <w:rFonts w:ascii="Calibri" w:hAnsi="Calibri"/>
            <w:noProof/>
            <w:webHidden/>
          </w:rPr>
          <w:fldChar w:fldCharType="end"/>
        </w:r>
      </w:hyperlink>
    </w:p>
    <w:p w14:paraId="59B69560" w14:textId="0C5B197C" w:rsidR="00D775B7" w:rsidRPr="00F3584B" w:rsidRDefault="00D775B7">
      <w:pPr>
        <w:rPr>
          <w:rFonts w:ascii="Calibri" w:hAnsi="Calibri" w:cs="Calibri"/>
          <w:color w:val="2F5496" w:themeColor="accent1" w:themeShade="BF"/>
          <w:sz w:val="32"/>
          <w:szCs w:val="32"/>
        </w:rPr>
      </w:pPr>
      <w:r w:rsidRPr="00F3584B">
        <w:rPr>
          <w:rFonts w:ascii="Calibri" w:hAnsi="Calibri" w:cs="Calibri"/>
        </w:rPr>
        <w:fldChar w:fldCharType="end"/>
      </w:r>
      <w:r w:rsidRPr="00F3584B">
        <w:rPr>
          <w:rFonts w:ascii="Calibri" w:hAnsi="Calibri" w:cs="Calibri"/>
        </w:rPr>
        <w:br w:type="page"/>
      </w:r>
      <w:bookmarkStart w:id="1" w:name="_GoBack"/>
      <w:bookmarkEnd w:id="1"/>
    </w:p>
    <w:p w14:paraId="043956FE" w14:textId="3797E846" w:rsidR="006F1582" w:rsidRPr="00F3584B" w:rsidRDefault="006F1582" w:rsidP="006F1582">
      <w:pPr>
        <w:pStyle w:val="Heading1"/>
        <w:rPr>
          <w:rFonts w:ascii="Calibri" w:eastAsia="Times New Roman" w:hAnsi="Calibri" w:cs="Calibri"/>
        </w:rPr>
      </w:pPr>
      <w:bookmarkStart w:id="2" w:name="_Toc531625165"/>
      <w:r w:rsidRPr="00F3584B">
        <w:rPr>
          <w:rFonts w:ascii="Calibri" w:eastAsia="Times New Roman" w:hAnsi="Calibri" w:cs="Calibri"/>
        </w:rPr>
        <w:lastRenderedPageBreak/>
        <w:t>Introduction</w:t>
      </w:r>
      <w:bookmarkEnd w:id="2"/>
    </w:p>
    <w:p w14:paraId="26CB12C2" w14:textId="5AAADA6D" w:rsidR="006F1582" w:rsidRPr="00F3584B" w:rsidRDefault="006F1582" w:rsidP="004D6CEB">
      <w:pPr>
        <w:autoSpaceDE w:val="0"/>
        <w:autoSpaceDN w:val="0"/>
        <w:adjustRightInd w:val="0"/>
        <w:rPr>
          <w:rFonts w:ascii="Calibri" w:hAnsi="Calibri" w:cs="Calibri"/>
          <w:szCs w:val="22"/>
        </w:rPr>
      </w:pPr>
      <w:r w:rsidRPr="00F3584B">
        <w:rPr>
          <w:rFonts w:ascii="Calibri" w:hAnsi="Calibri" w:cs="Calibri"/>
          <w:szCs w:val="22"/>
        </w:rPr>
        <w:t xml:space="preserve">For Engineers stress concentrations are point of interest as they are one of the key features that helps to predict system failure. However, trying to analytically derive them for various design is fairly complex, and most of the time impossible. This is where FEM comes into the aid. FEM is a very power full tool that helps predict stress concentration using various numerical methods. The solution will not be exact to that of an analytical solution, however for engineering purposes it can suffice or meet expectations. Stress concentration factor is defined as follows, </w:t>
      </w:r>
      <w:r w:rsidR="00B715AF" w:rsidRPr="00F3584B">
        <w:rPr>
          <w:rFonts w:ascii="Calibri" w:hAnsi="Calibri" w:cs="Calibri"/>
          <w:szCs w:val="22"/>
        </w:rPr>
        <w:t>equation</w:t>
      </w:r>
      <w:r w:rsidR="00A406F8" w:rsidRPr="00F3584B">
        <w:rPr>
          <w:rFonts w:ascii="Calibri" w:hAnsi="Calibri" w:cs="Calibri"/>
          <w:szCs w:val="22"/>
        </w:rPr>
        <w:fldChar w:fldCharType="begin"/>
      </w:r>
      <w:r w:rsidR="00A406F8" w:rsidRPr="00F3584B">
        <w:rPr>
          <w:rFonts w:ascii="Calibri" w:hAnsi="Calibri" w:cs="Calibri"/>
          <w:szCs w:val="22"/>
        </w:rPr>
        <w:instrText xml:space="preserve"> REF _Ref531382051 \h </w:instrText>
      </w:r>
      <w:r w:rsidR="004D6CEB" w:rsidRPr="00F3584B">
        <w:rPr>
          <w:rFonts w:ascii="Calibri" w:hAnsi="Calibri" w:cs="Calibri"/>
          <w:szCs w:val="22"/>
        </w:rPr>
        <w:instrText xml:space="preserve"> \* MERGEFORMAT </w:instrText>
      </w:r>
      <w:r w:rsidR="00A406F8" w:rsidRPr="00F3584B">
        <w:rPr>
          <w:rFonts w:ascii="Calibri" w:hAnsi="Calibri" w:cs="Calibri"/>
          <w:szCs w:val="22"/>
        </w:rPr>
      </w:r>
      <w:r w:rsidR="00A406F8" w:rsidRPr="00F3584B">
        <w:rPr>
          <w:rFonts w:ascii="Calibri" w:hAnsi="Calibri" w:cs="Calibri"/>
          <w:szCs w:val="22"/>
        </w:rPr>
        <w:fldChar w:fldCharType="separate"/>
      </w:r>
      <w:r w:rsidR="00B715AF" w:rsidRPr="00F3584B">
        <w:rPr>
          <w:rFonts w:ascii="Calibri" w:hAnsi="Calibri" w:cs="Calibri"/>
          <w:szCs w:val="22"/>
        </w:rPr>
        <w:t xml:space="preserve"> [</w:t>
      </w:r>
      <w:r w:rsidR="00B715AF" w:rsidRPr="00F3584B">
        <w:rPr>
          <w:rFonts w:ascii="Calibri" w:hAnsi="Calibri" w:cs="Calibri"/>
          <w:noProof/>
          <w:szCs w:val="22"/>
        </w:rPr>
        <w:t>1</w:t>
      </w:r>
      <w:r w:rsidR="00A406F8" w:rsidRPr="00F3584B">
        <w:rPr>
          <w:rFonts w:ascii="Calibri" w:hAnsi="Calibri" w:cs="Calibri"/>
          <w:szCs w:val="22"/>
        </w:rPr>
        <w:fldChar w:fldCharType="end"/>
      </w:r>
      <w:r w:rsidR="00B715AF" w:rsidRPr="00F3584B">
        <w:rPr>
          <w:rFonts w:ascii="Calibri" w:hAnsi="Calibri" w:cs="Calibri"/>
          <w:szCs w:val="22"/>
        </w:rPr>
        <w:t>]</w:t>
      </w:r>
      <w:r w:rsidR="004D6CEB" w:rsidRPr="00F3584B">
        <w:rPr>
          <w:rFonts w:ascii="Calibri" w:hAnsi="Calibri" w:cs="Calibri"/>
          <w:szCs w:val="22"/>
        </w:rPr>
        <w:t>.</w:t>
      </w:r>
    </w:p>
    <w:p w14:paraId="579B7710" w14:textId="77777777" w:rsidR="00A406F8" w:rsidRPr="00F3584B" w:rsidRDefault="00A406F8" w:rsidP="00A406F8">
      <w:pPr>
        <w:pStyle w:val="Caption"/>
        <w:keepNext/>
        <w:rPr>
          <w:rFonts w:ascii="Calibri" w:hAnsi="Calibri" w:cs="Calibri"/>
          <w:i/>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F1582" w:rsidRPr="00F3584B" w14:paraId="7FC2FE84" w14:textId="77777777" w:rsidTr="00D303A0">
        <w:tc>
          <w:tcPr>
            <w:tcW w:w="3116" w:type="dxa"/>
            <w:shd w:val="clear" w:color="auto" w:fill="auto"/>
          </w:tcPr>
          <w:p w14:paraId="023391CF" w14:textId="77777777" w:rsidR="006F1582" w:rsidRPr="00F3584B" w:rsidRDefault="006F1582" w:rsidP="006F1582">
            <w:pPr>
              <w:autoSpaceDE w:val="0"/>
              <w:autoSpaceDN w:val="0"/>
              <w:adjustRightInd w:val="0"/>
              <w:rPr>
                <w:rFonts w:ascii="Calibri" w:hAnsi="Calibri" w:cs="Calibri"/>
                <w:szCs w:val="22"/>
              </w:rPr>
            </w:pPr>
          </w:p>
        </w:tc>
        <w:tc>
          <w:tcPr>
            <w:tcW w:w="3117" w:type="dxa"/>
            <w:shd w:val="clear" w:color="auto" w:fill="auto"/>
            <w:vAlign w:val="center"/>
          </w:tcPr>
          <w:p w14:paraId="0F6D6262" w14:textId="77777777" w:rsidR="006F1582" w:rsidRPr="00F3584B" w:rsidRDefault="00DC7479" w:rsidP="00D303A0">
            <w:pPr>
              <w:autoSpaceDE w:val="0"/>
              <w:autoSpaceDN w:val="0"/>
              <w:adjustRightInd w:val="0"/>
              <w:jc w:val="center"/>
              <w:rPr>
                <w:rFonts w:ascii="Calibri" w:hAnsi="Calibri" w:cs="Calibri"/>
                <w:szCs w:val="22"/>
              </w:rPr>
            </w:pPr>
            <m:oMathPara>
              <m:oMath>
                <m:sSub>
                  <m:sSubPr>
                    <m:ctrlPr>
                      <w:rPr>
                        <w:rFonts w:ascii="Cambria Math" w:hAnsi="Cambria Math" w:cs="Calibri"/>
                        <w:i/>
                        <w:szCs w:val="22"/>
                      </w:rPr>
                    </m:ctrlPr>
                  </m:sSubPr>
                  <m:e>
                    <m:r>
                      <w:rPr>
                        <w:rFonts w:ascii="Cambria Math" w:hAnsi="Cambria Math" w:cs="Calibri"/>
                        <w:szCs w:val="22"/>
                      </w:rPr>
                      <m:t>K</m:t>
                    </m:r>
                  </m:e>
                  <m:sub>
                    <m:r>
                      <w:rPr>
                        <w:rFonts w:ascii="Cambria Math" w:hAnsi="Cambria Math" w:cs="Calibri"/>
                        <w:szCs w:val="22"/>
                      </w:rPr>
                      <m:t>t</m:t>
                    </m:r>
                  </m:sub>
                </m:sSub>
                <m:r>
                  <w:rPr>
                    <w:rFonts w:ascii="Cambria Math" w:hAnsi="Cambria Math" w:cs="Calibri"/>
                    <w:szCs w:val="22"/>
                  </w:rPr>
                  <m:t>=</m:t>
                </m:r>
                <m:f>
                  <m:fPr>
                    <m:ctrlPr>
                      <w:rPr>
                        <w:rFonts w:ascii="Cambria Math" w:hAnsi="Cambria Math" w:cs="Calibri"/>
                        <w:i/>
                        <w:szCs w:val="22"/>
                      </w:rPr>
                    </m:ctrlPr>
                  </m:fPr>
                  <m:num>
                    <m:sSub>
                      <m:sSubPr>
                        <m:ctrlPr>
                          <w:rPr>
                            <w:rFonts w:ascii="Cambria Math" w:hAnsi="Cambria Math" w:cs="Calibri"/>
                            <w:i/>
                            <w:szCs w:val="22"/>
                          </w:rPr>
                        </m:ctrlPr>
                      </m:sSubPr>
                      <m:e>
                        <m:r>
                          <w:rPr>
                            <w:rFonts w:ascii="Cambria Math" w:hAnsi="Cambria Math" w:cs="Calibri"/>
                            <w:szCs w:val="22"/>
                          </w:rPr>
                          <m:t>σ</m:t>
                        </m:r>
                      </m:e>
                      <m:sub>
                        <m:r>
                          <m:rPr>
                            <m:sty m:val="p"/>
                          </m:rPr>
                          <w:rPr>
                            <w:rFonts w:ascii="Cambria Math" w:hAnsi="Cambria Math" w:cs="Calibri"/>
                            <w:szCs w:val="22"/>
                          </w:rPr>
                          <m:t>max</m:t>
                        </m:r>
                      </m:sub>
                    </m:sSub>
                  </m:num>
                  <m:den>
                    <m:sSub>
                      <m:sSubPr>
                        <m:ctrlPr>
                          <w:rPr>
                            <w:rFonts w:ascii="Cambria Math" w:hAnsi="Cambria Math" w:cs="Calibri"/>
                            <w:i/>
                            <w:szCs w:val="22"/>
                          </w:rPr>
                        </m:ctrlPr>
                      </m:sSubPr>
                      <m:e>
                        <m:r>
                          <w:rPr>
                            <w:rFonts w:ascii="Cambria Math" w:hAnsi="Cambria Math" w:cs="Calibri"/>
                            <w:szCs w:val="22"/>
                          </w:rPr>
                          <m:t>σ</m:t>
                        </m:r>
                      </m:e>
                      <m:sub>
                        <m:r>
                          <w:rPr>
                            <w:rFonts w:ascii="Cambria Math" w:hAnsi="Cambria Math" w:cs="Calibri"/>
                            <w:szCs w:val="22"/>
                          </w:rPr>
                          <m:t>nom</m:t>
                        </m:r>
                      </m:sub>
                    </m:sSub>
                  </m:den>
                </m:f>
              </m:oMath>
            </m:oMathPara>
          </w:p>
        </w:tc>
        <w:tc>
          <w:tcPr>
            <w:tcW w:w="3117" w:type="dxa"/>
            <w:shd w:val="clear" w:color="auto" w:fill="auto"/>
            <w:vAlign w:val="bottom"/>
          </w:tcPr>
          <w:p w14:paraId="7263F536" w14:textId="482D0A0E" w:rsidR="006F1582" w:rsidRPr="00F3584B" w:rsidRDefault="00A406F8" w:rsidP="00A406F8">
            <w:pPr>
              <w:autoSpaceDE w:val="0"/>
              <w:autoSpaceDN w:val="0"/>
              <w:adjustRightInd w:val="0"/>
              <w:jc w:val="right"/>
              <w:rPr>
                <w:rFonts w:ascii="Calibri" w:hAnsi="Calibri" w:cs="Calibri"/>
                <w:szCs w:val="22"/>
              </w:rPr>
            </w:pPr>
            <w:bookmarkStart w:id="3" w:name="_Ref531382051"/>
            <w:r w:rsidRPr="00F3584B">
              <w:rPr>
                <w:rFonts w:ascii="Calibri" w:hAnsi="Calibri" w:cs="Calibri"/>
                <w:szCs w:val="22"/>
              </w:rPr>
              <w:t xml:space="preserve"> </w:t>
            </w:r>
            <w:bookmarkStart w:id="4" w:name="_Toc531383253"/>
            <w:bookmarkStart w:id="5" w:name="_Ref531390413"/>
            <w:bookmarkStart w:id="6" w:name="_Ref531466923"/>
            <w:r w:rsidR="004D6CEB" w:rsidRPr="00F3584B">
              <w:rPr>
                <w:rFonts w:ascii="Calibri" w:hAnsi="Calibri" w:cs="Calibri"/>
                <w:szCs w:val="22"/>
              </w:rPr>
              <w:t>[</w:t>
            </w:r>
            <w:r w:rsidRPr="00F3584B">
              <w:rPr>
                <w:rFonts w:ascii="Calibri" w:hAnsi="Calibri" w:cs="Calibri"/>
                <w:szCs w:val="22"/>
              </w:rPr>
              <w:fldChar w:fldCharType="begin"/>
            </w:r>
            <w:r w:rsidRPr="00F3584B">
              <w:rPr>
                <w:rFonts w:ascii="Calibri" w:hAnsi="Calibri" w:cs="Calibri"/>
                <w:szCs w:val="22"/>
              </w:rPr>
              <w:instrText xml:space="preserve"> SEQ Equation \* ARABIC </w:instrText>
            </w:r>
            <w:r w:rsidRPr="00F3584B">
              <w:rPr>
                <w:rFonts w:ascii="Calibri" w:hAnsi="Calibri" w:cs="Calibri"/>
                <w:szCs w:val="22"/>
              </w:rPr>
              <w:fldChar w:fldCharType="separate"/>
            </w:r>
            <w:r w:rsidR="00B715AF" w:rsidRPr="00F3584B">
              <w:rPr>
                <w:rFonts w:ascii="Calibri" w:hAnsi="Calibri" w:cs="Calibri"/>
                <w:noProof/>
                <w:szCs w:val="22"/>
              </w:rPr>
              <w:t>1</w:t>
            </w:r>
            <w:r w:rsidRPr="00F3584B">
              <w:rPr>
                <w:rFonts w:ascii="Calibri" w:hAnsi="Calibri" w:cs="Calibri"/>
                <w:szCs w:val="22"/>
              </w:rPr>
              <w:fldChar w:fldCharType="end"/>
            </w:r>
            <w:bookmarkEnd w:id="3"/>
            <w:r w:rsidR="004D6CEB" w:rsidRPr="00F3584B">
              <w:rPr>
                <w:rFonts w:ascii="Calibri" w:hAnsi="Calibri" w:cs="Calibri"/>
                <w:szCs w:val="22"/>
              </w:rPr>
              <w:t>]</w:t>
            </w:r>
            <w:bookmarkEnd w:id="4"/>
            <w:bookmarkEnd w:id="5"/>
            <w:bookmarkEnd w:id="6"/>
          </w:p>
        </w:tc>
      </w:tr>
    </w:tbl>
    <w:p w14:paraId="76AB0F5A" w14:textId="77777777" w:rsidR="006F1582" w:rsidRPr="00F3584B" w:rsidRDefault="006F1582" w:rsidP="006F1582">
      <w:pPr>
        <w:autoSpaceDE w:val="0"/>
        <w:autoSpaceDN w:val="0"/>
        <w:adjustRightInd w:val="0"/>
        <w:rPr>
          <w:rFonts w:ascii="Calibri" w:hAnsi="Calibri" w:cs="Calibri"/>
          <w:szCs w:val="22"/>
        </w:rPr>
      </w:pPr>
    </w:p>
    <w:p w14:paraId="1B78E436" w14:textId="77777777" w:rsidR="00A406F8" w:rsidRPr="00F3584B" w:rsidRDefault="00A406F8" w:rsidP="004D6CEB">
      <w:pPr>
        <w:autoSpaceDE w:val="0"/>
        <w:autoSpaceDN w:val="0"/>
        <w:adjustRightInd w:val="0"/>
        <w:rPr>
          <w:rFonts w:ascii="Calibri" w:hAnsi="Calibri" w:cs="Calibri"/>
          <w:szCs w:val="22"/>
        </w:rPr>
      </w:pPr>
      <w:r w:rsidRPr="00F3584B">
        <w:rPr>
          <w:rFonts w:ascii="Calibri" w:hAnsi="Calibri" w:cs="Calibri"/>
          <w:szCs w:val="22"/>
        </w:rPr>
        <w:t>When running a FEM model, it is very critical to know the boundary conditions, the project scope, and the limitation of the tools that are being used. Thus, in this project that major focus will be on the model setup, explanation on assumptions that were made, mesh convergence</w:t>
      </w:r>
      <w:r w:rsidR="004D6CEB" w:rsidRPr="00F3584B">
        <w:rPr>
          <w:rFonts w:ascii="Calibri" w:hAnsi="Calibri" w:cs="Calibri"/>
          <w:szCs w:val="22"/>
        </w:rPr>
        <w:t xml:space="preserve"> test. </w:t>
      </w:r>
    </w:p>
    <w:p w14:paraId="07D7B07B" w14:textId="77777777" w:rsidR="004D6CEB" w:rsidRPr="00F3584B" w:rsidRDefault="004D6CEB" w:rsidP="004D6CEB">
      <w:pPr>
        <w:autoSpaceDE w:val="0"/>
        <w:autoSpaceDN w:val="0"/>
        <w:adjustRightInd w:val="0"/>
        <w:rPr>
          <w:rFonts w:ascii="Calibri" w:hAnsi="Calibri" w:cs="Calibri"/>
          <w:szCs w:val="22"/>
        </w:rPr>
      </w:pPr>
    </w:p>
    <w:p w14:paraId="789A0F62" w14:textId="77777777" w:rsidR="004D6CEB" w:rsidRPr="00F3584B" w:rsidRDefault="004D6CEB" w:rsidP="00B523F0">
      <w:pPr>
        <w:pStyle w:val="Heading1"/>
        <w:rPr>
          <w:rFonts w:ascii="Calibri" w:hAnsi="Calibri"/>
        </w:rPr>
      </w:pPr>
      <w:bookmarkStart w:id="7" w:name="_Toc531625166"/>
      <w:r w:rsidRPr="00F3584B">
        <w:rPr>
          <w:rFonts w:ascii="Calibri" w:hAnsi="Calibri"/>
        </w:rPr>
        <w:t>Model Geometry</w:t>
      </w:r>
      <w:bookmarkEnd w:id="7"/>
    </w:p>
    <w:p w14:paraId="494D255A" w14:textId="77777777" w:rsidR="004D6CEB" w:rsidRPr="00F3584B" w:rsidRDefault="004D6CEB" w:rsidP="004D6CEB">
      <w:pPr>
        <w:autoSpaceDE w:val="0"/>
        <w:autoSpaceDN w:val="0"/>
        <w:adjustRightInd w:val="0"/>
        <w:rPr>
          <w:rFonts w:ascii="Calibri" w:hAnsi="Calibri" w:cs="Calibri"/>
          <w:szCs w:val="22"/>
        </w:rPr>
      </w:pPr>
      <w:r w:rsidRPr="00F3584B">
        <w:rPr>
          <w:rFonts w:ascii="Calibri" w:hAnsi="Calibri" w:cs="Calibri"/>
          <w:szCs w:val="22"/>
        </w:rPr>
        <w:t>For this project the geometry and loading constraints are as follows:</w:t>
      </w:r>
    </w:p>
    <w:p w14:paraId="2F9EC630" w14:textId="77777777" w:rsidR="004D6CEB" w:rsidRPr="00F3584B" w:rsidRDefault="004D6CEB" w:rsidP="004D6CEB">
      <w:pPr>
        <w:autoSpaceDE w:val="0"/>
        <w:autoSpaceDN w:val="0"/>
        <w:adjustRightInd w:val="0"/>
        <w:rPr>
          <w:rFonts w:ascii="Calibri" w:hAnsi="Calibri" w:cs="Calibri"/>
          <w:szCs w:val="22"/>
        </w:rPr>
      </w:pPr>
    </w:p>
    <w:p w14:paraId="7925E6C4" w14:textId="77777777" w:rsidR="004D6CEB" w:rsidRPr="00F3584B" w:rsidRDefault="004D6CEB" w:rsidP="004D6CEB">
      <w:pPr>
        <w:autoSpaceDE w:val="0"/>
        <w:autoSpaceDN w:val="0"/>
        <w:adjustRightInd w:val="0"/>
        <w:jc w:val="center"/>
        <w:rPr>
          <w:rFonts w:ascii="Calibri" w:hAnsi="Calibri" w:cs="Calibri"/>
          <w:szCs w:val="22"/>
        </w:rPr>
      </w:pPr>
      <w:r w:rsidRPr="00F3584B">
        <w:rPr>
          <w:rFonts w:ascii="Calibri" w:hAnsi="Calibri" w:cs="Calibri"/>
          <w:noProof/>
          <w:szCs w:val="22"/>
        </w:rPr>
        <w:drawing>
          <wp:inline distT="0" distB="0" distL="0" distR="0" wp14:anchorId="01CF5503" wp14:editId="09FCFC7B">
            <wp:extent cx="5943600" cy="1657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657350"/>
                    </a:xfrm>
                    <a:prstGeom prst="rect">
                      <a:avLst/>
                    </a:prstGeom>
                  </pic:spPr>
                </pic:pic>
              </a:graphicData>
            </a:graphic>
          </wp:inline>
        </w:drawing>
      </w:r>
    </w:p>
    <w:p w14:paraId="3E12EA69" w14:textId="297271B9" w:rsidR="004D6CEB" w:rsidRPr="00F3584B" w:rsidRDefault="004D6CEB" w:rsidP="004D6CEB">
      <w:pPr>
        <w:pStyle w:val="Caption"/>
        <w:rPr>
          <w:rFonts w:ascii="Calibri" w:hAnsi="Calibri" w:cs="Calibri"/>
          <w:szCs w:val="22"/>
        </w:rPr>
      </w:pPr>
      <w:bookmarkStart w:id="8" w:name="_Ref531480096"/>
      <w:bookmarkStart w:id="9" w:name="_Toc531625187"/>
      <w:r w:rsidRPr="00F3584B">
        <w:rPr>
          <w:rFonts w:ascii="Calibri" w:hAnsi="Calibri" w:cs="Calibri"/>
          <w:szCs w:val="22"/>
        </w:rPr>
        <w:t xml:space="preserve">Figure </w:t>
      </w:r>
      <w:r w:rsidRPr="00F3584B">
        <w:rPr>
          <w:rFonts w:ascii="Calibri" w:hAnsi="Calibri" w:cs="Calibri"/>
          <w:szCs w:val="22"/>
        </w:rPr>
        <w:fldChar w:fldCharType="begin"/>
      </w:r>
      <w:r w:rsidRPr="00F3584B">
        <w:rPr>
          <w:rFonts w:ascii="Calibri" w:hAnsi="Calibri" w:cs="Calibri"/>
          <w:szCs w:val="22"/>
        </w:rPr>
        <w:instrText xml:space="preserve"> SEQ Figure \* ARABIC </w:instrText>
      </w:r>
      <w:r w:rsidRPr="00F3584B">
        <w:rPr>
          <w:rFonts w:ascii="Calibri" w:hAnsi="Calibri" w:cs="Calibri"/>
          <w:szCs w:val="22"/>
        </w:rPr>
        <w:fldChar w:fldCharType="separate"/>
      </w:r>
      <w:r w:rsidR="00B715AF" w:rsidRPr="00F3584B">
        <w:rPr>
          <w:rFonts w:ascii="Calibri" w:hAnsi="Calibri" w:cs="Calibri"/>
          <w:noProof/>
          <w:szCs w:val="22"/>
        </w:rPr>
        <w:t>1</w:t>
      </w:r>
      <w:r w:rsidRPr="00F3584B">
        <w:rPr>
          <w:rFonts w:ascii="Calibri" w:hAnsi="Calibri" w:cs="Calibri"/>
          <w:szCs w:val="22"/>
        </w:rPr>
        <w:fldChar w:fldCharType="end"/>
      </w:r>
      <w:bookmarkEnd w:id="8"/>
      <w:r w:rsidRPr="00F3584B">
        <w:rPr>
          <w:rFonts w:ascii="Calibri" w:hAnsi="Calibri" w:cs="Calibri"/>
          <w:szCs w:val="22"/>
        </w:rPr>
        <w:t>: Plate with a hole example</w:t>
      </w:r>
      <w:bookmarkEnd w:id="9"/>
    </w:p>
    <w:p w14:paraId="76B785B3" w14:textId="77777777" w:rsidR="004D6CEB" w:rsidRPr="00F3584B" w:rsidRDefault="00BA291B" w:rsidP="004D6CEB">
      <w:pPr>
        <w:autoSpaceDE w:val="0"/>
        <w:autoSpaceDN w:val="0"/>
        <w:adjustRightInd w:val="0"/>
        <w:rPr>
          <w:rFonts w:ascii="Calibri" w:eastAsiaTheme="minorEastAsia" w:hAnsi="Calibri" w:cs="Calibri"/>
          <w:szCs w:val="22"/>
        </w:rPr>
      </w:pPr>
      <w:r w:rsidRPr="00F3584B">
        <w:rPr>
          <w:rFonts w:ascii="Calibri" w:hAnsi="Calibri" w:cs="Calibri"/>
          <w:szCs w:val="22"/>
        </w:rPr>
        <w:t xml:space="preserve">The material used in the simulation for the plate is isotropic Aluminum. </w:t>
      </w:r>
      <w:r w:rsidR="004D6CEB" w:rsidRPr="00F3584B">
        <w:rPr>
          <w:rFonts w:ascii="Calibri" w:hAnsi="Calibri" w:cs="Calibri"/>
          <w:szCs w:val="22"/>
        </w:rPr>
        <w:t xml:space="preserve">The plate has a finite width </w:t>
      </w:r>
      <m:oMath>
        <m:r>
          <w:rPr>
            <w:rFonts w:ascii="Cambria Math" w:hAnsi="Cambria Math" w:cs="Calibri"/>
            <w:szCs w:val="22"/>
          </w:rPr>
          <m:t>W</m:t>
        </m:r>
      </m:oMath>
      <w:r w:rsidR="004D6CEB" w:rsidRPr="00F3584B">
        <w:rPr>
          <w:rFonts w:ascii="Calibri" w:hAnsi="Calibri" w:cs="Calibri"/>
          <w:szCs w:val="22"/>
        </w:rPr>
        <w:t xml:space="preserve">, and a thickness </w:t>
      </w:r>
      <m:oMath>
        <m:r>
          <w:rPr>
            <w:rFonts w:ascii="Cambria Math" w:hAnsi="Cambria Math" w:cs="Calibri"/>
            <w:szCs w:val="22"/>
          </w:rPr>
          <m:t>T</m:t>
        </m:r>
      </m:oMath>
      <w:r w:rsidR="004D6CEB" w:rsidRPr="00F3584B">
        <w:rPr>
          <w:rFonts w:ascii="Calibri" w:eastAsiaTheme="minorEastAsia" w:hAnsi="Calibri" w:cs="Calibri"/>
          <w:szCs w:val="22"/>
        </w:rPr>
        <w:t>, that has the ratio of:</w:t>
      </w:r>
    </w:p>
    <w:p w14:paraId="79910FC5" w14:textId="77777777" w:rsidR="004D6CEB" w:rsidRPr="00F3584B" w:rsidRDefault="004D6CEB" w:rsidP="004D6CEB">
      <w:pPr>
        <w:autoSpaceDE w:val="0"/>
        <w:autoSpaceDN w:val="0"/>
        <w:adjustRightInd w:val="0"/>
        <w:rPr>
          <w:rFonts w:ascii="Calibri" w:hAnsi="Calibri" w:cs="Calibri"/>
          <w:szCs w:val="22"/>
        </w:rPr>
      </w:pPr>
      <w:r w:rsidRPr="00F3584B">
        <w:rPr>
          <w:rFonts w:ascii="Calibri" w:hAnsi="Calibri" w:cs="Calibri"/>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D6CEB" w:rsidRPr="00F3584B" w14:paraId="559FFE6D" w14:textId="77777777" w:rsidTr="00C53AFD">
        <w:tc>
          <w:tcPr>
            <w:tcW w:w="3116" w:type="dxa"/>
            <w:shd w:val="clear" w:color="auto" w:fill="auto"/>
          </w:tcPr>
          <w:p w14:paraId="4D170090" w14:textId="77777777" w:rsidR="004D6CEB" w:rsidRPr="00F3584B" w:rsidRDefault="004D6CEB" w:rsidP="002D7DF5">
            <w:pPr>
              <w:autoSpaceDE w:val="0"/>
              <w:autoSpaceDN w:val="0"/>
              <w:adjustRightInd w:val="0"/>
              <w:rPr>
                <w:rFonts w:ascii="Calibri" w:hAnsi="Calibri" w:cs="Calibri"/>
                <w:szCs w:val="22"/>
              </w:rPr>
            </w:pPr>
          </w:p>
        </w:tc>
        <w:tc>
          <w:tcPr>
            <w:tcW w:w="3117" w:type="dxa"/>
            <w:shd w:val="clear" w:color="auto" w:fill="auto"/>
            <w:vAlign w:val="center"/>
          </w:tcPr>
          <w:p w14:paraId="067D61DE" w14:textId="77777777" w:rsidR="004D6CEB" w:rsidRPr="00F3584B" w:rsidRDefault="004D6CEB" w:rsidP="00D303A0">
            <w:pPr>
              <w:autoSpaceDE w:val="0"/>
              <w:autoSpaceDN w:val="0"/>
              <w:adjustRightInd w:val="0"/>
              <w:jc w:val="center"/>
              <w:rPr>
                <w:rFonts w:ascii="Calibri" w:hAnsi="Calibri" w:cs="Calibri"/>
                <w:szCs w:val="22"/>
              </w:rPr>
            </w:pPr>
            <m:oMathPara>
              <m:oMath>
                <m:r>
                  <w:rPr>
                    <w:rFonts w:ascii="Cambria Math" w:hAnsi="Cambria Math" w:cs="Calibri"/>
                    <w:szCs w:val="22"/>
                  </w:rPr>
                  <m:t>T=0.01*W</m:t>
                </m:r>
              </m:oMath>
            </m:oMathPara>
          </w:p>
        </w:tc>
        <w:tc>
          <w:tcPr>
            <w:tcW w:w="3117" w:type="dxa"/>
            <w:shd w:val="clear" w:color="auto" w:fill="auto"/>
            <w:vAlign w:val="bottom"/>
          </w:tcPr>
          <w:p w14:paraId="1320350D" w14:textId="07500CF6" w:rsidR="004D6CEB" w:rsidRPr="00F3584B" w:rsidRDefault="004D6CEB" w:rsidP="002D7DF5">
            <w:pPr>
              <w:autoSpaceDE w:val="0"/>
              <w:autoSpaceDN w:val="0"/>
              <w:adjustRightInd w:val="0"/>
              <w:jc w:val="right"/>
              <w:rPr>
                <w:rFonts w:ascii="Calibri" w:hAnsi="Calibri" w:cs="Calibri"/>
                <w:szCs w:val="22"/>
              </w:rPr>
            </w:pPr>
            <w:r w:rsidRPr="00F3584B">
              <w:rPr>
                <w:rFonts w:ascii="Calibri" w:hAnsi="Calibri" w:cs="Calibri"/>
                <w:szCs w:val="22"/>
              </w:rPr>
              <w:t xml:space="preserve"> </w:t>
            </w:r>
            <w:bookmarkStart w:id="10" w:name="_Toc531383254"/>
            <w:r w:rsidRPr="00F3584B">
              <w:rPr>
                <w:rFonts w:ascii="Calibri" w:hAnsi="Calibri" w:cs="Calibri"/>
                <w:szCs w:val="22"/>
              </w:rPr>
              <w:t>[</w:t>
            </w:r>
            <w:r w:rsidRPr="00F3584B">
              <w:rPr>
                <w:rFonts w:ascii="Calibri" w:hAnsi="Calibri" w:cs="Calibri"/>
                <w:szCs w:val="22"/>
              </w:rPr>
              <w:fldChar w:fldCharType="begin"/>
            </w:r>
            <w:r w:rsidRPr="00F3584B">
              <w:rPr>
                <w:rFonts w:ascii="Calibri" w:hAnsi="Calibri" w:cs="Calibri"/>
                <w:szCs w:val="22"/>
              </w:rPr>
              <w:instrText xml:space="preserve"> SEQ Equation \* ARABIC </w:instrText>
            </w:r>
            <w:r w:rsidRPr="00F3584B">
              <w:rPr>
                <w:rFonts w:ascii="Calibri" w:hAnsi="Calibri" w:cs="Calibri"/>
                <w:szCs w:val="22"/>
              </w:rPr>
              <w:fldChar w:fldCharType="separate"/>
            </w:r>
            <w:r w:rsidR="00B715AF" w:rsidRPr="00F3584B">
              <w:rPr>
                <w:rFonts w:ascii="Calibri" w:hAnsi="Calibri" w:cs="Calibri"/>
                <w:noProof/>
                <w:szCs w:val="22"/>
              </w:rPr>
              <w:t>2</w:t>
            </w:r>
            <w:r w:rsidRPr="00F3584B">
              <w:rPr>
                <w:rFonts w:ascii="Calibri" w:hAnsi="Calibri" w:cs="Calibri"/>
                <w:szCs w:val="22"/>
              </w:rPr>
              <w:fldChar w:fldCharType="end"/>
            </w:r>
            <w:r w:rsidRPr="00F3584B">
              <w:rPr>
                <w:rFonts w:ascii="Calibri" w:hAnsi="Calibri" w:cs="Calibri"/>
                <w:szCs w:val="22"/>
              </w:rPr>
              <w:t>]</w:t>
            </w:r>
            <w:bookmarkEnd w:id="10"/>
            <w:r w:rsidRPr="00F3584B">
              <w:rPr>
                <w:rFonts w:ascii="Calibri" w:hAnsi="Calibri" w:cs="Calibri"/>
                <w:szCs w:val="22"/>
              </w:rPr>
              <w:t xml:space="preserve"> </w:t>
            </w:r>
          </w:p>
        </w:tc>
      </w:tr>
    </w:tbl>
    <w:p w14:paraId="75F0791B" w14:textId="77777777" w:rsidR="004D6CEB" w:rsidRPr="00F3584B" w:rsidRDefault="004D6CEB" w:rsidP="004D6CEB">
      <w:pPr>
        <w:autoSpaceDE w:val="0"/>
        <w:autoSpaceDN w:val="0"/>
        <w:adjustRightInd w:val="0"/>
        <w:rPr>
          <w:rFonts w:ascii="Calibri" w:hAnsi="Calibri" w:cs="Calibri"/>
          <w:szCs w:val="22"/>
        </w:rPr>
      </w:pPr>
    </w:p>
    <w:p w14:paraId="2562F506" w14:textId="77777777" w:rsidR="004D6CEB" w:rsidRPr="00F3584B" w:rsidRDefault="004D6CEB" w:rsidP="00BA291B">
      <w:pPr>
        <w:autoSpaceDE w:val="0"/>
        <w:autoSpaceDN w:val="0"/>
        <w:adjustRightInd w:val="0"/>
        <w:rPr>
          <w:rFonts w:ascii="Calibri" w:hAnsi="Calibri" w:cs="Calibri"/>
          <w:szCs w:val="22"/>
        </w:rPr>
      </w:pPr>
      <w:r w:rsidRPr="00F3584B">
        <w:rPr>
          <w:rFonts w:ascii="Calibri" w:hAnsi="Calibri" w:cs="Calibri"/>
          <w:szCs w:val="22"/>
        </w:rPr>
        <w:t>The hole is centered 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D6CEB" w:rsidRPr="00F3584B" w14:paraId="44360C50" w14:textId="77777777" w:rsidTr="00C53AFD">
        <w:trPr>
          <w:trHeight w:val="530"/>
        </w:trPr>
        <w:tc>
          <w:tcPr>
            <w:tcW w:w="3116" w:type="dxa"/>
            <w:shd w:val="clear" w:color="auto" w:fill="auto"/>
          </w:tcPr>
          <w:p w14:paraId="605EB687" w14:textId="77777777" w:rsidR="004D6CEB" w:rsidRPr="00F3584B" w:rsidRDefault="004D6CEB" w:rsidP="002D7DF5">
            <w:pPr>
              <w:autoSpaceDE w:val="0"/>
              <w:autoSpaceDN w:val="0"/>
              <w:adjustRightInd w:val="0"/>
              <w:rPr>
                <w:rFonts w:ascii="Calibri" w:hAnsi="Calibri" w:cs="Calibri"/>
                <w:szCs w:val="22"/>
              </w:rPr>
            </w:pPr>
          </w:p>
        </w:tc>
        <w:tc>
          <w:tcPr>
            <w:tcW w:w="3117" w:type="dxa"/>
            <w:shd w:val="clear" w:color="auto" w:fill="auto"/>
            <w:vAlign w:val="center"/>
          </w:tcPr>
          <w:p w14:paraId="2C8D4098" w14:textId="77777777" w:rsidR="004D6CEB" w:rsidRPr="00F3584B" w:rsidRDefault="004D6CEB" w:rsidP="00D303A0">
            <w:pPr>
              <w:autoSpaceDE w:val="0"/>
              <w:autoSpaceDN w:val="0"/>
              <w:adjustRightInd w:val="0"/>
              <w:jc w:val="center"/>
              <w:rPr>
                <w:rFonts w:ascii="Calibri" w:hAnsi="Calibri" w:cs="Calibri"/>
                <w:szCs w:val="22"/>
              </w:rPr>
            </w:pPr>
            <m:oMath>
              <m:r>
                <w:rPr>
                  <w:rFonts w:ascii="Cambria Math" w:hAnsi="Cambria Math" w:cs="Calibri"/>
                  <w:szCs w:val="22"/>
                </w:rPr>
                <m:t>Hol</m:t>
              </m:r>
              <m:sSub>
                <m:sSubPr>
                  <m:ctrlPr>
                    <w:rPr>
                      <w:rFonts w:ascii="Cambria Math" w:hAnsi="Cambria Math" w:cs="Calibri"/>
                      <w:i/>
                      <w:szCs w:val="22"/>
                    </w:rPr>
                  </m:ctrlPr>
                </m:sSubPr>
                <m:e>
                  <m:r>
                    <w:rPr>
                      <w:rFonts w:ascii="Cambria Math" w:hAnsi="Cambria Math" w:cs="Calibri"/>
                      <w:szCs w:val="22"/>
                    </w:rPr>
                    <m:t>e</m:t>
                  </m:r>
                </m:e>
                <m:sub>
                  <m:r>
                    <w:rPr>
                      <w:rFonts w:ascii="Cambria Math" w:hAnsi="Cambria Math" w:cs="Calibri"/>
                      <w:szCs w:val="22"/>
                    </w:rPr>
                    <m:t>location</m:t>
                  </m:r>
                </m:sub>
              </m:sSub>
              <m:r>
                <w:rPr>
                  <w:rFonts w:ascii="Cambria Math" w:hAnsi="Cambria Math" w:cs="Calibri"/>
                  <w:szCs w:val="22"/>
                </w:rPr>
                <m:t>=</m:t>
              </m:r>
              <m:f>
                <m:fPr>
                  <m:ctrlPr>
                    <w:rPr>
                      <w:rFonts w:ascii="Cambria Math" w:hAnsi="Cambria Math" w:cs="Calibri"/>
                      <w:i/>
                      <w:szCs w:val="22"/>
                    </w:rPr>
                  </m:ctrlPr>
                </m:fPr>
                <m:num>
                  <m:r>
                    <w:rPr>
                      <w:rFonts w:ascii="Cambria Math" w:hAnsi="Cambria Math" w:cs="Calibri"/>
                      <w:szCs w:val="22"/>
                    </w:rPr>
                    <m:t>W</m:t>
                  </m:r>
                </m:num>
                <m:den>
                  <m:r>
                    <w:rPr>
                      <w:rFonts w:ascii="Cambria Math" w:hAnsi="Cambria Math" w:cs="Calibri"/>
                      <w:szCs w:val="22"/>
                    </w:rPr>
                    <m:t>2</m:t>
                  </m:r>
                </m:den>
              </m:f>
              <m:r>
                <w:rPr>
                  <w:rFonts w:ascii="Cambria Math" w:eastAsiaTheme="minorEastAsia" w:hAnsi="Cambria Math" w:cs="Calibri"/>
                  <w:szCs w:val="22"/>
                </w:rPr>
                <m:t xml:space="preserve"> &amp; Dia=A</m:t>
              </m:r>
            </m:oMath>
            <w:r w:rsidRPr="00F3584B">
              <w:rPr>
                <w:rFonts w:ascii="Calibri" w:eastAsiaTheme="minorEastAsia" w:hAnsi="Calibri" w:cs="Calibri"/>
                <w:szCs w:val="22"/>
              </w:rPr>
              <w:t xml:space="preserve"> </w:t>
            </w:r>
          </w:p>
        </w:tc>
        <w:tc>
          <w:tcPr>
            <w:tcW w:w="3117" w:type="dxa"/>
            <w:shd w:val="clear" w:color="auto" w:fill="auto"/>
            <w:vAlign w:val="bottom"/>
          </w:tcPr>
          <w:p w14:paraId="41F3E21B" w14:textId="2C40E2ED" w:rsidR="004D6CEB" w:rsidRPr="00F3584B" w:rsidRDefault="004D6CEB" w:rsidP="002D7DF5">
            <w:pPr>
              <w:autoSpaceDE w:val="0"/>
              <w:autoSpaceDN w:val="0"/>
              <w:adjustRightInd w:val="0"/>
              <w:jc w:val="right"/>
              <w:rPr>
                <w:rFonts w:ascii="Calibri" w:hAnsi="Calibri" w:cs="Calibri"/>
                <w:szCs w:val="22"/>
              </w:rPr>
            </w:pPr>
            <w:bookmarkStart w:id="11" w:name="_Toc531383255"/>
            <w:r w:rsidRPr="00F3584B">
              <w:rPr>
                <w:rFonts w:ascii="Calibri" w:hAnsi="Calibri" w:cs="Calibri"/>
                <w:szCs w:val="22"/>
              </w:rPr>
              <w:t>[</w:t>
            </w:r>
            <w:r w:rsidRPr="00F3584B">
              <w:rPr>
                <w:rFonts w:ascii="Calibri" w:hAnsi="Calibri" w:cs="Calibri"/>
                <w:szCs w:val="22"/>
              </w:rPr>
              <w:fldChar w:fldCharType="begin"/>
            </w:r>
            <w:r w:rsidRPr="00F3584B">
              <w:rPr>
                <w:rFonts w:ascii="Calibri" w:hAnsi="Calibri" w:cs="Calibri"/>
                <w:szCs w:val="22"/>
              </w:rPr>
              <w:instrText xml:space="preserve"> SEQ Equation \* ARABIC </w:instrText>
            </w:r>
            <w:r w:rsidRPr="00F3584B">
              <w:rPr>
                <w:rFonts w:ascii="Calibri" w:hAnsi="Calibri" w:cs="Calibri"/>
                <w:szCs w:val="22"/>
              </w:rPr>
              <w:fldChar w:fldCharType="separate"/>
            </w:r>
            <w:r w:rsidR="00B715AF" w:rsidRPr="00F3584B">
              <w:rPr>
                <w:rFonts w:ascii="Calibri" w:hAnsi="Calibri" w:cs="Calibri"/>
                <w:noProof/>
                <w:szCs w:val="22"/>
              </w:rPr>
              <w:t>3</w:t>
            </w:r>
            <w:r w:rsidRPr="00F3584B">
              <w:rPr>
                <w:rFonts w:ascii="Calibri" w:hAnsi="Calibri" w:cs="Calibri"/>
                <w:szCs w:val="22"/>
              </w:rPr>
              <w:fldChar w:fldCharType="end"/>
            </w:r>
            <w:r w:rsidRPr="00F3584B">
              <w:rPr>
                <w:rFonts w:ascii="Calibri" w:hAnsi="Calibri" w:cs="Calibri"/>
                <w:szCs w:val="22"/>
              </w:rPr>
              <w:t>]</w:t>
            </w:r>
            <w:bookmarkEnd w:id="11"/>
          </w:p>
        </w:tc>
      </w:tr>
    </w:tbl>
    <w:p w14:paraId="68831F1E" w14:textId="77777777" w:rsidR="004D6CEB" w:rsidRPr="00F3584B" w:rsidRDefault="004D6CEB" w:rsidP="004D6CEB">
      <w:pPr>
        <w:autoSpaceDE w:val="0"/>
        <w:autoSpaceDN w:val="0"/>
        <w:adjustRightInd w:val="0"/>
        <w:rPr>
          <w:rFonts w:ascii="Calibri" w:hAnsi="Calibri" w:cs="Calibri"/>
          <w:szCs w:val="22"/>
        </w:rPr>
      </w:pPr>
    </w:p>
    <w:p w14:paraId="094DBBBC" w14:textId="77777777" w:rsidR="00D303A0" w:rsidRPr="00F3584B" w:rsidRDefault="00D303A0" w:rsidP="004D6CEB">
      <w:pPr>
        <w:autoSpaceDE w:val="0"/>
        <w:autoSpaceDN w:val="0"/>
        <w:adjustRightInd w:val="0"/>
        <w:rPr>
          <w:rFonts w:ascii="Calibri" w:eastAsiaTheme="minorEastAsia" w:hAnsi="Calibri" w:cs="Calibri"/>
          <w:szCs w:val="22"/>
        </w:rPr>
      </w:pPr>
      <w:r w:rsidRPr="00F3584B">
        <w:rPr>
          <w:rFonts w:ascii="Calibri" w:hAnsi="Calibri" w:cs="Calibri"/>
          <w:szCs w:val="22"/>
        </w:rPr>
        <w:t xml:space="preserve">In </w:t>
      </w:r>
      <w:proofErr w:type="gramStart"/>
      <w:r w:rsidRPr="00F3584B">
        <w:rPr>
          <w:rFonts w:ascii="Calibri" w:hAnsi="Calibri" w:cs="Calibri"/>
          <w:szCs w:val="22"/>
        </w:rPr>
        <w:t>addition</w:t>
      </w:r>
      <w:proofErr w:type="gramEnd"/>
      <w:r w:rsidRPr="00F3584B">
        <w:rPr>
          <w:rFonts w:ascii="Calibri" w:hAnsi="Calibri" w:cs="Calibri"/>
          <w:szCs w:val="22"/>
        </w:rPr>
        <w:t xml:space="preserve"> the ratio between </w:t>
      </w:r>
      <m:oMath>
        <m:r>
          <w:rPr>
            <w:rFonts w:ascii="Cambria Math" w:hAnsi="Cambria Math" w:cs="Calibri"/>
            <w:szCs w:val="22"/>
          </w:rPr>
          <m:t>W &amp; A</m:t>
        </m:r>
      </m:oMath>
      <w:r w:rsidRPr="00F3584B">
        <w:rPr>
          <w:rFonts w:ascii="Calibri" w:eastAsiaTheme="minorEastAsia" w:hAnsi="Calibri" w:cs="Calibri"/>
          <w:szCs w:val="22"/>
        </w:rPr>
        <w:t xml:space="preserve"> has to be betwe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D303A0" w:rsidRPr="00F3584B" w14:paraId="0EC0B990" w14:textId="77777777" w:rsidTr="00C53AFD">
        <w:trPr>
          <w:trHeight w:val="530"/>
        </w:trPr>
        <w:tc>
          <w:tcPr>
            <w:tcW w:w="3116" w:type="dxa"/>
            <w:shd w:val="clear" w:color="auto" w:fill="auto"/>
          </w:tcPr>
          <w:p w14:paraId="0627DC1D" w14:textId="77777777" w:rsidR="00D303A0" w:rsidRPr="00F3584B" w:rsidRDefault="00D303A0" w:rsidP="002D7DF5">
            <w:pPr>
              <w:autoSpaceDE w:val="0"/>
              <w:autoSpaceDN w:val="0"/>
              <w:adjustRightInd w:val="0"/>
              <w:rPr>
                <w:rFonts w:ascii="Calibri" w:hAnsi="Calibri" w:cs="Calibri"/>
                <w:szCs w:val="22"/>
              </w:rPr>
            </w:pPr>
          </w:p>
        </w:tc>
        <w:tc>
          <w:tcPr>
            <w:tcW w:w="3117" w:type="dxa"/>
            <w:shd w:val="clear" w:color="auto" w:fill="auto"/>
            <w:vAlign w:val="center"/>
          </w:tcPr>
          <w:p w14:paraId="4233FC95" w14:textId="77777777" w:rsidR="00D303A0" w:rsidRPr="00F3584B" w:rsidRDefault="00D303A0" w:rsidP="002D7DF5">
            <w:pPr>
              <w:autoSpaceDE w:val="0"/>
              <w:autoSpaceDN w:val="0"/>
              <w:adjustRightInd w:val="0"/>
              <w:jc w:val="center"/>
              <w:rPr>
                <w:rFonts w:ascii="Calibri" w:hAnsi="Calibri" w:cs="Calibri"/>
                <w:szCs w:val="22"/>
              </w:rPr>
            </w:pPr>
            <m:oMath>
              <m:r>
                <w:rPr>
                  <w:rFonts w:ascii="Cambria Math" w:hAnsi="Cambria Math" w:cs="Calibri"/>
                  <w:szCs w:val="22"/>
                </w:rPr>
                <m:t>0.01≤</m:t>
              </m:r>
              <m:f>
                <m:fPr>
                  <m:ctrlPr>
                    <w:rPr>
                      <w:rFonts w:ascii="Cambria Math" w:hAnsi="Cambria Math" w:cs="Calibri"/>
                      <w:i/>
                      <w:szCs w:val="22"/>
                    </w:rPr>
                  </m:ctrlPr>
                </m:fPr>
                <m:num>
                  <m:r>
                    <w:rPr>
                      <w:rFonts w:ascii="Cambria Math" w:hAnsi="Cambria Math" w:cs="Calibri"/>
                      <w:szCs w:val="22"/>
                    </w:rPr>
                    <m:t>A</m:t>
                  </m:r>
                </m:num>
                <m:den>
                  <m:r>
                    <w:rPr>
                      <w:rFonts w:ascii="Cambria Math" w:hAnsi="Cambria Math" w:cs="Calibri"/>
                      <w:szCs w:val="22"/>
                    </w:rPr>
                    <m:t>W</m:t>
                  </m:r>
                </m:den>
              </m:f>
              <m:r>
                <w:rPr>
                  <w:rFonts w:ascii="Cambria Math" w:eastAsiaTheme="minorEastAsia" w:hAnsi="Cambria Math" w:cs="Calibri"/>
                  <w:szCs w:val="22"/>
                </w:rPr>
                <m:t>≤0.75</m:t>
              </m:r>
            </m:oMath>
            <w:r w:rsidRPr="00F3584B">
              <w:rPr>
                <w:rFonts w:ascii="Calibri" w:eastAsiaTheme="minorEastAsia" w:hAnsi="Calibri" w:cs="Calibri"/>
                <w:szCs w:val="22"/>
              </w:rPr>
              <w:t xml:space="preserve"> </w:t>
            </w:r>
          </w:p>
        </w:tc>
        <w:tc>
          <w:tcPr>
            <w:tcW w:w="3117" w:type="dxa"/>
            <w:shd w:val="clear" w:color="auto" w:fill="auto"/>
            <w:vAlign w:val="bottom"/>
          </w:tcPr>
          <w:p w14:paraId="5F6DB4DF" w14:textId="118B7FC0" w:rsidR="00D303A0" w:rsidRPr="00F3584B" w:rsidRDefault="00D303A0" w:rsidP="00D303A0">
            <w:pPr>
              <w:autoSpaceDE w:val="0"/>
              <w:autoSpaceDN w:val="0"/>
              <w:adjustRightInd w:val="0"/>
              <w:jc w:val="right"/>
              <w:rPr>
                <w:rFonts w:ascii="Calibri" w:eastAsiaTheme="minorEastAsia" w:hAnsi="Calibri" w:cs="Calibri"/>
                <w:szCs w:val="22"/>
              </w:rPr>
            </w:pPr>
            <w:r w:rsidRPr="00F3584B">
              <w:rPr>
                <w:rFonts w:ascii="Calibri" w:eastAsiaTheme="minorEastAsia" w:hAnsi="Calibri" w:cs="Calibri"/>
                <w:szCs w:val="22"/>
              </w:rPr>
              <w:t>[</w:t>
            </w:r>
            <w:r w:rsidRPr="00F3584B">
              <w:rPr>
                <w:rFonts w:ascii="Calibri" w:eastAsiaTheme="minorEastAsia" w:hAnsi="Calibri" w:cs="Calibri"/>
                <w:szCs w:val="22"/>
              </w:rPr>
              <w:fldChar w:fldCharType="begin"/>
            </w:r>
            <w:r w:rsidRPr="00F3584B">
              <w:rPr>
                <w:rFonts w:ascii="Calibri" w:eastAsiaTheme="minorEastAsia" w:hAnsi="Calibri" w:cs="Calibri"/>
                <w:szCs w:val="22"/>
              </w:rPr>
              <w:instrText xml:space="preserve"> SEQ Equation \* ARABIC </w:instrText>
            </w:r>
            <w:r w:rsidRPr="00F3584B">
              <w:rPr>
                <w:rFonts w:ascii="Calibri" w:eastAsiaTheme="minorEastAsia" w:hAnsi="Calibri" w:cs="Calibri"/>
                <w:szCs w:val="22"/>
              </w:rPr>
              <w:fldChar w:fldCharType="separate"/>
            </w:r>
            <w:r w:rsidR="00B715AF" w:rsidRPr="00F3584B">
              <w:rPr>
                <w:rFonts w:ascii="Calibri" w:eastAsiaTheme="minorEastAsia" w:hAnsi="Calibri" w:cs="Calibri"/>
                <w:noProof/>
                <w:szCs w:val="22"/>
              </w:rPr>
              <w:t>4</w:t>
            </w:r>
            <w:r w:rsidRPr="00F3584B">
              <w:rPr>
                <w:rFonts w:ascii="Calibri" w:eastAsiaTheme="minorEastAsia" w:hAnsi="Calibri" w:cs="Calibri"/>
                <w:szCs w:val="22"/>
              </w:rPr>
              <w:fldChar w:fldCharType="end"/>
            </w:r>
            <w:r w:rsidRPr="00F3584B">
              <w:rPr>
                <w:rFonts w:ascii="Calibri" w:eastAsiaTheme="minorEastAsia" w:hAnsi="Calibri" w:cs="Calibri"/>
                <w:szCs w:val="22"/>
              </w:rPr>
              <w:t>]</w:t>
            </w:r>
          </w:p>
        </w:tc>
      </w:tr>
    </w:tbl>
    <w:p w14:paraId="129B8808" w14:textId="77777777" w:rsidR="004D6CEB" w:rsidRPr="00F3584B" w:rsidRDefault="004D6CEB" w:rsidP="004D6CEB">
      <w:pPr>
        <w:autoSpaceDE w:val="0"/>
        <w:autoSpaceDN w:val="0"/>
        <w:adjustRightInd w:val="0"/>
        <w:rPr>
          <w:rFonts w:ascii="Calibri" w:hAnsi="Calibri" w:cs="Calibri"/>
          <w:szCs w:val="22"/>
        </w:rPr>
      </w:pPr>
    </w:p>
    <w:p w14:paraId="73BE4FA7" w14:textId="77777777" w:rsidR="00BA291B" w:rsidRPr="00F3584B" w:rsidRDefault="00BA291B" w:rsidP="004D6CEB">
      <w:pPr>
        <w:autoSpaceDE w:val="0"/>
        <w:autoSpaceDN w:val="0"/>
        <w:adjustRightInd w:val="0"/>
        <w:rPr>
          <w:rFonts w:ascii="Calibri" w:hAnsi="Calibri" w:cs="Calibri"/>
          <w:szCs w:val="22"/>
        </w:rPr>
      </w:pPr>
      <w:r w:rsidRPr="00F3584B">
        <w:rPr>
          <w:rFonts w:ascii="Calibri" w:hAnsi="Calibri" w:cs="Calibri"/>
          <w:szCs w:val="22"/>
        </w:rPr>
        <w:t>There will be two load cases simulated in this report. First, being fixed at the left end, and pressure applied in the right. Second,</w:t>
      </w:r>
      <w:r w:rsidR="005A5C27" w:rsidRPr="00F3584B">
        <w:rPr>
          <w:rFonts w:ascii="Calibri" w:hAnsi="Calibri" w:cs="Calibri"/>
          <w:szCs w:val="22"/>
        </w:rPr>
        <w:t xml:space="preserve"> steel pin support at the hole, and again pressure applied in the right direction. </w:t>
      </w:r>
    </w:p>
    <w:p w14:paraId="6702B513" w14:textId="77777777" w:rsidR="005A5C27" w:rsidRPr="00F3584B" w:rsidRDefault="005A5C27" w:rsidP="004D6CEB">
      <w:pPr>
        <w:autoSpaceDE w:val="0"/>
        <w:autoSpaceDN w:val="0"/>
        <w:adjustRightInd w:val="0"/>
        <w:rPr>
          <w:rFonts w:ascii="Calibri" w:hAnsi="Calibri" w:cs="Calibri"/>
          <w:szCs w:val="22"/>
        </w:rPr>
      </w:pPr>
    </w:p>
    <w:p w14:paraId="6DE97A08" w14:textId="77777777" w:rsidR="005A5C27" w:rsidRPr="00F3584B" w:rsidRDefault="005A5C27" w:rsidP="00B523F0">
      <w:pPr>
        <w:pStyle w:val="Heading1"/>
        <w:rPr>
          <w:rFonts w:ascii="Calibri" w:hAnsi="Calibri"/>
        </w:rPr>
      </w:pPr>
      <w:bookmarkStart w:id="12" w:name="_Toc531625167"/>
      <w:r w:rsidRPr="00F3584B">
        <w:rPr>
          <w:rFonts w:ascii="Calibri" w:hAnsi="Calibri"/>
        </w:rPr>
        <w:lastRenderedPageBreak/>
        <w:t>Case 1: Fixed at Left End and Force/Pressure on the right</w:t>
      </w:r>
      <w:bookmarkEnd w:id="12"/>
      <w:r w:rsidRPr="00F3584B">
        <w:rPr>
          <w:rFonts w:ascii="Calibri" w:hAnsi="Calibri"/>
        </w:rPr>
        <w:t xml:space="preserve"> </w:t>
      </w:r>
    </w:p>
    <w:p w14:paraId="30FB86D5" w14:textId="77777777" w:rsidR="000E5295" w:rsidRPr="00F3584B" w:rsidRDefault="000E5295" w:rsidP="000E5295">
      <w:pPr>
        <w:rPr>
          <w:rFonts w:ascii="Calibri" w:hAnsi="Calibri"/>
        </w:rPr>
      </w:pPr>
    </w:p>
    <w:p w14:paraId="3C707205" w14:textId="77777777" w:rsidR="000E5295" w:rsidRPr="00F3584B" w:rsidRDefault="000E5295" w:rsidP="000E5295">
      <w:pPr>
        <w:pStyle w:val="Heading2"/>
        <w:rPr>
          <w:rFonts w:ascii="Calibri" w:hAnsi="Calibri"/>
        </w:rPr>
      </w:pPr>
      <w:bookmarkStart w:id="13" w:name="_Toc531625168"/>
      <w:r w:rsidRPr="00F3584B">
        <w:rPr>
          <w:rFonts w:ascii="Calibri" w:hAnsi="Calibri"/>
        </w:rPr>
        <w:t>Model Generation</w:t>
      </w:r>
      <w:bookmarkEnd w:id="13"/>
      <w:r w:rsidRPr="00F3584B">
        <w:rPr>
          <w:rFonts w:ascii="Calibri" w:hAnsi="Calibri"/>
        </w:rPr>
        <w:t xml:space="preserve"> </w:t>
      </w:r>
    </w:p>
    <w:p w14:paraId="40D2FF16" w14:textId="77777777" w:rsidR="005A5C27" w:rsidRPr="00F3584B" w:rsidRDefault="005A5C27" w:rsidP="005A5C27">
      <w:pPr>
        <w:rPr>
          <w:rFonts w:ascii="Calibri" w:hAnsi="Calibri"/>
          <w:szCs w:val="22"/>
        </w:rPr>
      </w:pPr>
      <w:r w:rsidRPr="00F3584B">
        <w:rPr>
          <w:rFonts w:ascii="Calibri" w:hAnsi="Calibri"/>
          <w:szCs w:val="22"/>
        </w:rPr>
        <w:t>In this scenario</w:t>
      </w:r>
      <w:r w:rsidR="00E112E2" w:rsidRPr="00F3584B">
        <w:rPr>
          <w:rFonts w:ascii="Calibri" w:hAnsi="Calibri"/>
          <w:szCs w:val="22"/>
        </w:rPr>
        <w:t xml:space="preserve"> the following dimension were chosen for simulation</w:t>
      </w:r>
      <w:r w:rsidR="004557DD" w:rsidRPr="00F3584B">
        <w:rPr>
          <w:rFonts w:ascii="Calibri" w:hAnsi="Calibri"/>
          <w:szCs w:val="22"/>
        </w:rPr>
        <w:t xml:space="preserve"> and created in SolidWorks</w:t>
      </w:r>
      <w:r w:rsidR="00E112E2" w:rsidRPr="00F3584B">
        <w:rPr>
          <w:rFonts w:ascii="Calibri" w:hAnsi="Calibri"/>
          <w:szCs w:val="22"/>
        </w:rPr>
        <w:t>:</w:t>
      </w:r>
    </w:p>
    <w:p w14:paraId="7990BD97" w14:textId="77777777" w:rsidR="004557DD" w:rsidRPr="00F3584B" w:rsidRDefault="004557DD" w:rsidP="005A5C27">
      <w:pPr>
        <w:rPr>
          <w:rFonts w:ascii="Calibri" w:hAnsi="Calibri"/>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3268"/>
        <w:gridCol w:w="3117"/>
      </w:tblGrid>
      <w:tr w:rsidR="00E112E2" w:rsidRPr="00F3584B" w14:paraId="0D1B0F6B" w14:textId="77777777" w:rsidTr="00C53AFD">
        <w:trPr>
          <w:trHeight w:val="530"/>
        </w:trPr>
        <w:tc>
          <w:tcPr>
            <w:tcW w:w="2965" w:type="dxa"/>
            <w:shd w:val="clear" w:color="auto" w:fill="auto"/>
          </w:tcPr>
          <w:p w14:paraId="40C63873" w14:textId="77777777" w:rsidR="00E112E2" w:rsidRPr="00F3584B" w:rsidRDefault="00E112E2" w:rsidP="002D7DF5">
            <w:pPr>
              <w:autoSpaceDE w:val="0"/>
              <w:autoSpaceDN w:val="0"/>
              <w:adjustRightInd w:val="0"/>
              <w:rPr>
                <w:rFonts w:ascii="Calibri" w:hAnsi="Calibri" w:cs="Calibri"/>
                <w:szCs w:val="22"/>
              </w:rPr>
            </w:pPr>
          </w:p>
        </w:tc>
        <w:tc>
          <w:tcPr>
            <w:tcW w:w="3268" w:type="dxa"/>
            <w:shd w:val="clear" w:color="auto" w:fill="auto"/>
            <w:vAlign w:val="center"/>
          </w:tcPr>
          <w:p w14:paraId="0F707184" w14:textId="77777777" w:rsidR="004557DD" w:rsidRPr="00F3584B" w:rsidRDefault="00E112E2" w:rsidP="004557DD">
            <w:pPr>
              <w:autoSpaceDE w:val="0"/>
              <w:autoSpaceDN w:val="0"/>
              <w:adjustRightInd w:val="0"/>
              <w:jc w:val="center"/>
              <w:rPr>
                <w:rFonts w:ascii="Calibri" w:eastAsiaTheme="minorEastAsia" w:hAnsi="Calibri" w:cs="Calibri"/>
                <w:szCs w:val="22"/>
              </w:rPr>
            </w:pPr>
            <m:oMathPara>
              <m:oMath>
                <m:r>
                  <w:rPr>
                    <w:rFonts w:ascii="Cambria Math" w:eastAsiaTheme="minorEastAsia" w:hAnsi="Cambria Math" w:cs="Calibri"/>
                    <w:szCs w:val="22"/>
                  </w:rPr>
                  <m:t>W=125 mm</m:t>
                </m:r>
              </m:oMath>
            </m:oMathPara>
          </w:p>
          <w:p w14:paraId="67BF9158" w14:textId="77777777" w:rsidR="004557DD" w:rsidRPr="00F3584B" w:rsidRDefault="004557DD" w:rsidP="004557DD">
            <w:pPr>
              <w:autoSpaceDE w:val="0"/>
              <w:autoSpaceDN w:val="0"/>
              <w:adjustRightInd w:val="0"/>
              <w:jc w:val="center"/>
              <w:rPr>
                <w:rFonts w:ascii="Calibri" w:eastAsiaTheme="minorEastAsia" w:hAnsi="Calibri" w:cs="Calibri"/>
                <w:szCs w:val="22"/>
              </w:rPr>
            </w:pPr>
            <m:oMathPara>
              <m:oMath>
                <m:r>
                  <w:rPr>
                    <w:rFonts w:ascii="Cambria Math" w:eastAsiaTheme="minorEastAsia" w:hAnsi="Cambria Math" w:cs="Calibri"/>
                    <w:szCs w:val="22"/>
                  </w:rPr>
                  <m:t>T=0.01*W=1.25 mm</m:t>
                </m:r>
              </m:oMath>
            </m:oMathPara>
          </w:p>
          <w:p w14:paraId="3B37C63E" w14:textId="77777777" w:rsidR="004557DD" w:rsidRPr="00F3584B" w:rsidRDefault="004557DD" w:rsidP="004557DD">
            <w:pPr>
              <w:autoSpaceDE w:val="0"/>
              <w:autoSpaceDN w:val="0"/>
              <w:adjustRightInd w:val="0"/>
              <w:jc w:val="center"/>
              <w:rPr>
                <w:rFonts w:ascii="Calibri" w:eastAsiaTheme="minorEastAsia" w:hAnsi="Calibri" w:cs="Calibri"/>
                <w:szCs w:val="22"/>
              </w:rPr>
            </w:pPr>
            <m:oMathPara>
              <m:oMath>
                <m:r>
                  <w:rPr>
                    <w:rFonts w:ascii="Cambria Math" w:eastAsiaTheme="minorEastAsia" w:hAnsi="Cambria Math" w:cs="Calibri"/>
                    <w:szCs w:val="22"/>
                  </w:rPr>
                  <m:t>Hol</m:t>
                </m:r>
                <m:sSub>
                  <m:sSubPr>
                    <m:ctrlPr>
                      <w:rPr>
                        <w:rFonts w:ascii="Cambria Math" w:eastAsiaTheme="minorEastAsia" w:hAnsi="Cambria Math" w:cs="Calibri"/>
                        <w:i/>
                        <w:szCs w:val="22"/>
                      </w:rPr>
                    </m:ctrlPr>
                  </m:sSubPr>
                  <m:e>
                    <m:r>
                      <w:rPr>
                        <w:rFonts w:ascii="Cambria Math" w:eastAsiaTheme="minorEastAsia" w:hAnsi="Cambria Math" w:cs="Calibri"/>
                        <w:szCs w:val="22"/>
                      </w:rPr>
                      <m:t>e</m:t>
                    </m:r>
                  </m:e>
                  <m:sub>
                    <m:r>
                      <w:rPr>
                        <w:rFonts w:ascii="Cambria Math" w:eastAsiaTheme="minorEastAsia" w:hAnsi="Cambria Math" w:cs="Calibri"/>
                        <w:szCs w:val="22"/>
                      </w:rPr>
                      <m:t>location</m:t>
                    </m:r>
                  </m:sub>
                </m:sSub>
                <m:r>
                  <w:rPr>
                    <w:rFonts w:ascii="Cambria Math" w:eastAsiaTheme="minorEastAsia" w:hAnsi="Cambria Math" w:cs="Calibri"/>
                    <w:szCs w:val="22"/>
                  </w:rPr>
                  <m:t>=</m:t>
                </m:r>
                <m:f>
                  <m:fPr>
                    <m:ctrlPr>
                      <w:rPr>
                        <w:rFonts w:ascii="Cambria Math" w:eastAsiaTheme="minorEastAsia" w:hAnsi="Cambria Math" w:cs="Calibri"/>
                        <w:i/>
                        <w:szCs w:val="22"/>
                      </w:rPr>
                    </m:ctrlPr>
                  </m:fPr>
                  <m:num>
                    <m:r>
                      <w:rPr>
                        <w:rFonts w:ascii="Cambria Math" w:eastAsiaTheme="minorEastAsia" w:hAnsi="Cambria Math" w:cs="Calibri"/>
                        <w:szCs w:val="22"/>
                      </w:rPr>
                      <m:t>W</m:t>
                    </m:r>
                  </m:num>
                  <m:den>
                    <m:r>
                      <w:rPr>
                        <w:rFonts w:ascii="Cambria Math" w:eastAsiaTheme="minorEastAsia" w:hAnsi="Cambria Math" w:cs="Calibri"/>
                        <w:szCs w:val="22"/>
                      </w:rPr>
                      <m:t>2</m:t>
                    </m:r>
                  </m:den>
                </m:f>
                <m:r>
                  <w:rPr>
                    <w:rFonts w:ascii="Cambria Math" w:eastAsiaTheme="minorEastAsia" w:hAnsi="Cambria Math" w:cs="Calibri"/>
                    <w:szCs w:val="22"/>
                  </w:rPr>
                  <m:t>=67.5 mm</m:t>
                </m:r>
              </m:oMath>
            </m:oMathPara>
          </w:p>
          <w:p w14:paraId="65BD1A3A" w14:textId="77777777" w:rsidR="00E112E2" w:rsidRPr="00F3584B" w:rsidRDefault="004557DD" w:rsidP="004557DD">
            <w:pPr>
              <w:autoSpaceDE w:val="0"/>
              <w:autoSpaceDN w:val="0"/>
              <w:adjustRightInd w:val="0"/>
              <w:jc w:val="center"/>
              <w:rPr>
                <w:rFonts w:ascii="Calibri" w:eastAsiaTheme="minorEastAsia" w:hAnsi="Calibri" w:cs="Calibri"/>
                <w:szCs w:val="22"/>
              </w:rPr>
            </w:pPr>
            <m:oMathPara>
              <m:oMath>
                <m:r>
                  <w:rPr>
                    <w:rFonts w:ascii="Cambria Math" w:eastAsiaTheme="minorEastAsia" w:hAnsi="Cambria Math" w:cs="Calibri"/>
                    <w:szCs w:val="22"/>
                  </w:rPr>
                  <m:t>A= 0.4*W=50 mm</m:t>
                </m:r>
              </m:oMath>
            </m:oMathPara>
          </w:p>
        </w:tc>
        <w:tc>
          <w:tcPr>
            <w:tcW w:w="3117" w:type="dxa"/>
            <w:shd w:val="clear" w:color="auto" w:fill="auto"/>
            <w:vAlign w:val="bottom"/>
          </w:tcPr>
          <w:p w14:paraId="22A41DE1" w14:textId="77777777" w:rsidR="00E112E2" w:rsidRPr="00F3584B" w:rsidRDefault="00E112E2" w:rsidP="002D7DF5">
            <w:pPr>
              <w:autoSpaceDE w:val="0"/>
              <w:autoSpaceDN w:val="0"/>
              <w:adjustRightInd w:val="0"/>
              <w:jc w:val="right"/>
              <w:rPr>
                <w:rFonts w:ascii="Calibri" w:eastAsiaTheme="minorEastAsia" w:hAnsi="Calibri" w:cs="Calibri"/>
                <w:szCs w:val="22"/>
              </w:rPr>
            </w:pPr>
          </w:p>
        </w:tc>
      </w:tr>
    </w:tbl>
    <w:p w14:paraId="3109B248" w14:textId="77777777" w:rsidR="004557DD" w:rsidRPr="00F3584B" w:rsidRDefault="004557DD" w:rsidP="00B523F0">
      <w:pPr>
        <w:autoSpaceDE w:val="0"/>
        <w:autoSpaceDN w:val="0"/>
        <w:adjustRightInd w:val="0"/>
        <w:rPr>
          <w:rFonts w:ascii="Calibri" w:hAnsi="Calibri" w:cs="Calibri"/>
          <w:szCs w:val="22"/>
        </w:rPr>
      </w:pPr>
    </w:p>
    <w:p w14:paraId="5C09338B" w14:textId="761F7E92" w:rsidR="004557DD" w:rsidRPr="00F3584B" w:rsidRDefault="000E5295" w:rsidP="00B523F0">
      <w:pPr>
        <w:autoSpaceDE w:val="0"/>
        <w:autoSpaceDN w:val="0"/>
        <w:adjustRightInd w:val="0"/>
        <w:rPr>
          <w:rFonts w:ascii="Calibri" w:hAnsi="Calibri" w:cs="Calibri"/>
          <w:szCs w:val="22"/>
        </w:rPr>
      </w:pPr>
      <w:r w:rsidRPr="00F3584B">
        <w:rPr>
          <w:rFonts w:ascii="Calibri" w:hAnsi="Calibri" w:cs="Calibri"/>
          <w:szCs w:val="22"/>
        </w:rPr>
        <w:t xml:space="preserve">Note that the dimension for the width and length were chosen </w:t>
      </w:r>
      <w:r w:rsidR="00B37E96" w:rsidRPr="00F3584B">
        <w:rPr>
          <w:rFonts w:ascii="Calibri" w:hAnsi="Calibri" w:cs="Calibri"/>
          <w:szCs w:val="22"/>
        </w:rPr>
        <w:t xml:space="preserve">so that the reference stress is established. </w:t>
      </w:r>
    </w:p>
    <w:p w14:paraId="680B4EF5" w14:textId="3EBAEDDC" w:rsidR="000E5295" w:rsidRPr="00F3584B" w:rsidRDefault="00B67FCD" w:rsidP="00B67FCD">
      <w:pPr>
        <w:autoSpaceDE w:val="0"/>
        <w:autoSpaceDN w:val="0"/>
        <w:adjustRightInd w:val="0"/>
        <w:jc w:val="center"/>
        <w:rPr>
          <w:rFonts w:ascii="Calibri" w:hAnsi="Calibri"/>
        </w:rPr>
      </w:pPr>
      <w:r w:rsidRPr="00F3584B">
        <w:rPr>
          <w:rFonts w:ascii="Calibri" w:hAnsi="Calibri"/>
        </w:rPr>
        <w:fldChar w:fldCharType="begin"/>
      </w:r>
      <w:r w:rsidRPr="00F3584B">
        <w:rPr>
          <w:rFonts w:ascii="Calibri" w:hAnsi="Calibri"/>
        </w:rPr>
        <w:instrText xml:space="preserve"> INCLUDEPICTURE "https://scontent.fykz1-1.fna.fbcdn.net/v/t1.15752-9/47221063_213468562878012_3410444061566304256_n.png?_nc_cat=101&amp;_nc_ht=scontent.fykz1-1.fna&amp;oh=4bc37ba2d7ce09695a1f09a41099e2bc&amp;oe=5CAAB6C8" \* MERGEFORMATINET </w:instrText>
      </w:r>
      <w:r w:rsidRPr="00F3584B">
        <w:rPr>
          <w:rFonts w:ascii="Calibri" w:hAnsi="Calibri"/>
        </w:rPr>
        <w:fldChar w:fldCharType="separate"/>
      </w:r>
      <w:r w:rsidRPr="00F3584B">
        <w:rPr>
          <w:rFonts w:ascii="Calibri" w:hAnsi="Calibri"/>
          <w:noProof/>
        </w:rPr>
        <w:drawing>
          <wp:inline distT="0" distB="0" distL="0" distR="0" wp14:anchorId="558E3E45" wp14:editId="4CF7CAD6">
            <wp:extent cx="4386376" cy="2399385"/>
            <wp:effectExtent l="0" t="0" r="0" b="1270"/>
            <wp:docPr id="55" name="Picture 55" descr="https://scontent.fykz1-1.fna.fbcdn.net/v/t1.15752-9/47221063_213468562878012_3410444061566304256_n.png?_nc_cat=101&amp;_nc_ht=scontent.fykz1-1.fna&amp;oh=4bc37ba2d7ce09695a1f09a41099e2bc&amp;oe=5CAAB6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scontent.fykz1-1.fna.fbcdn.net/v/t1.15752-9/47221063_213468562878012_3410444061566304256_n.png?_nc_cat=101&amp;_nc_ht=scontent.fykz1-1.fna&amp;oh=4bc37ba2d7ce09695a1f09a41099e2bc&amp;oe=5CAAB6C8"/>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395026" cy="2404117"/>
                    </a:xfrm>
                    <a:prstGeom prst="rect">
                      <a:avLst/>
                    </a:prstGeom>
                    <a:noFill/>
                    <a:ln>
                      <a:noFill/>
                    </a:ln>
                  </pic:spPr>
                </pic:pic>
              </a:graphicData>
            </a:graphic>
          </wp:inline>
        </w:drawing>
      </w:r>
      <w:r w:rsidRPr="00F3584B">
        <w:rPr>
          <w:rFonts w:ascii="Calibri" w:hAnsi="Calibri"/>
        </w:rPr>
        <w:fldChar w:fldCharType="end"/>
      </w:r>
    </w:p>
    <w:p w14:paraId="6C6C6411" w14:textId="0902E5B2" w:rsidR="00B67FCD" w:rsidRPr="00F3584B" w:rsidRDefault="00B67FCD" w:rsidP="00B67FCD">
      <w:pPr>
        <w:pStyle w:val="Caption"/>
        <w:rPr>
          <w:rFonts w:ascii="Calibri" w:hAnsi="Calibri" w:cs="Calibri"/>
          <w:szCs w:val="22"/>
        </w:rPr>
      </w:pPr>
      <w:bookmarkStart w:id="14" w:name="_Toc531625188"/>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2</w:t>
      </w:r>
      <w:r w:rsidRPr="00F3584B">
        <w:rPr>
          <w:rFonts w:ascii="Calibri" w:hAnsi="Calibri"/>
        </w:rPr>
        <w:fldChar w:fldCharType="end"/>
      </w:r>
      <w:r w:rsidRPr="00F3584B">
        <w:rPr>
          <w:rFonts w:ascii="Calibri" w:hAnsi="Calibri"/>
        </w:rPr>
        <w:t>: Dimension of the plate with a hole</w:t>
      </w:r>
      <w:bookmarkEnd w:id="14"/>
    </w:p>
    <w:p w14:paraId="14E109B0" w14:textId="77777777" w:rsidR="00B86B20" w:rsidRPr="00F3584B" w:rsidRDefault="004557DD" w:rsidP="00B523F0">
      <w:pPr>
        <w:autoSpaceDE w:val="0"/>
        <w:autoSpaceDN w:val="0"/>
        <w:adjustRightInd w:val="0"/>
        <w:rPr>
          <w:rFonts w:ascii="Calibri" w:hAnsi="Calibri" w:cs="Calibri"/>
          <w:szCs w:val="22"/>
        </w:rPr>
      </w:pPr>
      <w:r w:rsidRPr="00F3584B">
        <w:rPr>
          <w:rFonts w:ascii="Calibri" w:hAnsi="Calibri" w:cs="Calibri"/>
          <w:szCs w:val="22"/>
        </w:rPr>
        <w:t xml:space="preserve">Once the geometry was defined, it was imported into ANSYS AIM 18.1. </w:t>
      </w:r>
      <w:r w:rsidR="00B86B20" w:rsidRPr="00F3584B">
        <w:rPr>
          <w:rFonts w:ascii="Calibri" w:hAnsi="Calibri" w:cs="Calibri"/>
          <w:szCs w:val="22"/>
        </w:rPr>
        <w:t>Shown in figure X.</w:t>
      </w:r>
    </w:p>
    <w:p w14:paraId="39F8DFA0" w14:textId="77777777" w:rsidR="00B86B20" w:rsidRPr="00F3584B" w:rsidRDefault="00B86B20" w:rsidP="00B523F0">
      <w:pPr>
        <w:autoSpaceDE w:val="0"/>
        <w:autoSpaceDN w:val="0"/>
        <w:adjustRightInd w:val="0"/>
        <w:rPr>
          <w:rFonts w:ascii="Calibri" w:hAnsi="Calibri" w:cs="Calibri"/>
          <w:szCs w:val="22"/>
        </w:rPr>
      </w:pPr>
    </w:p>
    <w:p w14:paraId="1BA7D279" w14:textId="77777777" w:rsidR="00B86B20" w:rsidRPr="00F3584B" w:rsidRDefault="000E5295" w:rsidP="000E5295">
      <w:pPr>
        <w:pStyle w:val="Heading2"/>
        <w:rPr>
          <w:rFonts w:ascii="Calibri" w:hAnsi="Calibri"/>
        </w:rPr>
      </w:pPr>
      <w:bookmarkStart w:id="15" w:name="_Toc531625169"/>
      <w:r w:rsidRPr="00F3584B">
        <w:rPr>
          <w:rFonts w:ascii="Calibri" w:hAnsi="Calibri"/>
        </w:rPr>
        <w:t>Mesh Generation</w:t>
      </w:r>
      <w:bookmarkEnd w:id="15"/>
    </w:p>
    <w:p w14:paraId="387E85BC" w14:textId="6A02DCDD" w:rsidR="00D775B7" w:rsidRPr="00F3584B" w:rsidRDefault="00B86B20" w:rsidP="00D775B7">
      <w:pPr>
        <w:autoSpaceDE w:val="0"/>
        <w:autoSpaceDN w:val="0"/>
        <w:adjustRightInd w:val="0"/>
        <w:rPr>
          <w:rFonts w:ascii="Calibri" w:hAnsi="Calibri" w:cs="Calibri"/>
          <w:szCs w:val="22"/>
        </w:rPr>
      </w:pPr>
      <w:r w:rsidRPr="00F3584B">
        <w:rPr>
          <w:rFonts w:ascii="Calibri" w:hAnsi="Calibri" w:cs="Calibri"/>
          <w:szCs w:val="22"/>
        </w:rPr>
        <w:t>From here, the internal mesh generation module was used built the mesh on the plate.</w:t>
      </w:r>
      <w:r w:rsidR="00D775B7" w:rsidRPr="00F3584B">
        <w:rPr>
          <w:rFonts w:ascii="Calibri" w:hAnsi="Calibri" w:cs="Calibri"/>
          <w:szCs w:val="22"/>
        </w:rPr>
        <w:t xml:space="preserve"> The mesh that was used in this analysis was an 3D 8-node brick/hexahedral element. This element has 6-DOF, 3 for translational and 3 for rotational. This element is over compensated for the problem definition, but since the problem is not computational heavy, the focus was to see how that element would work and resolve the problem. However, do note that it is generally recommended to use more lower order elements that to use higher order. Shown below is an example of an 8-node hexahedron element, </w:t>
      </w:r>
      <w:r w:rsidR="00D775B7" w:rsidRPr="00F3584B">
        <w:rPr>
          <w:rFonts w:ascii="Calibri" w:hAnsi="Calibri" w:cs="Calibri"/>
          <w:szCs w:val="22"/>
        </w:rPr>
        <w:fldChar w:fldCharType="begin"/>
      </w:r>
      <w:r w:rsidR="00D775B7" w:rsidRPr="00F3584B">
        <w:rPr>
          <w:rFonts w:ascii="Calibri" w:hAnsi="Calibri" w:cs="Calibri"/>
          <w:szCs w:val="22"/>
        </w:rPr>
        <w:instrText xml:space="preserve"> REF _Ref531613097 \h  \* MERGEFORMAT </w:instrText>
      </w:r>
      <w:r w:rsidR="00D775B7" w:rsidRPr="00F3584B">
        <w:rPr>
          <w:rFonts w:ascii="Calibri" w:hAnsi="Calibri" w:cs="Calibri"/>
          <w:szCs w:val="22"/>
        </w:rPr>
      </w:r>
      <w:r w:rsidR="00D775B7" w:rsidRPr="00F3584B">
        <w:rPr>
          <w:rFonts w:ascii="Calibri" w:hAnsi="Calibri" w:cs="Calibri"/>
          <w:szCs w:val="22"/>
        </w:rPr>
        <w:fldChar w:fldCharType="separate"/>
      </w:r>
      <w:r w:rsidR="00B715AF" w:rsidRPr="00F3584B">
        <w:rPr>
          <w:rFonts w:ascii="Calibri" w:hAnsi="Calibri"/>
        </w:rPr>
        <w:t xml:space="preserve">Figure </w:t>
      </w:r>
      <w:r w:rsidR="00B715AF" w:rsidRPr="00F3584B">
        <w:rPr>
          <w:rFonts w:ascii="Calibri" w:hAnsi="Calibri"/>
          <w:noProof/>
        </w:rPr>
        <w:t>3</w:t>
      </w:r>
      <w:r w:rsidR="00D775B7" w:rsidRPr="00F3584B">
        <w:rPr>
          <w:rFonts w:ascii="Calibri" w:hAnsi="Calibri" w:cs="Calibri"/>
          <w:szCs w:val="22"/>
        </w:rPr>
        <w:fldChar w:fldCharType="end"/>
      </w:r>
      <w:r w:rsidR="00D775B7" w:rsidRPr="00F3584B">
        <w:rPr>
          <w:rFonts w:ascii="Calibri" w:hAnsi="Calibri" w:cs="Calibri"/>
          <w:szCs w:val="22"/>
        </w:rPr>
        <w:t xml:space="preserve">. </w:t>
      </w:r>
    </w:p>
    <w:p w14:paraId="65FCD26D" w14:textId="18816EA6" w:rsidR="003F7AE5" w:rsidRPr="00F3584B" w:rsidRDefault="003F7AE5" w:rsidP="00B523F0">
      <w:pPr>
        <w:autoSpaceDE w:val="0"/>
        <w:autoSpaceDN w:val="0"/>
        <w:adjustRightInd w:val="0"/>
        <w:rPr>
          <w:rFonts w:ascii="Calibri" w:hAnsi="Calibri" w:cs="Calibri"/>
          <w:szCs w:val="22"/>
        </w:rPr>
      </w:pPr>
    </w:p>
    <w:p w14:paraId="7535A3C8" w14:textId="046CAFBE" w:rsidR="003F7AE5" w:rsidRPr="00F3584B" w:rsidRDefault="003F7AE5" w:rsidP="003F7AE5">
      <w:pPr>
        <w:rPr>
          <w:rFonts w:ascii="Calibri" w:hAnsi="Calibri"/>
        </w:rPr>
      </w:pPr>
      <w:r w:rsidRPr="00F3584B">
        <w:rPr>
          <w:rFonts w:ascii="Calibri" w:hAnsi="Calibri"/>
        </w:rPr>
        <w:lastRenderedPageBreak/>
        <w:fldChar w:fldCharType="begin"/>
      </w:r>
      <w:r w:rsidRPr="00F3584B">
        <w:rPr>
          <w:rFonts w:ascii="Calibri" w:hAnsi="Calibri"/>
        </w:rPr>
        <w:instrText xml:space="preserve"> INCLUDEPICTURE "http://what-when-how.com/wp-content/uploads/2012/06/tmp589668_thumb2_thumb.png" \* MERGEFORMATINET </w:instrText>
      </w:r>
      <w:r w:rsidRPr="00F3584B">
        <w:rPr>
          <w:rFonts w:ascii="Calibri" w:hAnsi="Calibri"/>
        </w:rPr>
        <w:fldChar w:fldCharType="separate"/>
      </w:r>
      <w:r w:rsidRPr="00F3584B">
        <w:rPr>
          <w:rFonts w:ascii="Calibri" w:hAnsi="Calibri"/>
          <w:noProof/>
        </w:rPr>
        <w:drawing>
          <wp:inline distT="0" distB="0" distL="0" distR="0" wp14:anchorId="71B62EFD" wp14:editId="61B75458">
            <wp:extent cx="5943600" cy="2375535"/>
            <wp:effectExtent l="0" t="0" r="0" b="0"/>
            <wp:docPr id="63" name="Picture 63" descr="An eight-nodal hexahedron element and the coordinate 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n eight-nodal hexahedron element and the coordinate systems.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75535"/>
                    </a:xfrm>
                    <a:prstGeom prst="rect">
                      <a:avLst/>
                    </a:prstGeom>
                    <a:noFill/>
                    <a:ln>
                      <a:noFill/>
                    </a:ln>
                  </pic:spPr>
                </pic:pic>
              </a:graphicData>
            </a:graphic>
          </wp:inline>
        </w:drawing>
      </w:r>
      <w:r w:rsidRPr="00F3584B">
        <w:rPr>
          <w:rFonts w:ascii="Calibri" w:hAnsi="Calibri"/>
        </w:rPr>
        <w:fldChar w:fldCharType="end"/>
      </w:r>
    </w:p>
    <w:p w14:paraId="589EABB8" w14:textId="773F9447" w:rsidR="003F7AE5" w:rsidRPr="00F3584B" w:rsidRDefault="00D775B7" w:rsidP="00D775B7">
      <w:pPr>
        <w:pStyle w:val="Caption"/>
        <w:rPr>
          <w:rFonts w:ascii="Calibri" w:hAnsi="Calibri"/>
        </w:rPr>
      </w:pPr>
      <w:bookmarkStart w:id="16" w:name="_Ref531613097"/>
      <w:bookmarkStart w:id="17" w:name="_Toc531625189"/>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3</w:t>
      </w:r>
      <w:r w:rsidRPr="00F3584B">
        <w:rPr>
          <w:rFonts w:ascii="Calibri" w:hAnsi="Calibri"/>
        </w:rPr>
        <w:fldChar w:fldCharType="end"/>
      </w:r>
      <w:bookmarkEnd w:id="16"/>
      <w:r w:rsidRPr="00F3584B">
        <w:rPr>
          <w:rFonts w:ascii="Calibri" w:hAnsi="Calibri"/>
        </w:rPr>
        <w:t xml:space="preserve">: A typical 8-node hexahedron element mapping x, y and z to </w:t>
      </w:r>
      <m:oMath>
        <m:r>
          <w:rPr>
            <w:rFonts w:ascii="Cambria Math" w:hAnsi="Cambria Math"/>
          </w:rPr>
          <m:t>ζ, ξ</m:t>
        </m:r>
      </m:oMath>
      <w:r w:rsidRPr="00F3584B">
        <w:rPr>
          <w:rFonts w:ascii="Calibri" w:hAnsi="Calibri"/>
        </w:rPr>
        <w:t xml:space="preserve"> and </w:t>
      </w:r>
      <m:oMath>
        <m:r>
          <w:rPr>
            <w:rFonts w:ascii="Cambria Math" w:hAnsi="Cambria Math"/>
          </w:rPr>
          <m:t>η</m:t>
        </m:r>
      </m:oMath>
      <w:r w:rsidRPr="00F3584B">
        <w:rPr>
          <w:rFonts w:ascii="Calibri" w:hAnsi="Calibri"/>
        </w:rPr>
        <w:t xml:space="preserve"> </w:t>
      </w:r>
      <w:r w:rsidR="00511E36" w:rsidRPr="00F3584B">
        <w:rPr>
          <w:rFonts w:ascii="Calibri" w:hAnsi="Calibri"/>
        </w:rPr>
        <w:fldChar w:fldCharType="begin" w:fldLock="1"/>
      </w:r>
      <w:r w:rsidR="00511E36" w:rsidRPr="00F3584B">
        <w:rPr>
          <w:rFonts w:ascii="Calibri" w:hAnsi="Calibri"/>
        </w:rPr>
        <w:instrText>ADDIN CSL_CITATION {"citationItems":[{"id":"ITEM-1","itemData":{"URL":"http://what-when-how.com/the-finite-element-method/fem-for-3d-solids-finite-element-method-part-2/","accessed":{"date-parts":[["2018","12","3"]]},"id":"ITEM-1","issued":{"date-parts":[["0"]]},"title":"FEM for 3D Solids (Finite Element Method) Part 2","type":"webpage"},"uris":["http://www.mendeley.com/documents/?uuid=8764ae8c-b1c3-3e84-a03c-8525893a828b"]}],"mendeley":{"formattedCitation":"[1]","plainTextFormattedCitation":"[1]","previouslyFormattedCitation":"[1]"},"properties":{"noteIndex":0},"schema":"https://github.com/citation-style-language/schema/raw/master/csl-citation.json"}</w:instrText>
      </w:r>
      <w:r w:rsidR="00511E36" w:rsidRPr="00F3584B">
        <w:rPr>
          <w:rFonts w:ascii="Calibri" w:hAnsi="Calibri"/>
        </w:rPr>
        <w:fldChar w:fldCharType="separate"/>
      </w:r>
      <w:r w:rsidR="00511E36" w:rsidRPr="00F3584B">
        <w:rPr>
          <w:rFonts w:ascii="Calibri" w:hAnsi="Calibri"/>
          <w:noProof/>
        </w:rPr>
        <w:t>[1]</w:t>
      </w:r>
      <w:r w:rsidR="00511E36" w:rsidRPr="00F3584B">
        <w:rPr>
          <w:rFonts w:ascii="Calibri" w:hAnsi="Calibri"/>
        </w:rPr>
        <w:fldChar w:fldCharType="end"/>
      </w:r>
      <w:proofErr w:type="spellStart"/>
      <w:r w:rsidR="00511E36" w:rsidRPr="00F3584B">
        <w:rPr>
          <w:rFonts w:ascii="Calibri" w:hAnsi="Calibri"/>
        </w:rPr>
        <w:t>fe</w:t>
      </w:r>
      <w:bookmarkEnd w:id="17"/>
      <w:proofErr w:type="spellEnd"/>
    </w:p>
    <w:p w14:paraId="2F9B6595" w14:textId="385FD721" w:rsidR="00D775B7" w:rsidRPr="00F3584B" w:rsidRDefault="00D775B7" w:rsidP="00D775B7">
      <w:pPr>
        <w:rPr>
          <w:rFonts w:ascii="Calibri" w:hAnsi="Calibri"/>
        </w:rPr>
      </w:pPr>
      <w:r w:rsidRPr="00F3584B">
        <w:rPr>
          <w:rFonts w:ascii="Calibri" w:hAnsi="Calibri"/>
        </w:rPr>
        <w:t>The element shape function are as follows</w:t>
      </w:r>
      <w:r w:rsidR="00511E36" w:rsidRPr="00F3584B">
        <w:rPr>
          <w:rFonts w:ascii="Calibri" w:hAnsi="Calibri"/>
        </w:rPr>
        <w:t xml:space="preserve"> </w:t>
      </w:r>
      <w:r w:rsidR="00511E36" w:rsidRPr="00F3584B">
        <w:rPr>
          <w:rFonts w:ascii="Calibri" w:hAnsi="Calibri"/>
        </w:rPr>
        <w:fldChar w:fldCharType="begin" w:fldLock="1"/>
      </w:r>
      <w:r w:rsidR="00511E36" w:rsidRPr="00F3584B">
        <w:rPr>
          <w:rFonts w:ascii="Calibri" w:hAnsi="Calibri"/>
        </w:rPr>
        <w:instrText>ADDIN CSL_CITATION {"citationItems":[{"id":"ITEM-1","itemData":{"URL":"http://what-when-how.com/the-finite-element-method/fem-for-3d-solids-finite-element-method-part-2/","accessed":{"date-parts":[["2018","12","3"]]},"id":"ITEM-1","issued":{"date-parts":[["0"]]},"title":"FEM for 3D Solids (Finite Element Method) Part 2","type":"webpage"},"uris":["http://www.mendeley.com/documents/?uuid=8764ae8c-b1c3-3e84-a03c-8525893a828b"]}],"mendeley":{"formattedCitation":"[1]","plainTextFormattedCitation":"[1]","previouslyFormattedCitation":"[1]"},"properties":{"noteIndex":0},"schema":"https://github.com/citation-style-language/schema/raw/master/csl-citation.json"}</w:instrText>
      </w:r>
      <w:r w:rsidR="00511E36" w:rsidRPr="00F3584B">
        <w:rPr>
          <w:rFonts w:ascii="Calibri" w:hAnsi="Calibri"/>
        </w:rPr>
        <w:fldChar w:fldCharType="separate"/>
      </w:r>
      <w:r w:rsidR="00511E36" w:rsidRPr="00F3584B">
        <w:rPr>
          <w:rFonts w:ascii="Calibri" w:hAnsi="Calibri"/>
          <w:noProof/>
        </w:rPr>
        <w:t>[1]</w:t>
      </w:r>
      <w:r w:rsidR="00511E36" w:rsidRPr="00F3584B">
        <w:rPr>
          <w:rFonts w:ascii="Calibri" w:hAnsi="Calibri"/>
        </w:rPr>
        <w:fldChar w:fldCharType="end"/>
      </w:r>
      <w:r w:rsidRPr="00F3584B">
        <w:rPr>
          <w:rFonts w:ascii="Calibri" w:hAnsi="Calibri"/>
        </w:rPr>
        <w:t>:</w:t>
      </w:r>
    </w:p>
    <w:p w14:paraId="2FABFAD5" w14:textId="768B6A59" w:rsidR="00D775B7" w:rsidRPr="00F3584B" w:rsidRDefault="00D775B7" w:rsidP="00D775B7">
      <w:pPr>
        <w:rPr>
          <w:rFonts w:ascii="Calibri" w:hAnsi="Calibri"/>
        </w:rPr>
      </w:pP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3"/>
        <w:gridCol w:w="3117"/>
      </w:tblGrid>
      <w:tr w:rsidR="00D775B7" w:rsidRPr="00F3584B" w14:paraId="5EDBE39E" w14:textId="77777777" w:rsidTr="00D775B7">
        <w:trPr>
          <w:trHeight w:val="530"/>
        </w:trPr>
        <w:tc>
          <w:tcPr>
            <w:tcW w:w="6233" w:type="dxa"/>
            <w:shd w:val="clear" w:color="auto" w:fill="auto"/>
            <w:vAlign w:val="center"/>
          </w:tcPr>
          <w:p w14:paraId="4848C719" w14:textId="680D6D29" w:rsidR="00D775B7" w:rsidRPr="00F3584B" w:rsidRDefault="00D775B7" w:rsidP="00D775B7">
            <w:pPr>
              <w:jc w:val="right"/>
              <w:rPr>
                <w:rFonts w:ascii="Calibri" w:hAnsi="Calibri"/>
              </w:rPr>
            </w:pPr>
            <w:r w:rsidRPr="00F3584B">
              <w:rPr>
                <w:rFonts w:ascii="Calibri" w:hAnsi="Calibri"/>
              </w:rPr>
              <w:fldChar w:fldCharType="begin"/>
            </w:r>
            <w:r w:rsidRPr="00F3584B">
              <w:rPr>
                <w:rFonts w:ascii="Calibri" w:hAnsi="Calibri"/>
              </w:rPr>
              <w:instrText xml:space="preserve"> INCLUDEPICTURE "http://what-when-how.com/wp-content/uploads/2012/06/tmp589670_thumb2.png" \* MERGEFORMATINET </w:instrText>
            </w:r>
            <w:r w:rsidRPr="00F3584B">
              <w:rPr>
                <w:rFonts w:ascii="Calibri" w:hAnsi="Calibri"/>
              </w:rPr>
              <w:fldChar w:fldCharType="separate"/>
            </w:r>
            <w:r w:rsidRPr="00F3584B">
              <w:rPr>
                <w:rFonts w:ascii="Calibri" w:hAnsi="Calibri"/>
                <w:noProof/>
              </w:rPr>
              <w:drawing>
                <wp:inline distT="0" distB="0" distL="0" distR="0" wp14:anchorId="6D21BA77" wp14:editId="0670D4FD">
                  <wp:extent cx="1836115" cy="2091690"/>
                  <wp:effectExtent l="0" t="0" r="5715" b="3810"/>
                  <wp:docPr id="64" name="Picture 64" descr="http://what-when-how.com/wp-content/uploads/2012/06/tmp589670_thum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what-when-how.com/wp-content/uploads/2012/06/tmp589670_thumb2.png"/>
                          <pic:cNvPicPr>
                            <a:picLocks noChangeAspect="1" noChangeArrowheads="1"/>
                          </pic:cNvPicPr>
                        </pic:nvPicPr>
                        <pic:blipFill rotWithShape="1">
                          <a:blip r:embed="rId12">
                            <a:extLst>
                              <a:ext uri="{28A0092B-C50C-407E-A947-70E740481C1C}">
                                <a14:useLocalDpi xmlns:a14="http://schemas.microsoft.com/office/drawing/2010/main" val="0"/>
                              </a:ext>
                            </a:extLst>
                          </a:blip>
                          <a:srcRect r="46112"/>
                          <a:stretch/>
                        </pic:blipFill>
                        <pic:spPr bwMode="auto">
                          <a:xfrm>
                            <a:off x="0" y="0"/>
                            <a:ext cx="1847749" cy="2104943"/>
                          </a:xfrm>
                          <a:prstGeom prst="rect">
                            <a:avLst/>
                          </a:prstGeom>
                          <a:noFill/>
                          <a:ln>
                            <a:noFill/>
                          </a:ln>
                          <a:extLst>
                            <a:ext uri="{53640926-AAD7-44D8-BBD7-CCE9431645EC}">
                              <a14:shadowObscured xmlns:a14="http://schemas.microsoft.com/office/drawing/2010/main"/>
                            </a:ext>
                          </a:extLst>
                        </pic:spPr>
                      </pic:pic>
                    </a:graphicData>
                  </a:graphic>
                </wp:inline>
              </w:drawing>
            </w:r>
            <w:r w:rsidRPr="00F3584B">
              <w:rPr>
                <w:rFonts w:ascii="Calibri" w:hAnsi="Calibri"/>
              </w:rPr>
              <w:fldChar w:fldCharType="end"/>
            </w:r>
          </w:p>
        </w:tc>
        <w:tc>
          <w:tcPr>
            <w:tcW w:w="3117" w:type="dxa"/>
            <w:vAlign w:val="bottom"/>
          </w:tcPr>
          <w:p w14:paraId="3416FDA7" w14:textId="01A6D360" w:rsidR="00D775B7" w:rsidRPr="00F3584B" w:rsidRDefault="00D775B7" w:rsidP="00D775B7">
            <w:pPr>
              <w:autoSpaceDE w:val="0"/>
              <w:autoSpaceDN w:val="0"/>
              <w:adjustRightInd w:val="0"/>
              <w:jc w:val="right"/>
              <w:rPr>
                <w:rFonts w:ascii="Calibri" w:eastAsiaTheme="minorEastAsia" w:hAnsi="Calibri" w:cs="Calibri"/>
                <w:szCs w:val="22"/>
              </w:rPr>
            </w:pPr>
            <w:r w:rsidRPr="00F3584B">
              <w:rPr>
                <w:rFonts w:ascii="Calibri" w:eastAsiaTheme="minorEastAsia" w:hAnsi="Calibri" w:cs="Calibri"/>
                <w:szCs w:val="22"/>
              </w:rPr>
              <w:t>[</w:t>
            </w:r>
            <w:r w:rsidRPr="00F3584B">
              <w:rPr>
                <w:rFonts w:ascii="Calibri" w:eastAsiaTheme="minorEastAsia" w:hAnsi="Calibri" w:cs="Calibri"/>
                <w:szCs w:val="22"/>
              </w:rPr>
              <w:fldChar w:fldCharType="begin"/>
            </w:r>
            <w:r w:rsidRPr="00F3584B">
              <w:rPr>
                <w:rFonts w:ascii="Calibri" w:eastAsiaTheme="minorEastAsia" w:hAnsi="Calibri" w:cs="Calibri"/>
                <w:szCs w:val="22"/>
              </w:rPr>
              <w:instrText xml:space="preserve"> SEQ Equation \* ARABIC </w:instrText>
            </w:r>
            <w:r w:rsidRPr="00F3584B">
              <w:rPr>
                <w:rFonts w:ascii="Calibri" w:eastAsiaTheme="minorEastAsia" w:hAnsi="Calibri" w:cs="Calibri"/>
                <w:szCs w:val="22"/>
              </w:rPr>
              <w:fldChar w:fldCharType="separate"/>
            </w:r>
            <w:r w:rsidR="00B715AF" w:rsidRPr="00F3584B">
              <w:rPr>
                <w:rFonts w:ascii="Calibri" w:eastAsiaTheme="minorEastAsia" w:hAnsi="Calibri" w:cs="Calibri"/>
                <w:noProof/>
                <w:szCs w:val="22"/>
              </w:rPr>
              <w:t>5</w:t>
            </w:r>
            <w:r w:rsidRPr="00F3584B">
              <w:rPr>
                <w:rFonts w:ascii="Calibri" w:eastAsiaTheme="minorEastAsia" w:hAnsi="Calibri" w:cs="Calibri"/>
                <w:szCs w:val="22"/>
              </w:rPr>
              <w:fldChar w:fldCharType="end"/>
            </w:r>
            <w:r w:rsidRPr="00F3584B">
              <w:rPr>
                <w:rFonts w:ascii="Calibri" w:eastAsiaTheme="minorEastAsia" w:hAnsi="Calibri" w:cs="Calibri"/>
                <w:szCs w:val="22"/>
              </w:rPr>
              <w:t>]</w:t>
            </w:r>
          </w:p>
        </w:tc>
      </w:tr>
    </w:tbl>
    <w:p w14:paraId="518C51AF" w14:textId="77777777" w:rsidR="00B523F0" w:rsidRPr="00F3584B" w:rsidRDefault="00B523F0" w:rsidP="00B523F0">
      <w:pPr>
        <w:autoSpaceDE w:val="0"/>
        <w:autoSpaceDN w:val="0"/>
        <w:adjustRightInd w:val="0"/>
        <w:rPr>
          <w:rFonts w:ascii="Calibri" w:hAnsi="Calibri" w:cs="Calibri"/>
          <w:szCs w:val="22"/>
        </w:rPr>
      </w:pPr>
    </w:p>
    <w:p w14:paraId="0F267B2C" w14:textId="77777777" w:rsidR="000E5295" w:rsidRPr="00F3584B" w:rsidRDefault="000E5295" w:rsidP="000E5295">
      <w:pPr>
        <w:pStyle w:val="Heading2"/>
        <w:rPr>
          <w:rFonts w:ascii="Calibri" w:hAnsi="Calibri"/>
        </w:rPr>
      </w:pPr>
      <w:bookmarkStart w:id="18" w:name="_Toc531625170"/>
      <w:r w:rsidRPr="00F3584B">
        <w:rPr>
          <w:rFonts w:ascii="Calibri" w:hAnsi="Calibri"/>
        </w:rPr>
        <w:t>Boundary and Physics Conditions</w:t>
      </w:r>
      <w:bookmarkEnd w:id="18"/>
      <w:r w:rsidRPr="00F3584B">
        <w:rPr>
          <w:rFonts w:ascii="Calibri" w:hAnsi="Calibri"/>
        </w:rPr>
        <w:t xml:space="preserve"> </w:t>
      </w:r>
    </w:p>
    <w:p w14:paraId="524FFD3B" w14:textId="55F7D4D1" w:rsidR="00B523F0" w:rsidRPr="00F3584B" w:rsidRDefault="00B523F0" w:rsidP="00B523F0">
      <w:pPr>
        <w:autoSpaceDE w:val="0"/>
        <w:autoSpaceDN w:val="0"/>
        <w:adjustRightInd w:val="0"/>
        <w:rPr>
          <w:rFonts w:ascii="Calibri" w:eastAsiaTheme="minorEastAsia" w:hAnsi="Calibri" w:cs="Calibri"/>
          <w:szCs w:val="22"/>
        </w:rPr>
      </w:pPr>
      <w:r w:rsidRPr="00F3584B">
        <w:rPr>
          <w:rFonts w:ascii="Calibri" w:hAnsi="Calibri" w:cs="Calibri"/>
          <w:szCs w:val="22"/>
        </w:rPr>
        <w:t xml:space="preserve">After, meshing, the boundary conditions and physics properties were applied, shown in FIGURE BELOW. The plate was given standard material property of Aluminum, the values shown in table X below. This is based on the generic material model from ANSYS. In addition, the boundary condition of fixed support left end and pressure of </w:t>
      </w:r>
      <m:oMath>
        <m:r>
          <w:rPr>
            <w:rFonts w:ascii="Cambria Math" w:hAnsi="Cambria Math" w:cs="Calibri"/>
            <w:szCs w:val="22"/>
          </w:rPr>
          <m:t>P</m:t>
        </m:r>
        <m:r>
          <w:rPr>
            <w:rFonts w:ascii="Cambria Math" w:hAnsi="Cambria Math" w:cs="Calibri"/>
            <w:szCs w:val="22"/>
          </w:rPr>
          <m:t>=</m:t>
        </m:r>
        <m:sSub>
          <m:sSubPr>
            <m:ctrlPr>
              <w:rPr>
                <w:rFonts w:ascii="Cambria Math" w:hAnsi="Cambria Math" w:cs="Calibri"/>
                <w:i/>
                <w:szCs w:val="22"/>
              </w:rPr>
            </m:ctrlPr>
          </m:sSubPr>
          <m:e>
            <m:r>
              <w:rPr>
                <w:rFonts w:ascii="Cambria Math" w:hAnsi="Cambria Math" w:cs="Calibri"/>
                <w:szCs w:val="22"/>
              </w:rPr>
              <m:t>σ</m:t>
            </m:r>
          </m:e>
          <m:sub>
            <m:r>
              <w:rPr>
                <w:rFonts w:ascii="Cambria Math" w:hAnsi="Cambria Math" w:cs="Calibri"/>
                <w:szCs w:val="22"/>
              </w:rPr>
              <m:t>applied</m:t>
            </m:r>
          </m:sub>
        </m:sSub>
        <m:r>
          <w:rPr>
            <w:rFonts w:ascii="Cambria Math" w:hAnsi="Cambria Math" w:cs="Calibri"/>
            <w:szCs w:val="22"/>
          </w:rPr>
          <m:t>=25000</m:t>
        </m:r>
        <m:r>
          <w:rPr>
            <w:rFonts w:ascii="Cambria Math" w:hAnsi="Cambria Math" w:cs="Calibri"/>
            <w:szCs w:val="22"/>
          </w:rPr>
          <m:t xml:space="preserve"> [Pa]</m:t>
        </m:r>
      </m:oMath>
      <w:r w:rsidRPr="00F3584B">
        <w:rPr>
          <w:rFonts w:ascii="Calibri" w:eastAsiaTheme="minorEastAsia" w:hAnsi="Calibri" w:cs="Calibri"/>
          <w:szCs w:val="22"/>
        </w:rPr>
        <w:t xml:space="preserve">, in the positive x-direction was applied. </w:t>
      </w:r>
      <w:r w:rsidR="00B87600" w:rsidRPr="00F3584B">
        <w:rPr>
          <w:rFonts w:ascii="Calibri" w:eastAsiaTheme="minorEastAsia" w:hAnsi="Calibri" w:cs="Calibri"/>
          <w:szCs w:val="22"/>
        </w:rPr>
        <w:t xml:space="preserve">In this, problem that could be possible added enhancement of symmetry, in the x and y direction. </w:t>
      </w:r>
    </w:p>
    <w:p w14:paraId="61B2ADC1" w14:textId="77777777" w:rsidR="00B523F0" w:rsidRPr="00F3584B" w:rsidRDefault="00B523F0" w:rsidP="00B523F0">
      <w:pPr>
        <w:autoSpaceDE w:val="0"/>
        <w:autoSpaceDN w:val="0"/>
        <w:adjustRightInd w:val="0"/>
        <w:rPr>
          <w:rFonts w:ascii="Calibri" w:hAnsi="Calibri" w:cs="Calibri"/>
          <w:szCs w:val="22"/>
        </w:rPr>
      </w:pPr>
    </w:p>
    <w:p w14:paraId="1EC09F7B" w14:textId="77777777" w:rsidR="000E5295" w:rsidRPr="00F3584B" w:rsidRDefault="000E5295" w:rsidP="000E5295">
      <w:pPr>
        <w:pStyle w:val="Heading2"/>
        <w:rPr>
          <w:rFonts w:ascii="Calibri" w:hAnsi="Calibri"/>
        </w:rPr>
      </w:pPr>
      <w:bookmarkStart w:id="19" w:name="_Toc531625171"/>
      <w:r w:rsidRPr="00F3584B">
        <w:rPr>
          <w:rFonts w:ascii="Calibri" w:hAnsi="Calibri"/>
        </w:rPr>
        <w:t>Simulation Run</w:t>
      </w:r>
      <w:bookmarkEnd w:id="19"/>
    </w:p>
    <w:p w14:paraId="5EB2E768" w14:textId="316FC26C" w:rsidR="00B523F0" w:rsidRPr="00F3584B" w:rsidRDefault="00B523F0" w:rsidP="00B523F0">
      <w:pPr>
        <w:autoSpaceDE w:val="0"/>
        <w:autoSpaceDN w:val="0"/>
        <w:adjustRightInd w:val="0"/>
        <w:rPr>
          <w:rFonts w:ascii="Calibri" w:hAnsi="Calibri" w:cs="Calibri"/>
          <w:szCs w:val="22"/>
        </w:rPr>
      </w:pPr>
      <w:r w:rsidRPr="00F3584B">
        <w:rPr>
          <w:rFonts w:ascii="Calibri" w:hAnsi="Calibri" w:cs="Calibri"/>
          <w:szCs w:val="22"/>
        </w:rPr>
        <w:t xml:space="preserve">Once the physical model was derived, the static model was then </w:t>
      </w:r>
      <w:proofErr w:type="gramStart"/>
      <w:r w:rsidRPr="00F3584B">
        <w:rPr>
          <w:rFonts w:ascii="Calibri" w:hAnsi="Calibri" w:cs="Calibri"/>
          <w:szCs w:val="22"/>
        </w:rPr>
        <w:t>ran</w:t>
      </w:r>
      <w:proofErr w:type="gramEnd"/>
      <w:r w:rsidRPr="00F3584B">
        <w:rPr>
          <w:rFonts w:ascii="Calibri" w:hAnsi="Calibri" w:cs="Calibri"/>
          <w:szCs w:val="22"/>
        </w:rPr>
        <w:t xml:space="preserve"> to solve the problem. The result from the first test is shown below. </w:t>
      </w:r>
    </w:p>
    <w:p w14:paraId="27826567" w14:textId="77777777" w:rsidR="005F40E4" w:rsidRPr="00F3584B" w:rsidRDefault="005F40E4" w:rsidP="00B523F0">
      <w:pPr>
        <w:autoSpaceDE w:val="0"/>
        <w:autoSpaceDN w:val="0"/>
        <w:adjustRightInd w:val="0"/>
        <w:rPr>
          <w:rFonts w:ascii="Calibri" w:hAnsi="Calibri" w:cs="Calibri"/>
          <w:szCs w:val="22"/>
        </w:rPr>
      </w:pPr>
    </w:p>
    <w:p w14:paraId="106463B1" w14:textId="3F490288" w:rsidR="00B523F0" w:rsidRPr="00F3584B" w:rsidRDefault="005F40E4" w:rsidP="00B523F0">
      <w:pPr>
        <w:autoSpaceDE w:val="0"/>
        <w:autoSpaceDN w:val="0"/>
        <w:adjustRightInd w:val="0"/>
        <w:rPr>
          <w:rFonts w:ascii="Calibri" w:hAnsi="Calibri" w:cs="Calibri"/>
          <w:szCs w:val="22"/>
        </w:rPr>
      </w:pPr>
      <w:r w:rsidRPr="00F3584B">
        <w:rPr>
          <w:rFonts w:ascii="Calibri" w:hAnsi="Calibri" w:cs="Calibri"/>
          <w:noProof/>
          <w:szCs w:val="22"/>
        </w:rPr>
        <w:lastRenderedPageBreak/>
        <mc:AlternateContent>
          <mc:Choice Requires="wpg">
            <w:drawing>
              <wp:inline distT="0" distB="0" distL="0" distR="0" wp14:anchorId="1B6FB2F2" wp14:editId="16135BA9">
                <wp:extent cx="4249271" cy="1649506"/>
                <wp:effectExtent l="0" t="0" r="43815" b="1905"/>
                <wp:docPr id="25" name="Group 25"/>
                <wp:cNvGraphicFramePr/>
                <a:graphic xmlns:a="http://schemas.openxmlformats.org/drawingml/2006/main">
                  <a:graphicData uri="http://schemas.microsoft.com/office/word/2010/wordprocessingGroup">
                    <wpg:wgp>
                      <wpg:cNvGrpSpPr/>
                      <wpg:grpSpPr>
                        <a:xfrm>
                          <a:off x="0" y="0"/>
                          <a:ext cx="4249271" cy="1649506"/>
                          <a:chOff x="0" y="0"/>
                          <a:chExt cx="4657460" cy="1604010"/>
                        </a:xfrm>
                      </wpg:grpSpPr>
                      <pic:pic xmlns:pic="http://schemas.openxmlformats.org/drawingml/2006/picture">
                        <pic:nvPicPr>
                          <pic:cNvPr id="3"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l="28503" t="20583" r="23106" b="32419"/>
                          <a:stretch/>
                        </pic:blipFill>
                        <pic:spPr bwMode="auto">
                          <a:xfrm>
                            <a:off x="246993" y="0"/>
                            <a:ext cx="3325495" cy="16040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14" cstate="print">
                            <a:extLst>
                              <a:ext uri="{28A0092B-C50C-407E-A947-70E740481C1C}">
                                <a14:useLocalDpi xmlns:a14="http://schemas.microsoft.com/office/drawing/2010/main" val="0"/>
                              </a:ext>
                            </a:extLst>
                          </a:blip>
                          <a:srcRect l="93793" t="12755" r="1779" b="25252"/>
                          <a:stretch/>
                        </pic:blipFill>
                        <pic:spPr bwMode="auto">
                          <a:xfrm>
                            <a:off x="0" y="0"/>
                            <a:ext cx="230505" cy="16040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15" cstate="print">
                            <a:extLst>
                              <a:ext uri="{28A0092B-C50C-407E-A947-70E740481C1C}">
                                <a14:useLocalDpi xmlns:a14="http://schemas.microsoft.com/office/drawing/2010/main" val="0"/>
                              </a:ext>
                            </a:extLst>
                          </a:blip>
                          <a:srcRect l="45253" t="21814" r="40208" b="34121"/>
                          <a:stretch/>
                        </pic:blipFill>
                        <pic:spPr bwMode="auto">
                          <a:xfrm>
                            <a:off x="3659240" y="40906"/>
                            <a:ext cx="998220" cy="1502410"/>
                          </a:xfrm>
                          <a:prstGeom prst="rect">
                            <a:avLst/>
                          </a:prstGeom>
                          <a:ln w="38100">
                            <a:solidFill>
                              <a:srgbClr val="FF0000"/>
                            </a:solidFill>
                          </a:ln>
                          <a:extLst>
                            <a:ext uri="{53640926-AAD7-44D8-BBD7-CCE9431645EC}">
                              <a14:shadowObscured xmlns:a14="http://schemas.microsoft.com/office/drawing/2010/main"/>
                            </a:ext>
                          </a:extLst>
                        </pic:spPr>
                      </pic:pic>
                      <wps:wsp>
                        <wps:cNvPr id="24" name="Rectangle 24"/>
                        <wps:cNvSpPr/>
                        <wps:spPr>
                          <a:xfrm>
                            <a:off x="1418896" y="31531"/>
                            <a:ext cx="977462" cy="1501994"/>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A72203C" id="Group 25" o:spid="_x0000_s1026" style="width:334.6pt;height:129.9pt;mso-position-horizontal-relative:char;mso-position-vertical-relative:line" coordsize="46574,1604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NkJP/hYmR/3+Civ9vb3L/b3Bz/29wc/9vcHP/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3Bz/29wc/9vcHP/b3Bz/29wc/9vcHP/&#13;&#10;b3Bz/29wc/9vcHP/b3Bz/29wc/9vcHP/b3Bz/29wc/9vcHP/b3Bz/29wc/9vcHP/b3Bz/29wc/9v&#13;&#10;cHP/b3Bz/29wc/9vcHP/b3Bz/29wc/9rbG//n5+i/8DBw/+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IxNP+wrq////////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z7/5qepf91eID/Pz5A/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8/P0P/Pz9D/z8/Q/8/P0P/Pz9D/z8/Q/8/P0P/Pz9D/z8/Q/8/P0P/Pz9D&#13;&#10;/z8/Q/8/P0P/Pz9D/0FAQv9BQEL/QUBC/0FAQv9BQEL/QUBC/0FAQv9BQEL/QUBC/0FAQv9BQEL/&#13;&#10;QUBC/0FAQv9BQEL/QUBC/0FAQv9BQEL/QUBC/0FAQv9BQEL/QUBC/0FAQv9BQEL/QUBC/0FAQv9B&#13;&#10;QEL/QUBC/0FAQv9BQEL/QUBC/0FAQv9BQEL/QUBC/0FAQv9BQEL/NzY5/66trv/7+/v/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29vb/mZ2k/3V4gP8/PkD/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REFB/1dLOP9XSzj/V0s4/1dLOP9XSzj/V0s4/1dLOP9XSzj/V0s4&#13;&#10;/1dLOP9XSzj/V0s4/1dLOP9XSzj/RUJB/0FAQv9BQEL/QUBC/0FAQv9BQEL/QUBC/0FAQv9BQEL/&#13;&#10;PTw+/zg3Of83NTj/NzU4/zg3Of89PD7/QUBC/0FAQv9BQEL/QUBC/0FAQv9BQEL/QUBC/0FAQv9B&#13;&#10;QEL/QUBC/0FAQv9BQEL/QUBC/0FAQv9BQEL/QUBC/0FAQv9BQEL/QUBC/0FAQv83Njn/rq2u//v7&#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b29v+ZnaT/dXiA/z8+QP9BQEL/QUBC&#13;&#10;/0FAQv9BQEL/QD9B/z49P/8+PT//Pj0//z49P/8+PT//Pj0//z49P/9BQEL/QUBC/0FAQv9BQEL/&#13;&#10;QUBC/0FAQv9BQEL/QUBC/0FAQv9BQEL/QUBC/0FAQv8/PkD/Pj0//z49P/8+PT//Pj0//z49P/8/&#13;&#10;PkD/QUBC/0FAQv9BQEL/QUBC/0FAQv9BQEL/QUBC/0FAQv9BQEL/QUBC/0FAQv9BQEL/QUBC/z49&#13;&#10;QP8+PT//Pj0//z49P/8+PT//Pj0//z49P/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Pj9D/1dKOf/ZiAD/3ZQa/96ZJP/emCP/3pgj&#13;&#10;/96YI//emCP/3pgj/96YI//emCP/3pgj/96ZJP/dlBn/2okA/1lLOP8+P0P/QUBC/0FAQv9BQEL/&#13;&#10;QUBC/z8+QP9DQUP/nJuc/9PT0/+tra3/kJCQ/5CPkP+qqqr/0NDR/6Ghov9FREb/Pj0//0FAQv9B&#13;&#10;QEL/QUBC/0FAQv9BQEL/QUBC/0FAQv9BQEL/QUBC/0FAQv9BQEL/QUBC/0FAQv9BQEL/QUBC/0FA&#13;&#10;Qv9BQEL/NzY5/66trv/7+/v/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8+P0P/V0o4/9mGAP/pu27///7+&#13;&#10;//////////////////////////////////////////////79/+m5av/ahgD/WUs3/z4/Q/9BQEL/&#13;&#10;QUBC/0FAQv9AP0H/QUBC/6empv++vr//WFdZ/zk4Ov84Nzn/ODc5/zk4Ov9UU1X/vLu8/6+vsP9D&#13;&#10;QkT/QD9B/0FAQv9BQEL/QUBC/0FAQv9BQEL/QUBC/0FAQv9BQEL/QUBC/0FAQv9BQEL/QUBC/0FA&#13;&#10;Qv9BQEL/QUBC/0FAQv83Njn/rq2u//v7+//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z4/Q/9XSjn/2YcA&#13;&#10;/9mJBf/z2K3////////////////////////////////////////////x1KL/2YcE/9qIAP9ZSzj/&#13;&#10;Pj9D/0FAQv9BQEL/QUBC/zw7Pf+Hhof/wcHC/0RDRf87Ojz/j4+Q/9bW1v/W1tb/nJyd/z49P/9C&#13;&#10;QUP/ubm6/5CQkf87Ojz/QUBC/0FAQv9BQEL/QUBC/0FAQv9BQEL/QUBC/0FAQv9BQEL/QUBC/0FA&#13;&#10;Qv9BQEL/QUBC/0FAQv9BQEL/QUBC/zc2Of+ura7/+/v7//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Pj9D&#13;&#10;/1dKOf/ZiAD/2IUA/9+bKP/78+X/////////////////////////////////+u7a/92UG//YhgD/&#13;&#10;2okA/1lLOP8+P0P/QUBC/0FAQv9AP0H/S0pM/8vKyv9fXl//NjU4/2tqbP/y8vL/nJud/5aVlv/0&#13;&#10;9PT/eHh5/zY1N/9WVVf/zc3O/1FQUv8/PkD/QUBC/0FAQv9BQEL/QUBC/0FAQv9BQEL/QUBC/0FA&#13;&#10;Qv9BQEL/QUBC/0FAQv9BQEL/QUBC/0FAQv9BQEL/NzY5/66trv/7+/v/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9P/39/f/+Pj4//Pz8//z8/P/9PT0//f39//4+Pj/9fX1//Pz8//09PT/9/f3//f39//0&#13;&#10;9PT/8/Pz//f39//39/f/9PT0//Pz8//29vb/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8+P0P/V0o5/9mIAP/ZiAD/2IUA/+eyW//+/fv///////////////////////779//lrEv/&#13;&#10;2IQA/9mIAP/aiQD/WUs4/z4/Q/9BQEL/QUBC/zs6Pf+CgYP/sbGy/zw6PP86OTv/goKD/9DQ0f86&#13;&#10;OTv/NTQ2/9bW1v+Uk5X/ODc5/zo5O/+qqar/i4qL/zs6PP9BQEL/QUBC/0FAQv9BQEL/QUBC/0FA&#13;&#10;Qv9BQEL/QUBC/0FAQv9BQEL/QUBC/0FAQv9BQEL/QUBC/0FAQv83Njn/rq2u//v7+//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6urq/6urq/+QkJD/7e3t//T09P/x8fH/oqKi/4CAgP/U1NT/+Pj4/+bm5v+N&#13;&#10;jY3/jIyM/+fn5//x8fH/m5ub/5qamv/u7u7/8/Pz/66urv/o6Oj/9PT0//Pz8//z8/P/8/Pz//Pz&#13;&#10;8//z8/P/8/Pz//Pz8//z8/P/8/Pz//Pz8//z8/P/8/Pz//X19f/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z4/Q/9XSjn/2YgA/9mIAP/ZiAD/2YYA//DSnf//////////////////////&#13;&#10;7ciI/9iGAP/ZiAD/2YgA/9qJAP9ZSzj/Pj9D/0FAQv9BQEL/ODc5/6SjpP+Kiov/PDo9/z8+QP9W&#13;&#10;VVf/bGts/zs6PP9XVlj/7u7u/4OCg/85ODr/Ozo8/4B/gP+rq6v/OTc6/0FAQv9BQEL/QUBC/0FA&#13;&#10;Qv9BQEL/QUBC/0FAQv9BQEL/QUBC/z8+QP9AP0H/Pz5A/0FAQv9BQEL/QUBC/zc2Of+ura7/+/v7&#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39/f/UlJS/97e3v/+/v7/ZWVl/7i4uP//&#13;&#10;////Wlpa/8LCwv9WVlb/4uLi/+vr6/9WVlb/pqam/52dnf+goKD/oKCg/39/f//g4OD//f39//Pz&#13;&#10;8//z8/P/8/Pz//Pz8//z8/P/8/Pz//Pz8//z8/P/8/Pz//Pz8//z8/P/8/Pz//j4+P/Gx8n/iIqO&#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P0P/V0o5/9mIAP/ZiAD/2YgA/9mIAP/YhAD/&#13;&#10;5a5S///////+/fr/46U//9iFAP/ZiAD/2YgA/9mIAP/aiQD/WUs4/z4/Q/9BQEL/QUBC/zc2OP+q&#13;&#10;qqv/fHt8/z08Pv9BQEL/QUBC/zg3Of+lpab/4+Tk/0xLTf8+PT//QUBC/z08Pv9xcHH/sLCx/zg3&#13;&#10;Of9BQEL/QUBC/0FAQv9BQEL/QUBC/0FAQv9BQEL/PDs9/3Z1d/+zsrP/mZia/7Cwsf9GRUf/QD9B&#13;&#10;/0FAQv83Njn/rq2u//v7+//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fX1/+zs7P9PT0//3t7e//j4+P9Z&#13;&#10;WVn/zMzM//////9ra2v/n5+f/1hYWP/s7Oz/8PDw/1dXV//ExMT/eHh4/3t7e/+bm5v/lpaW/7Gx&#13;&#10;sf+2trb/9fX1//Pz8//z8/P/8/Pz//Pz8//z8/P/8/Pz//Pz8//z8/P/8/Pz//Pz8//z8/P/+Pj4&#13;&#10;/8jJy/+OkJP/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z4/Q/9XSjn/2YgA/9mIAP/ZiAD/&#13;&#10;2YgA/9iFAP/gnC3///////z27f/elyL/2IYA/9mIAP/ZiAD/2YgA/9qJAP9ZSzj/Pj9D/0FAQv9B&#13;&#10;QEL/ODc6/6Ghov+QkJD/Ozo8/0FAQv9BQEL/Ozo8/7Kys/+op6j/OTc6/0FAQv9BQEL/Ozo8/4WE&#13;&#10;hv+oqKn/OTc6/0FAQv9BQEL/QUBC/0FAQv9BQEL/QUBC/0FAQv98fH3/u7u7/6SjpP+tra7/SklL&#13;&#10;/0A/Qf9BQEL/QUBC/zc2Of+ura7/+/v7//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19fX/7e3t/09PT//f&#13;&#10;39//+/v7/1xcXP/Gxsb//////2ZmZv+rq6v/V1dX/+np6f/w8PD/U1NT/+Hh4f/p6en/3t7e/4CA&#13;&#10;gP+bm5v/gICA/3R0dP/MzMz/9/f3//Pz8//z8/P/8/Pz//Pz8//z8/P/8/Pz//Pz8//z8/P/8/Pz&#13;&#10;//Pz8//4+Pj/yMnL/46Qk/+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&#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Pj9D/1dKOf/ZiAD/&#13;&#10;2YgA/9mIAP/ZiAD/2IUA/+CeMP///////Pbs/96YI//YhgD/2YgA/9mIAP/ZiAD/2okA/1lLOP8+&#13;&#10;P0P/QUBC/0FAQv88Oz3/eXh6/7i3uP8+PT7/QD9B/0FAQv87Ojz/hIOE/4mJiv88Oz3/QUBC/0FA&#13;&#10;Qv87Ojz/srGy/4KBgv87Ojz/QUBC/0FAQv9BQEL/QUBC/0FAQv8+PT//Y2Jk/9TU1f+Hhoj/xsbG&#13;&#10;/0hHSf8+PD7/QUBC/0FAQv9BQEL/NzY5/66trv/7+/v/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X19f/s&#13;&#10;7Oz/TU1N/93d3f/+/v7/eXl5/5ubm//z8/P/UVFR/9ra2v9dXV3/zMzM/9TU1P9YWFj/9PT0//v7&#13;&#10;+/+tra3/pqam/5KSkv+2trb/mZmZ/7Ozs//6+vr/8/Pz//Pz8//z8/P/8/Pz//Pz8//z8/P/8/Pz&#13;&#10;//Pz8//z8/P/8/Pz//j4+P/Iycv/jY+S/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0P/&#13;&#10;V0o5/9mIAP/ZiAD/2YgA/9mIAP/YhQD/4J4w///////9+fH/3pkk/9iGAP/ZiAD/2YgA/9mIAP/a&#13;&#10;iQD/WUs4/z4/Q/9BQEL/QUBC/0FAQv9FREb/x8bH/2xrbP86OTv/QUBC/zk4Ov+gn6D/qamq/zk4&#13;&#10;Ov9BQEL/Ozo8/2FgYv/Ly8z/S0pM/0A/Qf9BQEL/QUBC/0FAQv9BQEL/QUBC/0A/Qf9HRkj/nZ2d&#13;&#10;/62trv+rq6v/hIOE/zo5PP9BQEL/QUBC/0FAQv83Njn/rq2u//v7+//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z4/Q/9XSjn/2YgA/9mIAP/ZiAD/2YgA/9iFAP/gnzD///////XgvP/ckRT/2IcA/9mIAP/Z&#13;&#10;iAD/2YgA/9qJAP9ZSzj/Pj9D/0FAQv9BQEL/QUBC/zw7Pf93dnf/zMzN/1JRU/88Oz3/QD9B/0FA&#13;&#10;Qv9BQEL/QD9B/z08Pv9NTE7/x8fI/39/gf87Ojz/QUBC/0FAQv9BQEL/QUBC/0FAQv9BQEL/QUBC&#13;&#10;/z8+QP9HRkj/qaiq/6Ggof+5ubn/eXh5/z8+QP9BQEL/QUBC/zc2Of+ura7/+/v7//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vL/6enp/+3t7f/p6en/8PDw//b29v/n5+f/2dnZ//T09P/09PT/9vb2/97e&#13;&#10;3v/e3t7/9vb2//T09P/u7u7/4uLi//X19f/19fX/4ODg/+Xl5f/19fX/8/Pz//Pz8//z8/P/8/Pz&#13;&#10;//Pz8//z8/P/8/Pz//Pz8//z8/P/8/Pz//Pz8//z8/P/8vLy//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Pj9D/1dKOf/ZiAD/2YgA/9mIAP/ZiAD/2IYA/9+eLv/wzpf/3JAU/9iHAP/Z&#13;&#10;iAD/2YgA/9mIAP/ZiAD/2okA/1lLOP8+P0P/QUBC/0FAQv9BQEL/QUBC/z49P/+UkpT/zs3O/29u&#13;&#10;cP9EQ0X/Pj0//z49P/9DQkT/amlq/8rKyv+dnZ3/Pz5A/0A/Qf9BQEL/QUBC/0FAQv9BQEL/QUBC&#13;&#10;/0FAQv9BQEL/QUBC/z49P/9SUVP/h4aH/2RjZf+Hhof/QUBC/0FAQv9BQEL/NzY5/66trv/7+/v/&#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19fX/8/Pz//Pz&#13;&#10;8//z8/P/9PT0//X19f/z8/P/8/Pz//Pz8//09PT/8/Pz//Pz8//09PT/9PT0//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z4/Q/9VSTr/zoMF/86DBf/OgwX/zoMF/86DBf/O&#13;&#10;gwX/zoMF/86DBf/OgwX/zoMF/86DBf/OgwX/zoMF/8+EBf9XSjn/Pj9D/0FAQv9BQEL/QUBC/0FA&#13;&#10;Qv9BQEL/QUBC/zs6PP9KSUv/cXFz/359fv9+fX7/c3N0/01MTv87OTz/QUBC/0FAQv9BQEL/QUBC&#13;&#10;/0FAQv9BQEL/QUBC/0FAQv9BQEL/QUBC/0FAQv9BQEL/QUBC/0FAQv9BQEL/QUBC/0FAQv9BQEL/&#13;&#10;QUBC/zc2Of+ura7/+/v7//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JAQv9FQkD/RUJA/0VCQP9F&#13;&#10;QkD/RUJA/0VCQP9FQkD/RUJA/0VCQP9FQkD/RUJA/0VCQP9FQkD/RUJA/0JAQv9BQEL/QUBC/0FA&#13;&#10;Qv9BQEL/QUBC/0FAQv9BQEL/QUBC/z8+QP87Ojz/Ojk7/zo5O/87Ojz/Pz5A/0FAQv9BQEL/QUBC&#13;&#10;/0FAQv9BQEL/QUBC/0FAQv9BQEL/QUBC/0FAQv9BQEL/QUBC/0FAQv9BQEL/QUBC/0FAQv9BQEL/&#13;&#10;QUBC/0FAQv9BQEL/NzY5/66trv/7+/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83Njn/rq2u//v7+//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8Oz3/QUBC/0FAQv9BQEL/QUBC/0FAQv9BQEL/&#13;&#10;QUBC/0FAQv9BQEL/QUBC/0FAQv9BQEL/QUBC/zc2Of+ura7/+/v7//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T09P/09PT/9PT0//T09P/09PT/9PT0//T09P/09PT/9PT0//T09P/0&#13;&#10;9PT/9PT0//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13;&#10;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&#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aaEM&#13;&#10;/8fcpP///////v7+///////y8vL/3d3e/97e3//e3t//3t7f/97e3//e3t//3t7f/97e3//e3t//&#13;&#10;3t7f/97e3//e3t//3t7e/+Tk5f/+/v7//v7+//7+/v/+/v7//v7+//7+/v/+/v7//v7+//7+/v/+&#13;&#10;/v7//v7+//7+/v/+/v7//v7+//7+/v/+/v7//v7+//7+/v/+/v7//v7+//7+/v/+/v7//v7+//7+&#13;&#10;/v/+/v7//v7+//7+/v/+/v7//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poQz/x9yk///////+/v7///////Dw8P/Y2Nn/2trb/9ra2//a2tv/2trb/9nZ2v/Z2dr/&#13;&#10;2trb/9nZ2v/Z2dr/2trb/9ra2//Z2dr/4ODh//7+/v/+/v7//v7+//7+/v/+/v7//v7+//7+/v/+&#13;&#10;/v7//v7+//7+/v/+/v7//v7+//7+/v/+/v7//v7+//7+/v/+/v7//v7+//7+/v/+/v7//v7+//7+&#13;&#10;/v/+/v7//v7+//7+/v/+/v7//v7+//7+/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2mhDP/H3KT///////7+/v//////8PDw/9jY2f/a2tv/2trb/9ra2//Z2dr/&#13;&#10;5OTl//Ly8v/w8PD/8fHx/+rq6v/a2tv/2trb/9nZ2v/g4OH//v7+//7+/v/+/v7//v7+//7+/v/+&#13;&#10;/v7//v7+//7+/v/+/v7//v7+//7+/v/+/v7//v7+//7+/v/+/v7//v7+//7+/v/+/v7//v7+//7+&#13;&#10;/v/+/v7//v7+//7+/v/+/v7//v7+//7+/v/+/v7//v7+//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&#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aaEM/8fcpP///////v7+///////w&#13;&#10;8PD/2NjZ/9ra2//a2tv/2Nja/+/v8P/09PT/2trb/9ra2//a2tv/2trb/9ra2//a2tv/2dna/+Dg&#13;&#10;4f/+/v7//v7+//7+/v/+/v7//v7+//7+/v/+/v7//v7+//7+/v/+/v7//v7+//7+/v/+/v7//v7+&#13;&#10;//7+/v/+/v7//v7+//7+/v/+/v7//v7+//7+/v/+/v7//v7+//7+/v/+/v7//v7+//7+/v/+/v7/&#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&#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poQz/x9yk///////+&#13;&#10;/v7///////Dw8P/Y2Nn/2trb/9ra2//d3d7/8vLy/9/f4P/Z2dr/2trb/9ra2//a2tv/2trb/9ra&#13;&#10;2//Z2dr/4ODh//7+/v/+/v7//v7+//7+/v/+/v7//v7+//7+/v/+/v7//v7+//7+/v/+/v7//v7+&#13;&#10;//7+/v/+/v7//v7+//7+/v/+/v7//v7+//7+/v/+/v7//v7+//7+/v/+/v7//v7+//7+/v/+/v7/&#13;&#10;/v7+//7+/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2mhDP/H&#13;&#10;3KT///////7+/v//////8PDw/9jY2f/a2tv/2dna/+Dg4f/j4+T/2dna/9ra2//a2tv/2trb/9ra&#13;&#10;2//a2tv/2trb/9nZ2v/g4OH//v7+//7+/v/+/v7//v7+//7+/v/+/v7//v7+//7+/v/+/v7//v7+&#13;&#10;//7+/v/+/v7//v7+//7+/v/+/v7//v7+//7+/v/+/v7//v7+//7+/v/+/v7//v7+//7+/v/+/v7/&#13;&#10;/v7+//7+/v/+/v7//v7+//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aaEM/8fcpP///////v7+///////w8PD/19fY/9nZ2v/Z2dr/2dna/9nZ2v/Z2dr/2dna/9nZ&#13;&#10;2v/Z2dr/2dna/9nZ2v/Z2dr/2NjZ/9/f4P/+/v7//v7+//7+/v/+/v7//v7+//7+/v/+/v7//v7+&#13;&#10;//7+/v/+/v7//v7+//7+/v/+/v7//v7+//7+/v/+/v7//v7+//7+/v/+/v7//v7+//7+/v/+/v7/&#13;&#10;/v7+//7+/v/+/v7//v7+//7+/v/+/v7//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w8PD/8vLy//X1&#13;&#10;9f9bWlz/Pj0//0FAQv9BQEL/QUBC/0FAQv9BQEL/QUBC/0FAQv9BQEL/QUBC/0FAQv8/PkD/dXiA&#13;&#10;/3N3fv9LSkz/9fX1///////+/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6io&#13;&#10;qP/W1tb/y8vL/0VGRv9AP0H/QUBC/0FAQv9BQEL/QUBC/0FAQv9BQEL/QUBC/0FAQv9BQEL/QUBC&#13;&#10;/z8+QP91eID/c3d+/0tKTP/19fX///////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19fX/fn5+/8nJyf+EhIT/Ly4w/0JBQ/9BQEL/QUBC/0FAQv9BQEL/QUBC/0FAQv9BQEL/QUBC&#13;&#10;/0FAQv9BQEL/Pz5A/3V4gP9zd37/S0pM//X19f///////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vb2/6Ghof9jY2P/Y2Nj/0RDRP9AP0H/QUBC/0FAQv9BQEL/QUBC&#13;&#10;/0FAQv9BQEL/QUBC/0FAQv9BQEL/QUBC/z8+QP91eID/c3d+/0tKTP/19fX///////7+/v/+/v7/&#13;&#10;/v7+//369f/w0Zz/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7Mlv/14sL//v7+//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j4/4aGhv9xcXH/kJCQ&#13;&#10;/0NCRP9BQEL/QUBC/0FAQv9BQEL/QUBC/0FAQv9BQEL/QUBC/0FAQv9BQEL/QUBC/z8+QP91eID/&#13;&#10;c3d+/0tKTP/19fX///////7+/v/+/v7//v////js2P/qvnT///////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dXV1&#13;&#10;/9DQ0P//////W1pc/z49P/9BQEL/QUBC/0FAQv9BQEL/QUBC/0A/Qf9AP0H/QD9B/0A/Qf9BQEL/&#13;&#10;Pz5A/3V4gP9zd37/S0pM//X19f///////v7+//7+/v/+////+OzY/+q+d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f39/+CgoL/rKys//r6+v9aWVv/Pj0//0FAQv9BQEL/QUBC/0FAQv9BQEL/QkFD/0RDRf9EQ0X/&#13;&#10;RkVH/0FAQv8/PkD/dXiA/3N3fv9LSkz/9fX1///////+/v7//v7+//7////47Nj/6r50///////+&#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fX1/9ra2v/Y2Nj/9fX1/1pZW/8+PT//QUBC/0FAQv9BQEL/QUBC/zs6PP+Ghof/&#13;&#10;gH+A/5qZmv+Af4H/PTw+/z8+QP91eID/c3d+/0tKTP/19fX///////7+/v/+/v7//v////js2P/q&#13;&#10;vnT///////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j4//7+/v/7+/v/W1pc/z49P/9BQEL/QUBC/0FAQv87Ojz/&#13;&#10;gH+A/7Oys/+xsLH/qqmr/05NT/8/PkD/Pz5A/3V4gP9zd37/S0pM//X19f///////v7+//7+/v/+&#13;&#10;////+OzY/+q+dP///////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19fX/w8PD/46Ojv9JSEr/QD9B/0FAQv9BQEL/QUBC/0FAQv9BQEL/QUBC/0FA&#13;&#10;Qv9BQEL/QUBC/0FAQv8/PkD/dXiA/3N3fv9LSkz/9fX1///////+/v7//v7+//7////47Nj/6r50&#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6+vr//f39/1taXP89PD7/QUBC/0FAQv9BQEL/QUBC/0FA&#13;&#10;Qv9BQEL/QUBC/0FAQv9BQEL/QUBC/z8+QP91eID/c3d+/0tKTP/19fX///////7+/v/+/v7//v//&#13;&#10;//js2P/qvnT///////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XVxe/0FAQv9EQ0X/RENF/0RD&#13;&#10;Rf9EQ0X/RENF/0RDRf9EREX/Q0JE/0FBRP9BQEP/QkFD/3Z5gf9zd37/S0pM//X19f///////v7+&#13;&#10;//7+/v/+////+OzY/+q+dP///////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m5ub/4+Pj/+Tk&#13;&#10;5P/k5OT/5OTk/+Tk5P/k5OT/5OTk/+3t7f+TkY//SHi4/zlRcv/T0M3/mJyj/3N3fv9LSkz/9fX1&#13;&#10;///////+/v7//v7+//7////47Nj/6r50///////+/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68+b/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0&#13;&#10;9P/19fX/9fX1//X19f/19fX/9fX1//X19f/19fX//////5yal/9JfsT/OFN2/+Lf2/+bn6b/c3d+&#13;&#10;/0tKTP/19fX///////7+/v/+/v7//v////js2P/qvnT///////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rz5v/pu2////////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9/f3/m5mW/0l9w/84U3b/4d7a&#13;&#10;/5ufpv9zd37/S0pM//X19f///////v7+//7+/v/+////+OzY/+q+dP///////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Pm/+m7b///&#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9/f+bmZb/SX3D&#13;&#10;/zhTdv/h3tr/m5+m/3N3fv9LSkz/9fX1///////+/v7//v7+//7////47Nj/6r50///////+/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6&#13;&#10;8+b/6bt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39&#13;&#10;/5uZlv9JfcP/OFN2/+He2v+bn6b/c3d+/0tKTP/19fX///////7+/v/+/v7//v////js2P/qvnT/&#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rz5v/pu2////////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Pm/+m7b////////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68+b/6bt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rz5v/pu2////////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Pm/+m7b////////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68+b/6btv////&#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rz&#13;&#10;5v/pu2////////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Pm/+m7b////////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68+b/6bt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rz5v/pu2////////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9/f+bmZb/SX3D/zhTdv/h3tr/m5+m/3N3fv9L&#13;&#10;Skz/9fX1///////+/v7//v7+//7////47Nj/6r50///////+/v7//v7+//7+/v/+/v7//v7+//7+&#13;&#10;/v/+/v7//v7+//7+/v/+/v7//v7+//7+/v/+/v7//v7+//7+/v/+/v7//v7+//7+/v/+/v7/9/f3&#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y8vL/8/Pz//Hx8f/x8fH/8fHx//Hx8f/x8fH/8fHx//Hx8f/x8fH/8fHx//Hx8f/29vb/&#13;&#10;/v7+//j4+P/4+Pj/+Pj4//j4+P/4+Pj/+Pj4//j4+P/4+Pj/+Pj4//j4+P/4+Pj/+Pj4//j4+P/4&#13;&#10;+Pj//f39//7+/v/8/Pz/+Pj4//j4+P/4+Pj/+Pj4//j4+P/4+Pj/+Pj4//j4+P/4+Pj/+Pj4//j4&#13;&#10;+P/4+Pj/+Pj4//n5+f/+/v7//v7+//7+/v/+/v7//v7+//7////68+b/6bt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39/5uZlv9JfcP/OFN2/+He2v+b&#13;&#10;n6b/c3d+/0tKTP/19fX///////7+/v/+/v7//v////js2P/qvnT///////7+/v/+/v7//v7+//7+&#13;&#10;/v/+/v7//v7+//7+/v/+/v7//v7+//7+/v/+/v7//v7+//7+/v/+/v7//v7+//7+/v/+/v7//v7+&#13;&#10;///////a2tr/3Nzc/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ra2v/U1NT/3t7e/97e3v/e3t7/3t7e/97e3v/e3t7/3t7e/97e3v/e3t7/&#13;&#10;3d3d/9jY2P/9/f3/2trb/9nZ2v/Z2dr/2dna/9nZ2v/Z2dr/2dna/9nZ2v/Z2dr/2dna/9nZ2v/Z&#13;&#10;2dr/2dna/9jY2f/29vb///////Hx8f/X19j/2dna/9nZ2v/Z2dr/2dna/9nZ2v/Z2dr/2dna/9nZ&#13;&#10;2v/Z2dr/2dna/9nZ2v/Y2Nn/3t7f//7+/v/+/v7//v7+//7+/v/+/v7//v////rz5v/pu2//////&#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&#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7e3t/+Hh4f/39/f/9/f3//f39//39/f/9/f3//f39//39/f/9/f3//f39//19fX/29vb//z8&#13;&#10;/P/b29z/2trb/9ra2//a2tv/2trb/9ra2//a2tv/2trb/9ra2//a2tv/2trb/9ra2//a2tv/2dna&#13;&#10;//b29v//////8fHx/9jY2f/a2tv/2trb/9ra2//a2tv/2dna/9ra2//a2tv/2trb/9ra2//a2tv/&#13;&#10;2trb/9nZ2v/f3+D//v7+//7+/v/+/v7//v7+//7+/v/+////+vPm/+m7b////////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vb&#13;&#10;2//k5OT//Pz8/9vb3P/a2tv/2trb/9ra2//a2tv/2trb/9ra2//a2tv/2trb/9ra2//a2tv/2trb&#13;&#10;/9ra2//Z2dr/9vb2///////x8fH/2NjZ/9ra2//a2tv/2trb/9ra2//a2tv/2trb/9ra2//a2tv/&#13;&#10;2trb/9ra2//a2tv/2dna/9/f4P/+/v7//v7+//7+/v/+/v7//v7+//7////68+b/6bt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j7/P9hRj7/2C4A/901AP/dNQD/&#13;&#10;3TUA/901AP/dNQD/3TUA/901AP/dNQD/3TUA/901AP/dNQD/3TUA/901AP/dNQD/3TUA/9IsAP9j&#13;&#10;T0n/+/3+//Pz8//z8/P/8/Pz//Pz8//z8/P/8/Pz//Pz8//z8/P/8/Pz//Pz8//z8/P/8/Pz//Pz&#13;&#10;8//z8/P/8/Pz//Pz8//z8/P/8/Pz//Pz8//z8/P/8/Pz//Pz8//z8/P/8/Pz//Pz8//9/f3/m5mW&#13;&#10;/0l9w/84U3b/4d7a/5ufpv9zd37/S0pM//X19f///////v7+//7+/v/+////+OzY/+q+dP//////&#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9/f3//f39//39/f/9/f3//f39//39/f/9/f3//f39&#13;&#10;//39/f/9/f3//f39//39/f/9/f3//f39//7+/v/+/v7//v7+//39/f/9/f3//f39//39/f/9/f3/&#13;&#10;/f39//39/f/9/f3//f39//39/f/9/f3//f39//39/f/+/v7//v7+//7+/v/+/v7//v7+//7+/v/+&#13;&#10;////+vPm/+m7b////////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68+b/6bt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rz5v/pu2////////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Pm/+m7b////////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68+b/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j7/P9iST7/30IA/+RJAP/kSQD/5EkA/+RJAP/k&#13;&#10;SQD/5EkA/+RJAP/kSQD/5EkA/+RJAP/kSQD/5EkA/+RJAP/kSQD/5EkA/9lAAP9kUkn/+/3+//Pz&#13;&#10;8//z8/P/8/Pz//Pz8//z8/P/8/Pz//Pz8//z8/P/8/Pz//Pz8//z8/P/8/Pz//Pz8//29vb/d3d3&#13;&#10;/6Ghof/Kysr/U1NT/8HBwf+EhIT/ysrK//f39//z8/P/8/Pz//Pz8//9/f3/m5mW/0l9w/84U3b/&#13;&#10;4d7a/5ufpv9zd37/S0pM//X19f///////v7+//7+/v/+////+OzY/+q+d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&#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X19f/8/Pz//Pz8//z8/P/29vb/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z8/P/8/Pz//Pz8//z8/P/8/Pz//Pz8//z8/P/8&#13;&#10;/Pz//Pz8//z8/P/8/Pz//Pz8//z8/P/8/Pz//Pz8//z8/P/8/Pz//Pz8//z8/P/8/Pz//Pz8//z8&#13;&#10;/P/8/Pz//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8/Pz//Pz8//z8/P/5+fn/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f/9/f3//v7+//7+/v/+&#13;&#10;/v7//v7+//7+/v/+/v7//v7+//7+/v/+/v7//v7+//7+/v/+/v7//v7+//7+/v/+/v7//v7+//7+&#13;&#10;/v/+/v7//v7+//7+/v/+/v7//v7+//7+/v/+/v7//v7+//7+/v/+/v7//v7+//7+/v/+/v7//v7+&#13;&#10;//7+/v/+/v7//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&#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&#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&#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Pm/+m7b////////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68+b/6btv////&#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3+vz/Z1I+//p5AP//fwD//38A//9/AP//&#13;&#10;fwD//38A//9/AP//fwD//38A//9/AP//fwD//38A//9/AP//fwD//38A//9/AP/0dQD/Z1hJ//r8&#13;&#10;/v/z8/P/8/Pz//Pz8//z8/P/8/Pz//Pz8//z8/P/8/Pz//Pz8//z8/P/8/Pz//Pz8//z8/P/8/Pz&#13;&#10;//Pz8//z8/P/8/Pz//Pz8//z8/P/8/Pz//Pz8//z8/P/8/Pz//Pz8//z8/P/8/Pz//Pz8///////&#13;&#10;a2tr/9vb2/+bn6b/c3d+/0tKTP/19fX///////7+/v/+/v7//v////js2P/qvnT///////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rz&#13;&#10;5v/pu2////////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6/P9nUz7/+nwA//+CAP//&#13;&#10;ggD//4IA//+CAP//ggD//4IA//+CAP//ggD//4IA//+CAP//ggD//4IA//+CAP//ggD//4IA//R4&#13;&#10;AP9nWUn/+vz+//Pz8//z8/P/8/Pz//Pz8//z8/P/8/Pz//Pz8//z8/P/8/Pz//Pz8//z8/P/8/Pz&#13;&#10;//Pz8//z8/P/8/Pz//Pz8//z8/P/8/Pz//Pz8//z8/P/8/Pz//Pz8//z8/P/8/Pz//Pz8//z8/P/&#13;&#10;8/Pz//////9ra2v/29vb/5ufpv9zd37/S0pM//X19f///////v7+//7+/v/+////+OzY/+q+dP//&#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Pm/+m7b////////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68+b/6bt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rz5v/pu2////////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Pm/+m7b////////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68+b/6bt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rz5v/pu2//////&#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Pm&#13;&#10;/+m7b////////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68+b/6bt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&#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rz5v/pu2////////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Pm/+m7b////////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68+b/6bt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rz5v/pu2////////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&#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W1tf/tbe4///////+/v7//v7+//7+/v/+/v7//v7+//7+/v/+/v7//v7+//7+/v/+/v7/&#13;&#10;/v7+//7+/v/+/v7//v7+//7+/v/+/v7//v7+//7+/v/+/v7//v7+//7+/v/+/v7//v7+//7+/v/+&#13;&#10;/v7//v7+//7+/v/+/v7//v7+//7+/v/+/v7//v7+//7+/v/+/v7//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X2Nn/19jZ/9bX2P/j4+X//v7+//7+/v/+/v7//v7+//7+/v/+/v7//v7+//7+/v/+/v7/&#13;&#10;/v7+//7+/v/+/v7//v7+//7+/v/+/v7//v7+//7+/v/+/v7//v7+//7+/v/+/v7//v7+//7+/v/+&#13;&#10;/v7//v7+//7+/v/+/v7//v7+//7+/v/+/v7//v7+//7+/v/+/v7//v7+//7+/v/+/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n8/2daPv/6rQD//7MA//+zAP//swD//7MA//+z&#13;&#10;AP//swD//7MA//+zAP//swD//7MA//+zAP//swD//7MA//+zAP//swD/9KkA/2deSf/6/P7/8/Pz&#13;&#10;//Pz8//z8/P/8/Pz//Pz8//z8/P/8/Pz//Pz8//z8/P/8/Pz//Pz8//z8/P/8/Pz//T09P/Ozs7/&#13;&#10;p6en/6Wlpf+lpaX/rKys/1FRUf/MzMz/9/f3//Pz8//z8/P/8/Pz//39/f+XlpP/OWmr/zFKa//i&#13;&#10;39v/m5+m/3N3fv9LSkz/9fX1///////+/v7//v7+//7////47Nj/6r50///////+/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3+fz/Z1s+//quAP//tAD//7QA//+0&#13;&#10;AP//tAD//7QA//+0AP//tAD//7QA//+0AP//tAD//7QA//+0AP//tAD//7QA//+0AP/0qgD/Z19J&#13;&#10;//r8/v/z8/P/8/Pz//Pz8//z8/P/8/Pz//Pz8//z8/P/8/Pz//Pz8//z8/P/8/Pz//Pz8//z8/P/&#13;&#10;+Pj4/3Fxcf9FRUX/a2tr/2hoaP9ra2v/NDQ0/9DQ0P/39/f/8/Pz//Pz8//z8/P//f39/5uZlv9J&#13;&#10;fsT/OFN3/+He2v+bn6b/c3d+/0tKTP/19fX///////7+/v/+/v7//v////js2P/qvnT///////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&#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Pm/+m7b///&#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j8/2dePv/6xQD//8sA///LAP//ywD/&#13;&#10;/8sA///LAP//ywD//8sA///LAP//ywD//8sA///LAP//ywD//8sA///LAP//ywD/9MEA/2dhSf/6&#13;&#10;+/7/8/Pz//Pz8//z8/P/8/Pz//Pz8//z8/P/8/Pz//Pz8//z8/P/8/Pz//Pz8//z8/P/8/Pz//Pz&#13;&#10;8//z8/P/8/Pz//Pz8//z8/P/8/Pz//Pz8//z8/P/8/Pz//Pz8//z8/P/8/Pz//39/f+bmZb/SX3D&#13;&#10;/zhTdv/h3tr/m5+m/3N3fv9LSkz/9fX1///////+/v7//v7+//7////47Nj/6r50///////+/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6&#13;&#10;8+b/6bt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3+Pz/Z14+//rGAP//zAD/&#13;&#10;/8wA///MAP//zAD//8wA///MAP//zAD//8wA///MAP//zAD//8wA///MAP//zAD//8wA///MAP/0&#13;&#10;wgD/Z2FJ//r7/v/z8/P/8/Pz//Pz8//z8/P/8/Pz//Pz8//z8/P/8/Pz//Pz8//z8/P/8/Pz//Pz&#13;&#10;8//z8/P/8/Pz//Pz8//z8/P/8/Pz//Pz8//z8/P/8/Pz//Pz8//z8/P/8/Pz//Pz8//z8/P//f39&#13;&#10;/5uZlv9JfcP/OFN2/+He2v+bn6b/c3d+/0tKTP/19fX///////7+/v/+/v7//v////js2P/qvnT/&#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rz5v/pu2////////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Pm/+m7b////////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68+b/6bt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rz5v/pu2////////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Pm/+m7b////////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68+b/6btv////&#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3+Pz/Z2A+//rQAP//1gD//9YA///WAP//&#13;&#10;1gD//9YA///WAP//1gD//9YA///WAP//1gD//9YA///WAP//1gD//9YA///WAP/0ywD/Z2NJ//r7&#13;&#10;/v/z8/P/8/Pz//Pz8//z8/P/8/Pz//Pz8//z8/P/8/Pz//Pz8//z8/P/8/Pz//Pz8//z8/P/8/Pz&#13;&#10;//Pz8//z8/P/8/Pz//Pz8//z8/P/8/Pz//Pz8//z8/P/8/Pz//Pz8//z8/P//f39/5uZlv9JfcP/&#13;&#10;OFN2/+He2v+bn6b/c3d+/0tKTP/19fX///////7+/v/+/v7//v////js2P/qvnT///////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rz&#13;&#10;5v/pu2////////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Pm/+m7b////////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68+b/6bt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rz5v/pu2////////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Pm/+m7b////////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&#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68+b/6bt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rz5v/pu2//////&#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Pm&#13;&#10;/+m7b////////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68+b/6bt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rz5v/pu2////////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Pm/+m7b////////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68+b/6bt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&#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rz5v/pu2////////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Pm/+m7b///////&#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8/2dkPv/66AD//+0A///tAP//7QD//+0A&#13;&#10;///tAP//7QD//+0A///tAP//7QD//+0A///tAP//7QD//+0A///tAP//7QD/9OIA/2dlSf/6+/7/&#13;&#10;8/Pz//Pz8//z8/P/8/Pz//Pz8//z8/P/8/Pz//Pz8//z8/P/8/Pz//Pz8//z8/P/8/Pz//Pz8//z&#13;&#10;8/P/8/Pz//Pz8//z8/P/8/Pz//Pz8//z8/P/8/Pz//Pz8//z8/P/8/Pz//39/f+bmZb/SX3D/zhT&#13;&#10;dv/h3tr/m5+m/3N3fv9LSkz/9fX1///////+/v7//v7+//7////47Nj/6r50///////+/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68+b/&#13;&#10;6bt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&#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rz5v/pu2////////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Pm/+m7b////////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68+b/6bt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rz5v/pu2////////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&#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Pm/+m7b////////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68+b/6bt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rz5v/p&#13;&#10;u2////////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&#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Pm/+m7b////////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68+b/6bt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rz5v/pu2////////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Pm/+m7b////////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68+b/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&#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&#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f8/2NmPv/m9AD/6/kA/+v5AP/r+QD/6/kA/+v5&#13;&#10;AP/r+QD/6/kA/+v5AP/r+QD/6/kA/+v5AP/r+QD/6/kA/+v5AP/r+QD/4O4A/2VnSf/7+/7/8/Pz&#13;&#10;//Pz8//z8/P/8/Pz//Pz8//z8/P/8/Pz//Pz8//z8/P/8/Pz//Pz8//z8/P/8/Pz//j4+P+YmJj/&#13;&#10;qKio//39/f/19fX//f39/46Ojv/Q0ND/9vb2//Pz8//z8/P/8/Pz//r6+v+0tLT/SU5T/ykrLv/j&#13;&#10;4uL/m5+m/3N3fv9LSkz/9fX1///////+/v7//v7+//7////47Nj/6r50///////+/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&#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49/z/Y2Y+/+PzAP/o+AD/6PgA/+j4&#13;&#10;AP/o+AD/6PgA/+j4AP/o+AD/6PgA/+j4AP/o+AD/6PgA/+j4AP/o+AD/6PgA/+j4AP/d7QD/ZWdJ&#13;&#10;//v7/v/z8/P/8/Pz//Pz8//z8/P/8/Pz//Pz8//z8/P/8/Pz//Pz8//z8/P/8/Pz//Pz8//z8/P/&#13;&#10;9PT0/+Tk5P/g4OD/9fX1//T09P/19fX/6urq/+/v7//z8/P/8/Pz//Pz8//z8/P/8/Pz//f39///&#13;&#10;////b25u/9vb2/+bn6b/c3d+/0tKTP/19fX///////7+/v/+/v7//v////js2P/qvnT///////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&#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f8/1tkPv+w6AD/tu0A/7btAP+27QD/&#13;&#10;tu0A/7btAP+27QD/tu0A/7btAP+27QD/tu0A/7btAP+27QD/tu0A/7btAP+27QD/rOIA/19lSf/8&#13;&#10;+/7/8/Pz//Pz8//z8/P/8/Pz//Pz8//z8/P/8/Pz//Pz8//z8/P/8/Pz//Pz8//z8/P/8/Pz//Pz&#13;&#10;8//z8/P/8/Pz//Pz8//z8/P/8/Pz//Pz8//z8/P/8/Pz//Pz8//z8/P/8/Pz//Pz8//z8/P/////&#13;&#10;/2tra//b29v/m5+m/3N3fv9LSkz/9fX1///////+/v7//v7+//7////47Nj/6r50///////+/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6&#13;&#10;8+b/6bt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Pz/WmQ+/6znAP+y7AD/&#13;&#10;suwA/7LsAP+y7AD/suwA/7LsAP+y7AD/suwA/7LsAP+y7AD/suwA/7LsAP+y7AD/suwA/7LsAP+o&#13;&#10;4QD/XmVJ//z7/v/z8/P/8/Pz//Pz8//z8/P/8/Pz//Pz8//z8/P/8/Pz//Pz8//z8/P/8/Pz//Pz&#13;&#10;8//z8/P/8/Pz//Pz8//z8/P/8/Pz//Pz8//z8/P/8/Pz//Pz8//z8/P/8/Pz//Pz8//z8/P/8/Pz&#13;&#10;//Pz8///////a2tr/9vb2/+bn6b/c3d+/0tKTP/19fX///////7+/v/+/v7//v////js2P/qvnT/&#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rz5v/pu2////////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Pm/+m7b////////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&#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68+b/6bt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rz5v/pu2////////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&#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&#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&#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v7+//7+/v/+/v7//v7+//7+/v/+/v7//v7+//7+/v/+&#13;&#10;/v7//v7+//7+/v/+/v7//v7+//7+/v/+/v7//v7+//7+/v/+/v7//v7+//7+/v/+/v7//v7+//7+&#13;&#10;/v/+/v7//v7+//7+/v/+/v7//v7+//7+/v/+/v7//v7+//7////68+b/6bt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rz5v/pu2//////&#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&#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r4/P9PYj7/YNsA/2fgAP9n4AD/Z+AA/2fg&#13;&#10;AP9n4AD/Z+AA/2fgAP9n4AD/Z+AA/2fgAP9n4AD/Z+AA/2fgAP9n4AD/Z+AA/13VAP9WZEn//fv+&#13;&#10;//Pz8//z8/P/8/Pz//Pz8//z8/P/8/Pz//Pz8//z8/P/8/Pz//Pz8//z8/P/8/Pz//Pz8//z8/P/&#13;&#10;8/Pz//Pz8//z8/P/8/Pz//Pz8//z8/P/8/Pz//Pz8//z8/P/8/Pz//Pz8//z8/P/8/Pz//////9r&#13;&#10;a2v/29vb/5ufpv9zd37/S0pM//X19f///////v7+//7+/v/+////+OzY/+q+dP///////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Pm&#13;&#10;/+m7b////////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vj8/01iPv9X2gD/Xt8A/17f&#13;&#10;AP9e3wD/Xt8A/17fAP9e3wD/Xt8A/17fAP9e3wD/Xt8A/17fAP9e3wD/Xt8A/17fAP9e3wD/VdQA&#13;&#10;/1RkSf/9+/7/8/Pz//Pz8//z8/P/8/Pz//Pz8//z8/P/8/Pz//Pz8//z8/P/8/Pz//Pz8//z8/P/&#13;&#10;8/Pz//Pz8//z8/P/8/Pz//Pz8//z8/P/8/Pz//Pz8//z8/P/8/Pz//Pz8//z8/P/8/Pz//Pz8//z&#13;&#10;8/P//////2tra//b29v/m5+m/3N3fv9LSkz/9fX1///////+/v7//v7+//7////47Nj/6r5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68+b/6bt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rz5v/pu2////////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Pm/+m7b////////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68+b/6bt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&#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rz5v/pu2////////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Pm/+m7b///////&#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&#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j7/z5hRv8A1yn/ANww/wDcMP8A3DD/ANww&#13;&#10;/wDcMP8A3DD/ANww/wDcMP8A3DD/ANww/wDcMP8A3DD/ANww/wDcMP8A3DD/ANEn/0ljT//++/3/&#13;&#10;8/Pz//Pz8//z8/P/8/Pz//Pz8//z8/P/8/Pz//Pz8//z8/P/8/Pz//Pz8//z8/P/8/Pz//Pz8//z&#13;&#10;8/P/8/Pz//Pz8//z8/P/8/Pz//Pz8//z8/P/8/Pz//Pz8//z8/P/8/Pz//Pz8//z8/P//////2tr&#13;&#10;a//b29v/m5+m/3N3fv9LSkz/9fX1///////+/v7//v7+//7////47Nj/6r50///////+/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68+b/&#13;&#10;6bt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8+Pv/PmFI/wDYOf8A3UD/AN1A&#13;&#10;/wDdQP8A3UD/AN1A/wDdQP8A3UD/AN1A/wDdQP8A3UD/AN1A/wDdQP8A3UD/AN1A/wDdQP8A0jf/&#13;&#10;SWNQ//77/f/z8/P/8/Pz//Pz8//z8/P/8/Pz//Pz8//z8/P/8/Pz//Pz8//z8/P/8/Pz//Pz8//z&#13;&#10;8/P/8/Pz//Pz8//z8/P/8/Pz//Pz8//z8/P/8/Pz//Pz8//z8/P/8/Pz//Pz8//z8/P/8/Pz//Pz&#13;&#10;8///////a2tr/9vb2/+bn6b/c3d+/0tKTP/19fX///////7+/v/+/v7//v////js2P/qvnT/////&#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rz5v/pu2////////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&#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&#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68+b/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&#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z3+P8+ZWH/APDX/wD13P8A9dz/APXc&#13;&#10;/wD13P8A9dz/APXc/wD13P8A9dz/APXc/wD13P8A9dz/APXc/wD13P8A9dz/APXc/wDq0f9JZmP/&#13;&#10;/vv7//Pz8//z8/P/8/Pz//Pz8//z8/P/8/Pz//Pz8//z8/P/8/Pz//Pz8//z8/P/8/Pz//Pz8//z&#13;&#10;8/P/9PT0//z8/P/u7u7/6Ojo//X19f/s7Oz/8PDw//Pz8//z8/P/8/Pz//Pz8//9/f3/m5mW/0l9&#13;&#10;w/84U3b/4d7a/5ufpv9zd37/S0pM//X19f///////v7+//7+/v/+////+OzY/+q+dP///////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f4/z5lYv8A8tr/APff&#13;&#10;/wD33/8A99//APff/wD33/8A99//APff/wD33/8A99//APff/wD33/8A99//APff/wD33/8A99//&#13;&#10;AOzU/0lnZP/++/v/8/Pz//Pz8//z8/P/8/Pz//Pz8//z8/P/8/Pz//Pz8//z8/P/8/Pz//Pz8//z&#13;&#10;8/P/8/Pz//X19f/o6Oj/enp6/0dHR/9ISEj/UFBQ/6+vr//39/f/9PT0//Pz8//z8/P/8/Pz//39&#13;&#10;/f+bmZb/SX3D/zhTdv/h3tr/m5+m/3N3fv9LSkz/9fX1///////+/v7//v7+//7////47Nj/6r50&#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68+b/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rz5v/pu2////////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Pm/+m7b///&#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&#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68+b/6btv///////+/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rz5v/pu2////////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Pm/+m7b////////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&#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68+b/6btv///////+/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&#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&#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Pm/+m7b///////&#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j3/z5jZ/8A5Pr/AOn//wDp//8A6f//AOn/&#13;&#10;/wDp//8A6f//AOn//wDp//8A6f//AOn//wDp//8A6f//AOn//wDp//8A6f//AN70/0llZ//++/r/&#13;&#10;8/Pz//Pz8//z8/P/8/Pz//Pz8//z8/P/8/Pz//Pz8//z8/P/8/Pz//Pz8//z8/P/8/Pz//Pz8//z&#13;&#10;8/P/8/Pz//Pz8//z8/P/8/Pz//Pz8//z8/P/8/Pz//Pz8//z8/P/8/Pz//39/f+bmZb/SX3D/zhT&#13;&#10;dv/h3tr/m5+m/3N3fv9LSkz/9fX1///////+/v7//v7+//7////47Nj/6r50///////+/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68+b/&#13;&#10;6btv///////+/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8+Pf/PmNn/wDj+v8A6P//AOj/&#13;&#10;/wDo//8A6P//AOj//wDo//8A6P//AOj//wDo//8A6P//AOj//wDo//8A6P//AOj//wDo//8A3fT/&#13;&#10;SWVn//77+v/z8/P/8/Pz//Pz8//z8/P/8/Pz//Pz8//z8/P/8/Pz//Pz8//z8/P/8/Pz//Pz8//z&#13;&#10;8/P/8/Pz//Pz8//z8/P/8/Pz//Pz8//z8/P/8/Pz//Pz8//z8/P/8/Pz//Pz8//z8/P//f39/5uZ&#13;&#10;lv9JfcP/OFN2/+He2v+bn6b/c3d+/0tKTP/19fX///////7+/v/+/v7//v////js2P/qvnT/////&#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rz5v/pu2////////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Pm/+m7b////////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68+b/6bt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rz5v/pu2////////7+/v/+/v7//v7+//////+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&#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Pm/+m7b////////v7+//7+/v/+&#13;&#10;/v7//////6mpqv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68+b/6btv///////+&#13;&#10;/v7//v7+//7+/v//////qamq/2VkZv/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8+Pf/PmJn/wDa+v8A3///AN///wDf//8A3///&#13;&#10;AN///wDf//8A3///AN///wDf//8A3///AN///wDf//8A3///AN///wDf//8A1PT/SWRn//77+v/z&#13;&#10;8/P/8/Pz//Pz8//z8/P/8/Pz//Pz8//z8/P/8/Pz//Pz8//z8/P/8/Pz//Pz8//z8/P/8/Pz//Pz&#13;&#10;8//z8/P/8/Pz//Pz8//z8/P/8/Pz//Pz8//z8/P/8/Pz//Pz8//z8/P//f39/5uZlv9JfcP/OFN2&#13;&#10;/+He2v+bn6b/c3d+/0tKTP/19fX///////7+/v/+/v7//v////js2P/qvnT///////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rz5v/p&#13;&#10;u2////////7+/v/+/v7//v7+//////+pqar/ZWRm//r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z49/8+YWf/ANj6/wDd//8A3f//&#13;&#10;AN3//wDd//8A3f//AN3//wDd//8A3f//AN3//wDd//8A3f//AN3//wDd//8A3f//AN3//wDS9P9J&#13;&#10;Y2f//vv6//Pz8//z8/P/8/Pz//Pz8//z8/P/8/Pz//Pz8//z8/P/8/Pz//Pz8//z8/P/8/Pz//Pz&#13;&#10;8//z8/P/8/Pz//Pz8//z8/P/8/Pz//Pz8//z8/P/8/Pz//Pz8//z8/P/8/Pz//Pz8//9/f3/m5mW&#13;&#10;/0l9w/84U3b/4d7a/5ufpv9zd37/S0pM//X19f///////v7+//7+/v/+////+OzY/+q+dP//////&#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13;&#10;////////////////////////////////////////////////////////////////////////////&#13;&#10;////////////////////////////////////////////////////////////////////////////&#13;&#10;///////////////////////////////////////////////////////////+/v7//v7+//7+/v/+&#13;&#10;////+vPm/+m7b////////v7+//7+/v/+/v7//////6mpqv9lZGb/+vr6//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&#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z49/8+YGf/AM76/wDU//8A1P//ANT//wDU//8A&#13;&#10;1P//ANT//wDU//8A1P//ANT//wDU//8A1P//ANT//wDU//8A1P//ANT//wDJ9P9JYmf//vv6//Pz&#13;&#10;8//z8/P/8/Pz//Pz8//z8/P/8/Pz//Pz8//z8/P/8/Pz//Pz8//z8/P/8/Pz//Pz8//z8/P/8/Pz&#13;&#10;//Pz8//z8/P/8/Pz//Pz8//z8/P/8/Pz//Pz8//z8/P/8/Pz//Pz8//9/f3/m5mW/0l9w/84U3b/&#13;&#10;4d7a/5ufpv9zd37/S0pM//X19f///////v7+//7+/v/+////+OzY/+q+d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j3/z5gZ/8Azfr/ANP//wDT//8A&#13;&#10;0///ANP//wDT//8A0///ANP//wDT//8A0///ANP//wDT//8A0///ANP//wDT//8A0///AMj0/0li&#13;&#10;Z//++/r/8/Pz//Pz8//z8/P/8/Pz//Pz8//z8/P/8/Pz//Pz8//z8/P/8/Pz//Pz8//z8/P/8/Pz&#13;&#10;//Pz8//z8/P/8/Pz//Pz8//z8/P/8/Pz//T09P/z8/P/8/Pz//Pz8//z8/P/8/Pz//39/f+bmZb/&#13;&#10;SX3D/zhTdv/h3tr/m5+m/3N3fv9LSkz/9fX1///////+/v7//v7+//7////47Nj/6r50///////+&#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&#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j3/z5eZ/8Awvr/AMj//wDI//8AyP//AMj//wDI&#13;&#10;//8AyP//AMj//wDI//8AyP//AMj//wDI//8AyP//AMj//wDI//8AyP//AL70/0lhZ//++/r/8/Pz&#13;&#10;//Pz8//z8/P/8/Pz//Pz8//z8/P/8/Pz//Pz8//z8/P/8/Pz//Pz8//z8/P/8/Pz//Pz8//w8PD/&#13;&#10;7u7u//Pz8//z8/P/9PT0//n5+f/09PT/8/Pz//Pz8//z8/P/8/Pz//39/f+bmZb/SX3D/zhTdv/h&#13;&#10;3tr/m5+m/3N3fv9LSkz/9fX1///////+/v7//v7+//7////47Nj/6r50///////+/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8+Pf/Pl5n/wDA+v8Axv//AMb//wDG&#13;&#10;//8Axv//AMb//wDG//8Axv//AMb//wDG//8Axv//AMb//wDG//8Axv//AMb//wDG//8AvPT/SWFn&#13;&#10;//77+v/z8/P/8/Pz//Pz8//z8/P/8/Pz//Pz8//z8/P/8/Pz//Pz8//z8/P/8/Pz//Pz8//z8/P/&#13;&#10;8/Pz//T09P/09PT/8/Pz//T09P/t7e3/np6e/+Tk5P/19fX/8/Pz//Pz8//z8/P//f39/5mXlP9D&#13;&#10;d73/NlF0/+He2v+bn6b/c3d+/0tKTP/19fX///////7+/v/+/v7//v////js2P/qvnT///////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13;&#10;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&#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68+b/6btv///////+/v7/&#13;&#10;/v7+//7+/v//////qamq/2VkZv/6+v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rz5v/pu2//&#13;&#10;//////7+/v/+/v7//v7+//////+pqar/ZWRm//r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vPm/+m7b////////v7+//7+/v/+/v7//////6mpqv9lZGb/+vr6//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&#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68+b/6btv///////+/v7//v7+//7+/v//////qamq/2VkZv/6+v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rz5v/pu2////////7+/v/+/v7//v7+//////+pqar/ZWRm//r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Pm/+m7b////////v7+//7+/v/+/v7//////6mpqv9l&#13;&#10;ZGb/+vr6//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&#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8+ff/Plpn/wCp+v8Ar///&#13;&#10;AK///wCv//8Ar///AK///wCv//8Ar///AK///wCv//8Ar///AK///wCv//8Ar///AK///wCv//8A&#13;&#10;pfT/SV5n//78+v/z8/P/8/Pz//Pz8//z8/P/8/Pz//Pz8//z8/P/8/Pz//Pz8//z8/P/8/Pz//Pz&#13;&#10;8//z8/P/8/Pz//Pz8//z8/P/8/Pz//Pz8//z8/P/8/Pz//Pz8//z8/P/8/Pz//Pz8//z8/P/8/Pz&#13;&#10;//Pz8///////a2tr/9vb2/+bn6b/c3d+/0tKTP/19fX///////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pqar/ZWRm//r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z59/8+Wmf/&#13;&#10;AKj6/wCu//8Arv//AK7//wCu//8Arv//AK7//wCu//8Arv//AK7//wCu//8Arv//AK7//wCu//8A&#13;&#10;rv//AK7//wCk9P9JXmf//vz6//Pz8//z8/P/8/Pz//Pz8//z8/P/8/Pz//Pz8//z8/P/8/Pz//Pz&#13;&#10;8//z8/P/8/Pz//Pz8//z8/P/8/Pz//Pz8//z8/P/8/Pz//Pz8//z8/P/8/Pz//Pz8//z8/P/8/Pz&#13;&#10;//Pz8//z8/P/8/Pz//////9ra2v/29vb/5ufpv9zd37/S0pM//X19f///////v7+//7+/v/+/v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z8/P/+/v7//v7+//7+/v/+/v7//////6mpqv9lZGb/+v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j4+P/7u7u///////+/v7//v7+//7+/v//////qamq/2Vk&#13;&#10;Zv/6+v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Pj4//u7u7///////7+/v/+/v7//v7+////&#13;&#10;//+pqar/ZWRm//r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4+Pj/+7u7v///////v7+//7+&#13;&#10;/v/+/v7//////6mpqv9lZGb/+vr6//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j4+P/7u7u////&#13;&#10;///+/v7//v7+//7+/v//////qamq/2VkZv/6+v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&#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ubm/9jY2P9LS0v/RERE/87Ozv/n5+f/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Pj4//u7u7///////7+/v/+/v7/&#13;&#10;/v7+//////+pqar/ZWRm//r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l5eX/39/f/7Kysv/CwsL/5ubm/+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4+Pj/+7u7v//////&#13;&#10;/v7+//7+/v/+/v7//////6mpqv9lZGb/+vr6//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n3/z5UZ/8Ahvr/AIz//wCM//8AjP//AIz/&#13;&#10;/wCM//8AjP//AIz//wCM//8AjP//AIz//wCM//8AjP//AIz//wCM//8AjP//AIL0/0laZ//+/Pr/&#13;&#10;8/Pz//Pz8//z8/P/8/Pz//Pz8//z8/P/8/Pz//Pz8//z8/P/8/Pz//Pz8//z8/P/8/Pz//Pz8//z&#13;&#10;8/P/8/Pz//Pz8//z8/P/8/Pz//Pz8//z8/P/8/Pz//Pz8//z8/P/8/Pz//Pz8//z8/P//////2tr&#13;&#10;a//b29v/m5+m/3N3fv9LSkz/9fX1///////+/v7//v7+//7+/v/7+/v/5eXl/+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l5eX/6urq/+np6f/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j4+P/&#13;&#10;7u7u///////+/v7//v7+//7+/v//////qamq/2VkZv/6+v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8+ff/PlRn/wCE+v8Aiv//AIr/&#13;&#10;/wCK//8Aiv//AIr//wCK//8Aiv//AIr//wCK//8Aiv//AIr//wCK//8Aiv//AIr//wCK//8AgPT/&#13;&#10;SVln//78+v/z8/P/8/Pz//Pz8//z8/P/8/Pz//Pz8//z8/P/8/Pz//Pz8//z8/P/8/Pz//Pz8//z&#13;&#10;8/P/8/Pz//Pz8//z8/P/8/Pz//Pz8//z8/P/8/Pz//Pz8//z8/P/8/Pz//Pz8//z8/P/8/Pz//Pz&#13;&#10;8///////a2tr/9vb2/+bn6b/c3d+/0tKTP/19fX///////7+/v/+/v7//v7+//v7+//k5OT/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Li4v/t7e3///////7+/v/+/v7//v7+//////+pqar/ZWRm//r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6+vr//Pz8////////v7+//7+/v/+/v7//////6mpqv9lZGb/+vr6//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fn5/6amp/9lZGb/+vr6//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z69/8+UWf/AHT6/wB6//8Aev//&#13;&#10;AHr//wB6//8Aev//AHr//wB6//8Aev//AHr//wB6//8Aev//AHr//wB6//8Aev//AHr//wBw9P9J&#13;&#10;V2f//vz6//Pz8//z8/P/8/Pz//Pz8//z8/P/8/Pz//Pz8//z8/P/8/Pz//Pz8//z8/P/8/Pz//Pz&#13;&#10;8//z8/P/8/Pz//Pz8//z8/P/8/Pz//Pz8//z8/P/8/Pz//Pz8//z8/P/8/Pz//Pz8//z8/P/8/Pz&#13;&#10;//////9ra2v/29vb/5ufpv+bn6b//v/+//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z8+//5+fn/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r3/z5RZ/8Acfr/&#13;&#10;AHf//wB3//8Ad///AHf//wB3//8Ad///AHf//wB3//8Ad///AHf//wB3//8Ad///AHf//wB3//8A&#13;&#10;d///AG30/0lXZ//+/Pr/8/Pz//Pz8//z8/P/8/Pz//Pz8//z8/P/8/Pz//Pz8//z8/P/8/Pz//Pz&#13;&#10;8//z8/P/8/Pz//Pz8//z8/P/8/Pz//Pz8//z8/P/8/Pz//Pz8//z8/P/8/Pz//Pz8//z8/P/8/Pz&#13;&#10;//Pz8//z8/P//////2tra//b29v/m5+m/5mdpP/29vb/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vf/&#13;&#10;PlFn/wBv+v8Adf//AHX//wB1//8Adf//AHX//wB1//8Adf//AHX//wB1//8Adf//AHX//wB1//8A&#13;&#10;df//AHX//wB1//8Aa/T/SVdn//78+v/z8/P/8/Pz//Pz8//z8/P/8/Pz//Pz8//z8/P/8/Pz//Pz&#13;&#10;8//z8/P/8/Pz//Pz8//z8/P/8/Pz//Pz8//z8/P/8/Pz//Pz8//z8/P/8/Pz//Pz8//z8/P/8/Pz&#13;&#10;//Pz8//z8/P/8/Pz//Pz8///////a2tr/9vb2/+bn6b/mZ2k//b29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z69/8+UGf/AG36/wBz//8Ac///AHP//wBz//8Ac///AHP//wBz//8Ac///AHP//wBz//8A&#13;&#10;c///AHP//wBz//8Ac///AHP//wBp9P9JV2f//v36//Pz8//z8/P/8/Pz//Pz8//z8/P/8/Pz//Pz&#13;&#10;8//z8/P/8/Pz//Pz8//z8/P/8/Pz//Pz8//z8/P/8/Pz//Pz8//z8/P/9PT0//T09P/z8/P/8/Pz&#13;&#10;//Pz8//z8/P/8/Pz//Pz8//z8/P/8/Pz//////9ra2v/29vb/5ufpv+ZnaT/9vb2//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r3/z5QZ/8Aa/r/AHH//wBx//8Acf//AHH//wBx//8Acf//AHH//wBx//8A&#13;&#10;cf//AHH//wBx//8Acf//AHH//wBx//8Acf//AGf0/0lWZ//+/fr/8/Pz//Pz8//z8/P/8/Pz//Pz&#13;&#10;8//z8/P/8/Pz//Pz8//z8/P/8/Pz//Pz8//z8/P/8/Pz//Pz8//09PT/8/Pz//b29v/r6+v/3t7e&#13;&#10;//Pz8//09PT/8/Pz//Pz8//z8/P/8/Pz//Pz8//z8/P//////2tra//b29v/m5+m/5mdpP/29vb/&#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z69/8+T2f/AGj6/wBu//8Abv//AG7//wBu//8A&#13;&#10;bv//AG7//wBu//8Abv//AG7//wBu//8Abv//AG7//wBu//8Abv//AG7//wBk9P9JVmf//v36//Pz&#13;&#10;8//z8/P/8/Pz//Pz8//z8/P/8/Pz//Pz8//z8/P/8/Pz//Pz8//z8/P/8/Pz//Pz8//19fX/fn5+&#13;&#10;/8jIyP+Ghob/m5ub/+jo6P9hYWH/ycnJ//f39//z8/P/8/Pz//Pz8//z8/P/8/Pz//////9ra2v/&#13;&#10;29vb/5ufpv+ZnaT/9vb2//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r3/z5PZ/8AZ/r/AG3//wBt//8A&#13;&#10;bf//AG3//wBt//8Abf//AG3//wBt//8Abf//AG3//wBt//8Abf//AG3//wBt//8Abf//AGP0/0lW&#13;&#10;Z//+/fr/8/Pz//Pz8//z8/P/8/Pz//Pz8//z8/P/8/Pz//Pz8//z8/P/8/Pz//Pz8//z8/P/8/Pz&#13;&#10;//b29v99fX3/pKSk/2xsbP/T09P//////5CQkP+0tLT/+Pj4//Pz8//z8/P/8/Pz//Pz8//z8/P/&#13;&#10;/////2tra//b29v/m5+m/5mdpP/29vb/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8+vf/Pk9n/wBl+v8A&#13;&#10;bP//AGz//wBs//8AbP//AGz//wBs//8AbP//AGz//wBs//8AbP//AGz//wBs//8AbP//AGz//wBs&#13;&#10;//8AYvT/SVZn//79+v/z8/P/8/Pz//Pz8//z8/P/8/Pz//Pz8//z8/P/8/Pz//Pz8//z8/P/8/Pz&#13;&#10;//Pz8//z8/P/9vb2/5SUlP9UVFT/UVFR/9HR0f/5+fn/dXV1/8nJyf/29vb/8/Pz//Pz8//z8/P/&#13;&#10;8/Pz//Pz8///////a2tr/9vb2/+bn6b/mZ2k//b29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z69/8+&#13;&#10;T2f/AGP6/wBq//8Aav//AGr//wBq//8Aav//AGr//wBq//8Aav//AGr//wBq//8Aav//AGr//wBq&#13;&#10;//8Aav//AGr//wBg9P9JVmf//v36//Pz8//z8/P/8/Pz//Pz8//z8/P/8/Pz//Pz8//z8/P/8/Pz&#13;&#10;//Pz8//z8/P/8/Pz//Pz8//z8/P/8PDw/+zs7P/m5ub/7+/v//Pz8//i4uL/8PDw//Pz8//z8/P/&#13;&#10;8/Pz//Pz8//z8/P/8/Pz//////9ra2v/29vb/5ufpv+ZnaT/9vb2//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Pr3/z5PZ/8AYvr/AGn//wBp//8Aaf//AGn//wBp//8Aaf//AGn//wBp//8Aaf//AGn//wBp&#13;&#10;//8Aaf//AGn//wBp//8Aaf//AF/0/0lWZ//+/fr/8/Pz//Pz8//z8/P/8/Pz//Pz8//z8/P/8/Pz&#13;&#10;//Pz8//z8/P/8/Pz//Pz8//z8/P/8/Pz//b29v+enp7/h4eH/+Dg4P/4+Pj/9/f3//b29v/z8/P/&#13;&#10;8/Pz//Pz8//z8/P/8/Pz//Pz8//z8/P//////2tra//b29v/m5+m/5mdpP/2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8+vf/Pk5n/wBh+v8AaP//AGj//wBo//8AaP//AGj//wBo//8AaP//AGj//wBo&#13;&#10;//8AaP//AGj//wBo//8AaP//AGj//wBo//8AXvT/SVVn//79+v/z8/P/8/Pz//Pz8//z8/P/8/Pz&#13;&#10;//Pz8//z8/P/8/Pz//Pz8//z8/P/8/Pz//Pz8//z8/P/9vb2/3Z2dv9JSUn/SEhI/3p6ev/Jycn/&#13;&#10;9vb2//X19f/z8/P/8/Pz//Pz8//z8/P/8/Pz//Pz8///////a2tr/9vb2/+bn6b/mZ2k//b29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r3/z5OZ/8AXvr/AGX//wBl//8AZf//AGX//wBl&#13;&#10;//8AZf//AGX//wBl//8AZf//AGX//wBl//8AZf//AGX//wBl//8AZf//AFv0/0lVZ//+/fr/8/Pz&#13;&#10;//Pz8//z8/P/8/Pz//Pz8//z8/P/8/Pz//Pz8//z8/P/8/Pz//Pz8//z8/P/8/Pz//X19f98fHz/&#13;&#10;vb29//39/f/8/Pz/4+Pj/6Wlpf/j4+P/9fX1//Pz8//z8/P/8/Pz//Pz8//z8/P//////2tra//b&#13;&#10;29v/m5+m/5mdpP/29vb/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8+vf/Pk1n/wBb+v8AYv//AGL//wBi&#13;&#10;//8AYv//AGL//wBi//8AYv//AGL//wBi//8AYv//AGL//wBi//8AYv//AGL//wBi//8AWfT/SVVn&#13;&#10;//79+v/z8/P/8/Pz//Pz8//z8/P/8/Pz//Pz8//z8/P/8/Pz//Pz8//z8/P/8/Pz//Pz8//z8/P/&#13;&#10;9PT0/8fHx//f39//9/f3//X19f/29vb/9/f3//T09P/z8/P/8/Pz//Pz8//z8/P/8/Pz//X19f//&#13;&#10;////bW1t/9vb2/+bn6b/mZ2k//b29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z69/8+TWf/AFv6/wBi&#13;&#10;//8AYv//AGL//wBi//8AYv//AGL//wBi//8AYv//AGL//wBi//8AYv//AGL//wBi//8AYv//AGL/&#13;&#10;/wBZ9P9JVWf//v36//Pz8//z8/P/8/Pz//Pz8//z8/P/8/Pz//Pz8//z8/P/8/Pz//Pz8//z8/P/&#13;&#10;8/Pz//Pz8//z8/P/+vr6///////u7u7/6Ojo//b29v/6+vr/8/Pz//Pz8//z8/P/8/Pz//Pz8//1&#13;&#10;9fX/4+Pj/8rHw/9WVVP/3d7e/5ufpv+ZnaT/9vb2//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r3/z5N&#13;&#10;Z/8AWPr/AF///wBf//8AX///AF///wBf//8AX///AF///wBf//8AX///AF///wBf//8AX///AF//&#13;&#10;/wBf//8AX///AFb0/0lUZ//+/fr/8/Pz//Pz8//z8/P/8/Pz//Pz8//z8/P/8/Pz//Pz8//z8/P/&#13;&#10;8/Pz//Pz8//z8/P/8/Pz//X19f/p6en/e3t7/0dHR/9ISEj/UVFR/66urv/29vb/9PT0//Pz8//z&#13;&#10;8/P/8/Pz//39/f+amZf/JEJq/yMzR//j4t//m5+m/5mdpP/29vb/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8+vf/Pk1n/wBY+v8AX///AF///wBf//8AX///AF///wBf//8AX///AF///wBf//8AX///AF//&#13;&#10;/wBf//8AX///AF///wBf//8AVvT/SVRn//79+v/z8/P/8/Pz//Pz8//z8/P/8/Pz//Pz8//z8/P/&#13;&#10;8/Pz//Pz8//z8/P/8/Pz//Pz8//z8/P/9/f3/5GRkf9wcHD/xsbG/83Nzf+vr6//VlZW/9bW1v/2&#13;&#10;9vb/8/Pz//Pz8//z8/P//f39/5uZlv9NhM7/Old8/+He2f+bn6b/mZ2k//b29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z69/8+TGf/AFX6/wBc//8AXP//AFz//wBc//8AXP//AFz//wBc//8AXP//AFz/&#13;&#10;/wBc//8AXP//AFz//wBc//8AXP//AFz//wBT9P9JVGf//v36//Pz8//z8/P/8/Pz//Pz8//z8/P/&#13;&#10;8/Pz//Pz8//z8/P/8/Pz//Pz8//z8/P/8/Pz//Pz8//z8/P/d3d3/8/Pz///////+/v7//////+K&#13;&#10;ior/urq6//f39//z8/P/8/Pz//Pz8//9/f3/m5mW/0l9w/84U3b/4d7a/5ufpv+ZnaT/9vb2//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&#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&#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z69/8+TGf/AFH6/wBY//8AWP//AFj/&#13;&#10;/wBY//8AWP//AFj//wBY//8AWP//AFj//wBY//8AWP//AFj//wBY//8AWP//AFj//wBP9P9JVGf/&#13;&#10;/v36//Pz8//z8/P/8/Pz//Pz8//z8/P/8/Pz//Pz8//z8/P/8/Pz//Pz8//z8/P/8/Pz//Pz8//z&#13;&#10;8/P/8/Pz//v7+//+/v7/+/v7//39/f/g4OD/7u7u//T09P/z8/P/8/Pz//Pz8//9/f3/m5mW/0l9&#13;&#10;w/84U3b/4d7a/5ufpv+ZnaT/9vb2//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9PT/9/T1//fz9P/39PX/+Pj4//j4+P/4+Pj/+Pj4//j4+P/4+Pj/+Pj4//j4&#13;&#10;+P/4+Pj/+Pj4//j4+P/4+Pj/+Pj4//j4+P/4+Pj/+Pj4//j4+P/4+Pj/9PT0//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r3/z5MZ/8AT/r/AFb/&#13;&#10;/wBW//8AVv//AFb//wBW//8AVv//AFb//wBW//8AVv//AFb//wBW//8AVv//AFb//wBW//8AVv//&#13;&#10;AE30/0lTZ//+/fr/8/Pz//Pz8//z8/P/8/Pz//Pz8//z8/P/8/Pz//Pz8//z8/P/8/Pz//Pz8//z&#13;&#10;8/P/8/Pz//Pz8//z8/P/8/Pz//T09P/39/f/6urq/25ubv/b29v/9vb2//Pz8//z8/P/8/Pz//39&#13;&#10;/f+bmZb/SX3D/zhTdv/h3tr/m5+m/5mdpP/29vb/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8+/f/Pktn&#13;&#10;/wBM+v8AU///AFP//wBT//8AU///AFP//wBT//8AU///AFP//wBT//8AU///AFP//wBT//8AU///&#13;&#10;AFP//wBT//8ASvT/SVNn//79+v/z8/P/8/Pz//Pz8//z8/P/8/Pz//Pz8//z8/P/8/Pz//Pz8//z&#13;&#10;8/P/8/Pz//Pz8//z8/P/8/Pz//T09P/8/Pz/8fHx/+zs7P/29vb/5ubm/+/v7//z8/P/8/Pz//Pz&#13;&#10;8//z8/P//f39/5uZlv9JfcP/OFN2/+He2v+bn6b/mZ2k//b29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z79/8+S2f/AEv6/wBS//8AUv//AFL//wBS//8AUv//AFL//wBS//8AUv//AFL//wBS//8AUv//&#13;&#10;AFL//wBS//8AUv//AFL//wBJ9P9JU2f//v36//Pz8//z8/P/8/Pz//Pz8//z8/P/8/Pz//Pz8//z&#13;&#10;8/P/8/Pz//Pz8//z8/P/8/Pz//Pz8//09PT/7e3t/5iYmP9fX1//Wlpa/25ubv/ExMT/9vb2//Pz&#13;&#10;8//z8/P/8/Pz//Pz8//9/f3/m5mW/0l9w/84U3b/4d7a/5ufpv+ZnaT/9vb2//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v3/z5KZ/8ASPr/AE///wBP//8AT///AE///wBP//8AT///AE///wBP//8AT///&#13;&#10;AE///wBP//8AT///AE///wBP//8AT///AEb0/0lSZ//+/fr/8/Pz//Pz8//z8/P/8/Pz//Pz8//z&#13;&#10;8/P/8/Pz//Pz8//z8/P/8/Pz//Pz8//z8/P/8/Pz//f39/+VlZX/aWlp/7u7u//Dw8P/pKSk/1VV&#13;&#10;Vf/Z2dn/9vb2//Pz8//z8/P/8/Pz//39/f+bmZb/SX3D/zhTdv/h3tr/m5+m/5mdpP/29vb/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19fX/8/Pz&#13;&#10;//Pz8//z8/P/8/Pz//Pz8//8+/f/Pkpn/wBH+v8ATv//AE7//wBO//8ATv//AE7//wBO//8ATv//&#13;&#10;AE7//wBO//8ATv//AE7//wBO//8ATv//AE7//wBO//8ARfT/SVJn//79+v/z8/P/8/Pz//Pz8//z&#13;&#10;8/P/8/Pz//Pz8//z8/P/8/Pz//Pz8//z8/P/8/Pz//Pz8//z8/P/8/Pz/3d3d//R0dH///////z8&#13;&#10;/P//////i4uL/7m5uf/39/f/8/Pz//Pz8//z8/P//f39/5uZlv9JfcP/OFN2/+He2v+bn6b/mZ2k&#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Xl5e/8TExP//////XFxc/8bGxv/29vb/&#13;&#10;8/Pz/+/v7//08+//PEZl/wA5+v8AQP//AED//wBA//8AQP//AED//wBA//8AQP//AED//wBA//8A&#13;&#10;QP//AED//wBA//8AQP//AED//wBA//8AN/T/SVFn//79+v/z8/P/8/Pz//Pz8//z8/P/8/Pz//Pz&#13;&#10;8//z8/P/8/Pz//Pz8//z8/P/8/Pz//Pz8//z8/P/8/Pz//Pz8//z8/P/8/Pz//Pz8//z8/P/8/Pz&#13;&#10;//Pz8//z8/P/8/Pz//Pz8//z8/P//f39/5uZlv9JfcP/OFN2/+He2v+bn6b/mZ2k//b29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Pv3/z5GZ/8A&#13;&#10;K/r/ADL//wAy//8AMv//ADL//wAy//8AMv//ADL//wAy//8AMv//ADL//wAy//8AMv//ADL//wAy&#13;&#10;//8AMv//ACn0/0lPZ//+/fr/8/Pz//Pz8//z8/P/8/Pz//Pz8//z8/P/8/Pz//Pz8//z8/P/8/Pz&#13;&#10;//Pz8//z8/P/8/Pz//Pz8//z8/P/8/Pz//Pz8//z8/P/8/Pz//Pz8//z8/P/8/Pz//Pz8//z8/P/&#13;&#10;8/Pz//39/f+bmZb/SX3D/zhTdv/h3tr/m5+m/5mdpP/29vb/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8&#13;&#10;+/f/PkVn/wAn+v8ALv//AC7//wAu//8ALv//AC7//wAu//8ALv//AC7//wAu//8ALv//AC7//wAu&#13;&#10;//8ALv//AC7//wAu//8AJfT/SU5n//7++v/z8/P/8/Pz//Pz8//z8/P/8/Pz//Pz8//z8/P/8/Pz&#13;&#10;//Pz8//z8/P/8/Pz//Pz8//z8/P/8/Pz//Pz8//z8/P/8/Pz//Pz8//z8/P/8/Pz//Pz8//z8/P/&#13;&#10;8/Pz//Pz8//z8/P//f39/5uZlv9JfcP/OFN2/+He2v+bn6b/mZ2k//b29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z79/8+RWf/ACT6/wAr//8AK///ACv//wAr//8AK///ACv//wAr//8AK///ACv//wAr&#13;&#10;//8AK///ACv//wAr//8AK///ACv//wAi9P9JTmf//v76//Pz8//z8/P/8/Pz//Pz8//z8/P/8/Pz&#13;&#10;//Pz8//z8/P/8/Pz//Pz8//z8/P/8/Pz//Pz8//z8/P/8/Pz//Pz8//z8/P/8/Pz//Pz8//z8/P/&#13;&#10;8/Pz//Pz8//z8/P/8/Pz//Pz8//9/f3/m5mW/0l9w/84U3b/4d7a/5ufpv+ZnaT/9vb2//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89/8+Qmf/ABX6/wAc//8AHP//ABz//wAc&#13;&#10;//8AHP//ABz//wAc//8AHP//ABz//wAc//8AHP//ABz//wAc//8AHP//ABz//wAT9P9JTGf//v76&#13;&#10;//Pz8//z8/P/8/Pz//Pz8//z8/P/8/Pz//Pz8//z8/P/8/Pz//Pz8//z8/P/8/Pz//Pz8//z8/P/&#13;&#10;8/Pz//Pz8//z8/P/8/Pz//Pz8//z8/P/8/Pz//Pz8//z8/P/8/Pz//Pz8//9/f3/m5mW/0l9w/84&#13;&#10;U3b/4d7a/5ufpv+ZnaT/9vb2//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z3/z5BZ/8AEPr/ABf//wAX&#13;&#10;//8AF///ABf//wAX//8AF///ABf//wAX//8AF///ABf//wAX//8AF///ABf//wAX//8AF///AA70&#13;&#10;/0lMZ//+/vr/8/Pz//Pz8//z8/P/8/Pz//Pz8//z8/P/8/Pz//Pz8//z8/P/8/Pz//Pz8//z8/P/&#13;&#10;8/Pz//Pz8//z8/P/8/Pz//Pz8//z8/P/8/Pz//Pz8//z8/P/8/Pz//Pz8//z8/P/8/Pz//39/f+b&#13;&#10;mZb/SX3D/zhTdv/h3tr/m5+m/5mdpP/29vb/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Pf/PkBn/wAG&#13;&#10;+/8ADv//AA7//wAO//8ADv//AA7//wAO//8ADv//AA7//wAO//8ADv//AA7//wAO//8ADv//AA7/&#13;&#10;/wAO//8ABPX/SUtn//7++v/z8/P/8/Pz//Pz8//z8/P/8/Pz//Pz8//z8/P/8/Pz//Pz8//z8/P/&#13;&#10;8/Pz//Pz8//z8/P/8/Pz//Pz8//z8/P/8/Pz//Pz8//z8/P/8/Pz//Pz8//z8/P/8/Pz//Pz8//z&#13;&#10;8/P//f39/5uZlv9JfcP/OFN2/+He2v+bn6b/mZ2k//b29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8&#13;&#10;+P83N17/AADj/wAA6P8AAOj/AADo/wAA6P8AAOj/AADo/wAA6P8AAOj/AADo/wAA6P8AAOj/AADo&#13;&#10;/wAA6P8AAOj/AADo/wAA3f9CQ1///v77//Pz8//z8/P/8/Pz//Pz8//z8/P/8/Pz//Pz8//z8/P/&#13;&#10;8/Pz//Pz8//z8/P/8/Pz//Pz8//z8/P/8/Pz//Pz8//z8/P/8/Pz//Pz8//z8/P/8/Pz//Pz8//z&#13;&#10;8/P/8/Pz//Pz8//9/f3/m5mW/0l9w/84U3b/4d7a/5ufpv+ZnaT/9vb2//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3d3ef9MTFj/TExY/0xMWP9MTFj/TExY/0xMWP9MTFj/TExY/0xMWP9MTFj/TExY&#13;&#10;/0xMWP9MTFj/TExY/0xMWP9MTFj/TExY/35+gP/7+/r/8/Pz//Pz8//z8/P/8/Pz//Pz8//z8/P/&#13;&#10;8/Pz//Pz8//z8/P/8/Pz//Pz8//z8/P/8/Pz//Pz8//z8/P/8/Pz//Pz8//z8/P/8/Pz//Pz8//z&#13;&#10;8/P/8/Pz//Pz8//z8/P/8/Pz//39/f+bmZb/SX3D/zhTdv/h3tr/m5+m/5mdpP/29vb/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9/f3/m5mW/0l9w/84U3b/4d7a/5uf&#13;&#10;pv+ZnaT/9vb2//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9/f+bmZb/SX3D/zhT&#13;&#10;dv/h3tr/m5+m/5mdpP/29vb/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39/5uZ&#13;&#10;lv9JfcP/OFN2/+He2v+bn6b/mZ2k//b29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9/f3/m5mW/0l9w/84U3b/4d7a/5ufpv+ZnaT/9vb2//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9/f+bmZb/SX3D/zhTdv/h3tr/m5+m/5mdpP/29vb/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19fX/9vb2&#13;&#10;//Pz8//z8/P/8/Pz//T09P/4+Pj/9vb2//Pz8//z8/P/9fX1//X19f/z8/P/8/Pz//Pz8//6+vr/&#13;&#10;+Pj4//Pz8//29vb/9/f3//b29v/z8/P/8/Pz//Pz8//z8/P/8/Pz//Pz8//29vb/+vr6//X19f/z&#13;&#10;8/P/8/Pz//Pz8//z8/P/8/Pz//Pz8//z8/P/8/Pz//Pz8//z8/P/8/Pz//Pz8//z8/P/8/Pz//Pz&#13;&#10;8//z8/P/8/Pz//Pz8//z8/P//f39/5uZlv9JfcP/OFN2/+He2v+bn6b/mZ2k//b29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vb2&#13;&#10;/+jo6P/d3d3/8/Pz//Pz8//09PT/8vLy/83Nzf/j4+P/9vb2//T09P/p6en/6Ojo//T09P/09PT/&#13;&#10;8PDw/7u7u//Hx8f/9PT0/93d3f/U1NT/5ubm//n5+f/z8/P/8/Pz//Pz8//z8/P/9vb2/9TU1P+y&#13;&#10;srL/5+fn//X19f/z8/P/8/Pz//Pz8//z8/P/8/Pz//Pz8//z8/P/8/Pz//Pz8//z8/P/8/Pz//Pz&#13;&#10;8//z8/P/8/Pz//Pz8//z8/P/8/Pz//Pz8//9/f3/m5mW/0l9w/84U3b/4d7a/5ufpv+ZnaT/9vb2&#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&#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n5+f/29vb/8/Pz//Pz8//z8/P/8/Pz//Pz8//z8/P/8/Pz//Pz&#13;&#10;8//z8/P/8/Pz//X19f/5+fn/9fX1//Pz8//z8/P/8/Pz//Pz8//z8/P/8/Pz//Pz8//z8/P/8/Pz&#13;&#10;//Pz8//z8/P/8/Pz//T09P/z8/P/8/Pz//Pz8//z8/P/8/Pz//Pz8//9/f3/m5mW/0l9w/84U3b/&#13;&#10;4d7a/5ufpv+ZnaT/9vb2//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29vb/9PT0//T09P/8/Pz/+/v7//r6+v/z8/P/8/Pz//Pz8//z8/P/8/Pz//39/f+bmZb/&#13;&#10;SX3D/zhTdv/h3tr/m5+m/5mdpP/29vb/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9bW1v/n5+f/7e3t/3t7e/9XV1f/q6ur//f39//z8/P/8/Pz//Pz8//z8/P/&#13;&#10;/f39/5uZlv9JfcP/OFN2/+He2v+bn6b/mZ2k//b29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19fX/h4eH/8rKyv+dnZ3/YWFh/6CgoP9LS0v/29vb//b29v/z8/P/&#13;&#10;8/Pz//Pz8//9/f3/m5mW/0l9w/84U3b/4d7a/5ufpv+ZnaT/9vb2//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X19f+AgID/wsLC/319ff/Nzc3//////4mJif+3t7f/&#13;&#10;+Pj4//Pz8//z8/P/8/Pz//39/f+bmZb/SX3D/zhTdv/h3tr/m5+m/5mdpP/2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3/35+fv9YWFj/RUVF/87Ozv/9/f3/&#13;&#10;e3t7/7y8vP/39/f/8/Pz//Pz8//z8/P//f39/5uZlv9JfcP/OFN2/+He2v+bn6b/mZ2k//b29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09PT/7Ozs/+3t7f/&#13;&#10;5+fn//T09P+4uLj/5eXl//T09P/z8/P/8/Pz//Pz8//9/f3/m5mW/0l9w/84U3b/4d7a/5ufpv+Z&#13;&#10;naT/9vb2//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5+fn/&#13;&#10;//////f39//r6+v/9vb2///////19fX/8/Pz//Pz8//z8/P/8/Pz//39/f+bmZb/SX3D/zhTdv/h&#13;&#10;3tr/m5+m/5mdpP/29vb/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np6f98fHz/SEhI/0lJSf9SUlL/r6+v//b29v/09PT/8/Pz//Pz8//z8/P//f39/5uZlv9J&#13;&#10;fcP/OFN2/+He2v+bn6b/mZ2k//b29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39/f/kpKS/25ubv/ExMT/y8vL/62trf9WVlb/19fX//b29v/z8/P/8/Pz//Pz8//9&#13;&#10;/f3/m5mW/0l9w/84U3b/4d7a/5ufpv+ZnaT/9vb2//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93d3f/z8/P///////7+/v//////4qKiv+6urr/9/f3//Pz8//z&#13;&#10;8/P/8/Pz//39/f+Zl5T/RnvC/zdTdv/h3tr/m5+m/5mdpP/29vb/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j4/6CgoP9YWFj/m5ub/6ioqP+FhYX/VVVV/9/f3//1&#13;&#10;9fX/8/Pz//Pz8//z8/P/+/v7/6urqv82P0v/Iygu/+Pj4v+bn6b/mZ2k//b29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8vLy/6Ghof9eXl7/WFhY/3Fxcf/N&#13;&#10;zc3/9/f3//Pz8//z8/P/8/Pz//Pz8//z8/P/9PT1//////9sa2v/29vb/5ufpv+ZnaT/9vb2//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v7//7+/v/7&#13;&#10;+/v//f39/+Hh4f/v7+//9PT0//Pz8//z8/P/8/Pz//Pz8//z8/P//////2tra//b29v/m5+m/5md&#13;&#10;pP/29vb/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f39//q6ur/bm5u/9vb2//29vb/8/Pz//Pz8//z8/P/8/Pz//Pz8///////a2tr/9vb&#13;&#10;2/+bn6b/mZ2k//b29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z8/P/y8vL/7e3t//b29v/l5eX/7+/v//Pz8//z8/P/8/Pz//Pz8//z8/P/8/Pz////&#13;&#10;//9ra2v/29vb/5ufpv+ZnaT/9vb2//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u7u7/mZmZ/2BgYP9bW1v/b29v/8XFxf/29vb/8/Pz//Pz8//z8/P/8/Pz//Pz&#13;&#10;8//z8/P//////2tra//b29v/m5+m/5mdpP/29vb/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f3/5aWlv9nZ2f/ubm5/8HBwf+ioqL/VVVV/9ra2v/29vb/8/Pz//Pz&#13;&#10;8//z8/P/8/Pz//Pz8///////a2tr/9vb2/+bn6b/mZ2k//b29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d3d3/9LS0v///////Pz8//////+Li4v/ubm5//f3&#13;&#10;9//z8/P/8/Pz//Pz8//z8/P/8/Pz//////9ra2v/29vb/5ufpv+ZnaT/9vb2//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4+P+cnJz/XV1d/6ampv+zs7P/j4+P/1RU&#13;&#10;VP/c3Nz/9fX1//Pz8//z8/P/8/Pz//Pz8//z8/P//////2tra//b29v/m5+m/5mdpP/29vb/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T0//Dw8P+bm5v/WVlZ/1NT&#13;&#10;U/9ra2v/xsbG//f39//z8/P/8/Pz//Pz8//z8/P/8/Pz//Pz8///////a2tr/9vb2/+bn6b/mZ2k&#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v7&#13;&#10;+//9/f3/+fn5//7+/v/39/f/8/Pz//Pz8//z8/P/8/Pz//Pz8//z8/P/8/Pz//////9ra2v/29vb&#13;&#10;/5ufpv+ZnaT/9vb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9PT/8/Pz//Pz8//z8/P/8/Pz//Pz8//z8/P/8/Pz//Pz8//z8/P/////&#13;&#10;/2tra//b29v/m5+m/5mdpP/29vb/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a2tr/9vb2/+bn6b/mZ2k//b29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9ra2v/29vb/5ufpv+ZnaT/9vb2//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2tra//b29v/m5+m/5mdpP/29vb/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a2tr/9vb2/+bn6b/mZ2k//b29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9ra2v/29vb/5ufpv+ZnaT/&#13;&#10;9vb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2tra//b29v/&#13;&#10;m5+m/5mdpP/29vb/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3;&#10;a2tr/9vb2/+bn6b/mZ2k//b29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9ra2v/29vb/5ufpv+ZnaT/9vb2//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2tra//b29v/m5+m/5mdpP/29vb/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a2tr/9vb2/+bn6b/mZ2k//b29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9ra2v/29vb/5ufpv+ZnaT/9vb2//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r6+v/8/Pz//Pz8//z8/P/8/Pz//Pz8//z8&#13;&#10;/P/8/Pz//Pz8//z8/P/8/Pz//Pz8//z8/P/8/Pz//Pz8//z8/P/8/Pz//Pz8//z8/P/8/Pz//Pz8&#13;&#10;//z8/P/8/Pz//Pz8//z8/P/19fX/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2tra//b29v/m5+m/5mdpP/2&#13;&#10;9vb/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29/b/k5KU/3RzdP93dnj/d3Z4/3d2&#13;&#10;eP93dnj/d3Z4/3d2eP93dnj/d3Z4/3d2eP93dnj/d3Z4/3d2eP93dnj/d3Z4/3d2eP93dnj/d3Z4&#13;&#10;/3d2eP93dnj/d3Z4/3d2eP93dnj/dHR1/9ra2v/29vb/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a2tr/9vb2/+b&#13;&#10;n6b/mZ2k//b29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j5+P9kY2X/NTQ2/zo5&#13;&#10;O/86OTv/Ojk7/zo5O/86OTv/Ojk7/zo5O/86OTv/Ojk7/zo5O/86OTv/Ojk7/zo5O/86OTv/Ojk7&#13;&#10;/zo5O/86OTv/Ojk7/zo5O/86OTv/Ojk7/zo5O/82NTf/zs7O//f39//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9r&#13;&#10;a2v/29vb/5ufpv+ZnaT/9vb2//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n4/2lo&#13;&#10;av88Oz3/QUBC/0FAQv9BQEL/QUBC/0FAQv9BQEL/QUBC/0FAQv9BQEL/QUBC/0FAQv9BQEL/QUBC&#13;&#10;/0FAQv9BQEL/QUBC/0FAQv9BQEL/QUBC/0FAQv9BQEL/QUBC/z08Pv/Pz8//9/f3//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2tra//b29v/m5+m/5mdpP/29vb/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4+fj/aWhq/zw7Pf9BQEL/QUBC/0FAQv9BQEL/QUBC/0FAQv9BQEL/QUBC/0FAQv9BQEL/QUBC&#13;&#10;/0FAQv9BQEL/QUBC/0FAQv9BQEL/QUBC/0FAQv9BQEL/QUBC/0FAQv9BQEL/PTw+/8/Pz//39/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a2tr/9vb2/+bn6b/mZ2k//b29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j5+P9paGr/PDs9/0FAQv9BQEL/QUBC/0FAQv9BQEL/QUBC/0FAQv9BQEL/QD9B&#13;&#10;/0FAQv9BQEL/QUBC/0FAQv9BQEL/QUBC/0FAQv9BQEL/QUBC/0FAQv9BQEL/QUBC/0FAQv89PD7/&#13;&#10;z8/P//f39//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9ra2v/29vb/5ufpv+ZnaT/9vb2//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n4/2loav88Oz3/QUBC/0FAQv9BQEL/QUBC/0FAQv9BQEL/QUBC&#13;&#10;/0FAQv9FREb/QUBC/0FAQv9BQEL/QD9B/0FAQv9BQEL/QUBC/0FAQv9BQEL/QUBC/0FAQv9BQEL/&#13;&#10;QUBC/z08Pv/Pz8//9/f3//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2tra//b29v/m5+m/5mdpP/29vb/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4+fj/aWhq/zw7Pf9BQEL/QUBC/0FAQv9BQEL/QUBC&#13;&#10;/0FAQv9AP0H/RURG/6alp/9hYGL/PTw+/zs6PP+BgYL/cXBy/z49P/9BQEL/QUBC/0FAQv9BQEL/&#13;&#10;QUBC/0FAQv9BQEL/PTw+/8/Pz//39/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a2tr/9vb2/+bn6b/mZ2k//b2&#13;&#10;9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j5+P9paGr/PDs9/0FAQv9BQEL/QUBC&#13;&#10;/0FAQv9BQEL/QUBC/0FAQv9AP0H/fn1+/7W1tv9DQ0T/bm1u/7i3uP9eXV//Pj0//0FAQv9BQEL/&#13;&#10;QUBC/0FAQv9BQEL/QUBC/0FAQv89PD7/z8/P//f39//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9ra2v/29vb/5uf&#13;&#10;pv+ZnaT/9vb2//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n4/2loav88Oz3/QUBC&#13;&#10;/0FAQv9BQEL/QUBC/0FAQv9BQEL/QD9B/0RDRf+Ojo//qqqr/7Kys/+4t7j/lJOV/2RjZf8+PT//&#13;&#10;QUBC/0FAQv9BQEL/QUBC/0FAQv9BQEL/QUBC/z08Pv/Pz8//9/f3//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2tr&#13;&#10;a//b29v/m5+m/5mdpP/29vb/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4+fj/aWhq&#13;&#10;/zw7Pf9BQEL/QUBC/0FAQv9BQEL/QUBC/0FAQv9BQEL/QD9B/4KBgv+xsbH/pKOk/5iXmf+7urv/&#13;&#10;Y2Jk/z49P/9BQEL/QUBC/0FAQv9BQEL/QUBC/0FAQv9BQEL/PTw+/8/Pz//39/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a2tr/9vb2/+bn6b/mZ2k//b29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j5+P9paGr/PDs9/0FAQv9BQEL/QUBC/0FAQv9BQEL/QUBC/0FAQv9BQEL/PTw+/5STlP+tra7/&#13;&#10;vby9/2JhYv88Oz3/QUBC/0FAQv9BQEL/QUBC/0FAQv9BQEL/QUBC/0FAQv89PD7/z8/P//f39//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9ra2v/29vb/5ufpv+ZnaT/9vb2//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n4/2loav88Oz3/QUBC/0FAQv9BQEL/QUBC/0FAQv9BQEL/QUBC/0FAQv9AP0H/&#13;&#10;RENF/7W0tf90c3X/PDs9/0FAQv9BQEL/QUBC/0FAQv9BQEL/QUBC/0FAQv9BQEL/QUBC/z08Pv/P&#13;&#10;z8//9/f3//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2tra//b29v/m5+m/5mdpP/29vb/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fj/aWhq/zw7Pf9BQEL/QUBC/0FAQv9BQEL/QUBC/0FAQv9BQEL/&#13;&#10;QUBC/0FAQv9AP0H/RkVH/0NCRP9BQEL/QUBC/0FAQv9BQEL/QUBC/0FAQv9BQEL/QUBC/0FAQv9B&#13;&#10;QEL/PTw+/8/Pz//39/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a2tr/9vb2/+bn6b/mZ2k//b29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j5+P9paGr/PDs9/0FAQv9BQEL/QUBC/0FAQv9BQEL/&#13;&#10;QUBC/0FAQv9BQEL/QUBC/0FAQv9AP0H/QD9B/0FAQv9BQEL/QUBC/0FAQv9BQEL/QUBC/0FAQv9B&#13;&#10;QEL/QUBC/0FAQv89PD7/z8/P//f39//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9ra2v/29vb/5ufpv+ZnaT/9vb2&#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n4/2loav88Oz3/QUBC/0FAQv9BQEL/&#13;&#10;QUBC/0FAQv9BQEL/QUBC/0FAQv9BQEL/QUBC/0FAQv9BQEL/QUBC/0FAQv9BQEL/QUBC/0FAQv9B&#13;&#10;QEL/QUBC/0FAQv9BQEL/QUBC/z08Pv/Pz8//9/f3//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2tra//b29v/m5+m&#13;&#10;/5mdpP/29vb/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4+fj/aWhq/zw7Pf9BQEL/&#13;&#10;QUBC/0FAQv9BQEL/QUBC/0FAQv9BQEL/QUBC/0FAQv9BQEL/QUBC/0FAQv9BQEL/QUBC/0FAQv9B&#13;&#10;QEL/QUBC/0FAQv9BQEL/QUBC/0FAQv9BQEL/PTw+/9fX1////////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a2tr&#13;&#10;/9vb2/+bn6b/mZ2k//b29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WFhv+FhYb/hYWG/4WFhv+FhYb/hYWG&#13;&#10;/4WFhv+FhYb/hYWG/4WFhv+FhYb/hYWG/4WFhv+FhYb/hYWG/4WFhv+FhYb/hYWG/4WFhv+FhYb/&#13;&#10;hYWG/4WFhv+FhYb/hYWG/4WFhv+FhYb/hYWG/4WFhv+FhYb/hYWG/4WFhv+FhYb/hYWG/4WFhv+F&#13;&#10;hYb/hYWG/4WFhv+FhYb/hYWG/4WFhv+FhYb/hYWG/4WFhv+FhYb/hYWG/4WFhv+FhYb/hYWG/4WF&#13;&#10;hv+FhYb/hYWG/4WFhv+FhYb/hYWG/4WFhv+FhYb/hYWG/4SEhf/h4eH/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9ra2v/29vb/5ufpv+ZnaT/9vb2//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ODc5/zg3Of84Nzn/ODc5&#13;&#10;/zg3Of84Nzn/ODc5/zg3Of84Nzn/ODc5/zg3Of84Nzn/ODc5/zg3Of84Nzn/ODc5/zg3Of84Nzn/&#13;&#10;ODc5/zg3Of84Nzn/ODc5/zg3Of84Nzn/ODc5/zg3Of84Nzn/ODc5/zg3Of84Nzn/ODc5/zg3Of84&#13;&#10;Nzn/ODc5/zg3Of84Nzn/ODc5/zg3Of84Nzn/ODc5/zg3Of84Nzn/ODc5/zg3Of84Nzn/ODc5/zg3&#13;&#10;Of84Nzn/ODc5/zg3Of84Nzn/ODc5/zg3Of84Nzn/ODc5/zg3Of84Nzn/NjU3/9XT1f/39/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2tra//b29v/m5+m/5mdpP/29vb/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8/PkD/1tXW&#13;&#10;//f39//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a2tr/9vb2/+bn6b/mZ2k//b29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z8+QP/W1db/9/f3//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9ra2v/29vb/5ufpv+ZnaT/9vb2//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8/PkD/Wlpd/0VER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Pz5A/9bV1v/39/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2tra//b29v/m5+m/5mdpP/29vb/&#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8+QP9aWl3/RURG/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PkD/1tXW//f39//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8/Pz//Pz8//z8/P/8/Pz//Pz8//z8/P/8/Pz//Pz8///////a2tr/9vb2/+bn6b/&#13;&#10;mZ2k//b29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Pz5A/1paXf9FREb/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z8+QP/W1db/9/f3//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fX1&#13;&#10;//T09P/19fX/8PDw/+Xl5f/19fX/9PT0//Pz8//z8/P/8/Pz//Pz8//z8/P/8/Pz//////9ra2v/&#13;&#10;29vb/5ufpv+ZnaT/9vb2//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Pz5A/9bV1v/39/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7u7v/3d3d/9vb2/9PT0//PT09/319ff/z8/P/9PT0//Pz8//z8/P/8/Pz//Pz8//z8/P/&#13;&#10;/////2tra//b29v/m5+m/5mdpP/29vb/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kD/1tXW//f39//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fX1/39/f//IyMj/iIiI/5WVlf/h4eH/Xl5e/8vLy//39/f/8/Pz//Pz8//z8/P/&#13;&#10;8/Pz//Pz8///////a2tr/9vb2/+bn6b/mZ2k//b29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z8+QP/W1db/&#13;&#10;9/f3//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19fX/fX19/6qqqv9wcHD/09PT//////+QkJD/tLS0//j4+P/z8/P/&#13;&#10;8/Pz//Pz8//z8/P/8/Pz//////9ra2v/29vb/5ufpv+ZnaT/9vb2//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Pz5A/9bV1v/39/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f39/+QkJD/UlJS/01NTf/Q0ND/+fn5/3R0dP/Hx8f/&#13;&#10;9vb2//Pz8//z8/P/8/Pz//Pz8//z8/P//////2tra//b29v/m5+m/5mdpP/2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8/PkD/1tXW//f39//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q6v/m5ub/6Ojo/+/v7//y8vL/&#13;&#10;4uLi//Hx8f/z8/P/8/Pz//Pz8//z8/P/8/Pz//Pz8///////a2tr/9vb2/+bn6b/mZ2k//b29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8+QP/W1db/9/f3//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19fX/7Ozs/5CQkP+Pj4//&#13;&#10;7e3t//r6+v+1tbX/3t7e//X19f/z8/P/8/Pz//Pz8//z8/P/8/Pz//////9ra2v/29vb/5ufpv+Z&#13;&#10;naT/9vb2//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Pz5A/9bV1v/39/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j4+P+Xl5f/&#13;&#10;U1NT/2RkZP9sbGz/+fn5/3l5ef/IyMj/9/f3//Pz8//z8/P/8/Pz//Pz8//z8/P//////2tra//b&#13;&#10;29v/m5+m/5mdpP/29vb/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8/PkD/1tXW//f39//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3Nzc//Jycn/+/v7/39/f/+FhYX/fHx8/8vLy//39/f/8/Pz//Pz8//z8/P/8/Pz//Pz8///&#13;&#10;////a2tr/9vb2/+bn6b/mZ2k//b29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z8+QP/W1db/9/f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19fX/fHx8/7W1tf/7+/v/9vb2/4CAgP8aGhr/0NDQ//f39//z8/P/8/Pz//Pz8//z&#13;&#10;8/P/8/Pz//////9ra2v/29vb/5ufpv+ZnaT/9vb2//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kD/Wlpd/0VE&#13;&#10;R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Pz5A/9bV1v/3&#13;&#10;9/f/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f39/+9vb3/vb29//n5+f/39/f/7e3t/4KCgv/f39//9fX1//Pz8//z&#13;&#10;8/P/8/Pz//Pz8//09PT//////2xsbP/b29v/m5+m/5mdpP/29vb/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z8+&#13;&#10;QP9aWl3/RURG/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8/&#13;&#10;PkD/1tXW//f39//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vLy//r6+v//////8fHx/+3t7f/5+fn///////T09P/z&#13;&#10;8/P/8/Pz//Pz8//z8/P/9PT0/+fn5//X1ND/W1pY/93d3f+bn6b/mZ2k//b29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Pz5A/1paXf9FREb/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z8+QP/W1db/9/f3//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7u7u/5mZmf9gYGD/W1tb/29vb//D&#13;&#10;w8P/9vb2//Pz8//z8/P/8/Pz//Pz8//9/f3/nJua/xwxTv8dKTf/5OPh/5ufpv+ZnaT/9vb2//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8/PkD/Wlpd/0VER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Pz5A/9bV1v/39/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39/+Wlpb/Z2dn/7m5uf/C&#13;&#10;wsL/oqKi/1VVVf/Z2dn/9vb2//Pz8//z8/P/8/Pz//39/f+bmZb/TYTO/ztXfP/h3tn/m5+m/5md&#13;&#10;pP/29vb/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z49P/9ZWVz/RENF/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8/PkD/1tXW//f39//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d3d//S&#13;&#10;0tL///////z8/P//////i4uL/7m5uf/39/f/8/Pz//Pz8//z8/P//f39/5uZlv9JfcP/OFN2/+He&#13;&#10;2v+bn6b/mZ2k//b29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UlL/2FhZP9PTlD/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Pj/nJyc/1xcXP+mpqb/s7Oz/46Ojv9UVFT/3Nzc//X19f/z8/P/8/Pz//Pz8//9/f3/m5mW/0l9&#13;&#10;w/84U3b/4d7a/5ufpv+ZnaT/9vb2//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n4&#13;&#10;/2VkZf9tbnH/lpib/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5WY/5OVmP+TlZj/k5WY/5SWmf+NjpH/QkFD/9XV1f/39/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w8PD/m5ub/1lZWf9TU1P/a2tr/8jIyP/39/f/8/Pz//Pz8//z8/P/8/Pz//39&#13;&#10;/f+bmZb/SX3D/zhTdv/h3tr/m5+m/5mdpP/29vb/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4+fj/ZGNk/3Z2ef+jpaf/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7+/v//f39//n5+f/9/f3/5+fn//Dw8P/z8/P/8/Pz//Pz&#13;&#10;8//z8/P//f39/5uZlv9JfcP/OFN2/+He2v+bn6b/mZ2k//b29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j5+P9fXmD/sK+w///////+/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Pj4/5+gov+foKL/n6Ci/5+gov+goqP/kZKU/0JB&#13;&#10;Q//V1dX/9/f3//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9vb2/+rq6v9ubm7/29vb//b2&#13;&#10;9v/z8/P/8/Pz//Pz8//9/f3/m5mW/0l9w/84U3b/4d7a/5ufpv+ZnaT/9vb2//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n4/19eYP+wr7D///////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4+Pj/p6ip/7W1tf+0tLP/tLSz/7a2&#13;&#10;tv+Zmpv/QUBC/9XV1f/39/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Pz8//T09P/w8PD/9/f3/9/f&#13;&#10;3//u7u7/8/Pz//Pz8//z8/P/8/Pz//39/f+bmZb/SX3D/zhTdv/h3tr/m5+m/5mdpP/29vb/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4+fj/X15g/7CvsP///////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j4+P+mp6j/s7Oz/7Ky&#13;&#10;sv+ysrL/tLS0/5iZmv9BQEL/1dXV//f39//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T0/+/v7/+fn5//ZGRk/15e&#13;&#10;Xv91dXX/y8vL//f39//z8/P/8/Pz//Pz8//z8/P//f39/5uZlv9JfcP/OFN2/+He2v+bn6b/mZ2k&#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j5+P9fXmD/sK+w///////+/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Pj4/6an&#13;&#10;qP+zs7P/srKy/7Kysv+0tLT/mJma/0FAQv/V1dX/9/f3//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39/f/mpqa/2Fh&#13;&#10;Yf+vr6//uLi4/5iYmP9VVVX/3Nzc//b29v/z8/P/8/Pz//Pz8//9/f3/m5mW/0l9w/84U3b/4d7a&#13;&#10;/5ufpv+ZnaT/9vb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n4/19eYP+wr7D/&#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4+Pj/pqeo/7Ozs/+ysrL/srKy/7S0tP+YmZr/QUBC/9XV1f/39/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&#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j4+P+mp6j/s7Oz/7Kysv+ysrL/tLS0/5iZmv9BQEL/1dXV//f39//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Pj4/6anqP+zs7P/srKy/7Kysv+0tLT/mJma/0FAQv/V1dX/9/f3&#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4+Pj/pqeo/7Ozs/+ysrL/srKy/7S0tP+YmZr/QUBC&#13;&#10;/9XV1f/39/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j4+P+mp6j/s7Oz/7Kysv+ysrL/tLS0&#13;&#10;/5iZmv9BQEL/1dXV//f39//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Pj4/6anqP+zs7P/srKy&#13;&#10;/7Kysv+0tLT/mJma/0FAQv/V1dX/9/f3//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9/f3/m5mW/0l9w/84U3b/4d7a/5ufpv+ZnaT/&#13;&#10;9vb2//Pz8//z8/P/8/Pz//Pz8//z8/P/8/Pz//Pz8//z8/P/8/Pz//Pz8//z8/P/8/Pz//Pz8//z&#13;&#10;8/P/8/Pz//Pz8//z8/P/8/Pz//Pz8//z8/P/8/Pz//Pz8//z8/P/8/Pz//Pz8//z8/P/8/Pz//Pz&#13;&#10;8//z8/P/8/Pz//Pz8//z8/P/8/Pz//Pz8//z8/P/8/Pz//Pz8//z8/P/8/Pz//Pz8//z8/P/8/Pz&#13;&#10;//Pz8//z8/P/8/Pz//Pz8//z8/P/9vP2/9j02P+B+YH/8PPw//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4+Pj/pqeo&#13;&#10;/7Ozs/+ysrL/srKy/7S0tP+YmZr/QUBC/9XV1f/39/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9/f+bmZb/SX3D/zhTdv/h3tr/&#13;&#10;m5+m/5mdpP/29vb/8/Pz//Pz8//z8/P/8/Pz//Pz8//z8/P/8/Pz//Pz8//z8/P/8/Pz//Pz8//z&#13;&#10;8/P/8/Pz//Pz8//z8/P/8/Pz//Pz8//z8/P/8/Pz//Pz8//z8/P/8/Pz//Pz8//z8/P/8/Pz//Pz&#13;&#10;8//z8/P/8/Pz//Pz8//z8/P/8/Pz//Pz8//z8/P/8/Pz//Pz8//z8/P/8/Pz//Pz8//z8/P/8/Pz&#13;&#10;//Pz8//z8/P/8/Pz//Pz8//z8/P/8/Pz//Pz8//28/b/2fTZ/4f5h//v8+//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j4+P+mp6j/s7Oz/7Kysv+ysrL/tLS0/5iZmv9BQEL/1dXV//f39//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39/5uZlv9JfcP/&#13;&#10;OFN2/+He2v+bn6b/mZ2k//b29v/z8/P/8/Pz//Pz8//z8/P/8/Pz//Pz8//z8/P/8/Pz//Pz8//z&#13;&#10;8/P/8/Pz//Pz8//z8/P/8/Pz//Pz8//z8/P/8/Pz//Pz8//z8/P/8/Pz//Pz8//z8/P/8/Pz//Pz&#13;&#10;8//z8/P/8/Pz//Pz8//z8/P/8/Pz//Pz8//z8/P/8/Pz//Pz8//z8/P/8/Pz//Pz8//z8/P/8/Pz&#13;&#10;//Pz8//z8/P/8/Pz//Pz8//z8/P/8/Pz//Pz8//z8/P/8/Pz//Pz8//y8/L/7/Pv//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Pj4/6anqP+zs7P/srKy/7Kysv+0tLT/mJma/0FAQv/V1dX/9/f3//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9/f3/&#13;&#10;m5mW/0l9w/84U3b/4d7a/5ufpv+ZnaT/9vb2//Pz8//z8/P/8/Pz//Pz8//z8/P/8/Pz//Pz8//z&#13;&#10;8/P/8/Pz//Pz8//z8/P/8/Pz//Pz8//z8/P/8/Pz//Pz8//z8/P/8/Pz//Pz8//z8/P/8/Pz//Pz&#13;&#10;8//z8/P/8/Pz//Pz8//z8/P/8/Pz//Pz8//z8/P/8/Pz//Pz8//z8/P/8/Pz//Pz8//z8/P/8/Pz&#13;&#10;//Pz8//z8/P/8/Pz//Pz8//z8/P/8/Pz//Pz8//z8/P/8/Pz//Pz8//z8/P/8/Pz//bz9v/99P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4+Pj/pqeo/7Ozs/+ysrL/srKy/7S0tP+YmZr/QUBC/9XV1f/39/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j4+P+mp6j/s7Oz/7Kysv+ysrL/tLS0/5iZmv9BQEL/&#13;&#10;1dXV//f39//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Pj4/6anqP+zs7P/srKy/7Kysv+0tLT/&#13;&#10;mJma/0FAQv/V1dX/9/f3//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4+Pj/pqeo/7Ozs/+ysrL/&#13;&#10;srKy/7S0tP+YmZr/QUBC/9XV1f/39/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9/f+bmZb/SX3D/zhTdv/h3tr/m5+m/5mdpP/2&#13;&#10;9vb/8/Pz//Pz8//z8/P/8/Pz//Pz8//z8/P/8/Pz//Pz8//z8/P/8/Pz//Pz8//z8/P/8/Pz//Pz&#13;&#10;8//z8/P/8/Pz//Pz8//z8/P/8/Pz//Pz8//z8/P/8/Pz//Pz8//z8/P/8/Pz//Pz8//z8/P/8/Pz&#13;&#10;//Pz8//z8/P/8/Pz//Pz8//z8/P/8/Pz//Pz8//z8/P/8/Pz//Pz8//z8/P/8/Pz//Pz8//z8/P/&#13;&#10;8/Pz//Pz8//z8/P/8/Pz//z1/P+05bT/DN8M/wDkAP8iziL/5ezl//X0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j4+P+mp6j/&#13;&#10;s7Oz/7Kysv+ysrL/tLS0/5iZmv9BQEL/1dXV//f39//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f39/5uZlv9JfcP/OFN2/+He2v+b&#13;&#10;n6b/mZ2k//b29v/z8/P/8/Pz//Pz8//z8/P/8/Pz//Pz8//z8/P/8/Pz//Pz8//z8/P/8/Pz//Pz&#13;&#10;8//z8/P/8/Pz//Pz8//z8/P/8/Pz//Pz8//z8/P/8/Pz//Pz8//z8/P/8/Pz//Pz8//z8/P/8/Pz&#13;&#10;//Pz8//z8/P/8/Pz//Pz8//z8/P/8/Pz//Pz8//z8/P/8/Pz//Pz8//z8/P/8/Pz//Pz8//z8/P/&#13;&#10;8/Pz//Pz8//z8/P/8/Pz//Pz8//08/T/9vP2/2LbYv8A4gD/AOUA/wDJAP+l1qX/+fX5//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Pj4/6anqP+zs7P/srKy/7Kysv+0tLT/mJma/0FAQv/V1dX/9/f3//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4+Pj/pqeo/7Ozs/+ysrL/srKy/7S0tP+YmZr/QUBC/9XV1f/39/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j4+P+mp6j/s7Oz/7Kysv+ysrL/tLS0/5iZmv9BQEL/1dXV//f39//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Pj4/6anqP+zs7P/srKy/7Kysv+0tLT/mJma/0FAQv/V&#13;&#10;1dX/9/f3//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4+Pj/pqeo/7Ozs/+ysrL/srKy/7S0tP+Y&#13;&#10;mZr/QUBC/9XV1f/39/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j4+P+mp6j/s7Oz/7Kysv+y&#13;&#10;srL/tLS0/5iZmv9BQEL/1dXV//f39//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Pj4/6anqP+z&#13;&#10;s7P/srKy/7Kysv+0tLT/mJma/0FAQv/V1dX/9/f3//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4&#13;&#10;+Pj/pqeo/7Ozs/+ysrL/srKy/7S0tP+YmZr/QUBC/9XV1f/39/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j4+P+mp6j/s7Oz/7Kysv+ysrL/tLS0/5iZmv9BQEL/1dXV//f39//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Pj4/6anqP+zs7P/srKy/7Kysv+0tLT/mJma/0FAQv/V1dX/9/f3//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4+Pj/pqeo/7Ozs/+ysrL/srKy/7S0tP+YmZr/QUBC/9XV&#13;&#10;1f/39/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j4+P+mp6j/s7Oz/7Kysv+ysrL/tLS0/5iZ&#13;&#10;mv9BQEL/1dXV//f39//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Pj4/6anqP+zs7P/srKy/7Ky&#13;&#10;sv+0tLT/mJma/0FAQv/V1dX/9/f3//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n4/19eYP+wr7D///////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4+Pj/pqeo/7Oz&#13;&#10;s/+ysrL/srKy/7S0tP+YmZr/QUBC/9XV1f/39/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4+fj/X15g/7CvsP//////&#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j4&#13;&#10;+P+mp6j/s7Oz/7Kysv+ysrL/tLS0/5iZmv9BQEL/1dXV//f39//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j5+P9fXmD/&#13;&#10;sK+w///////+/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Pj4/6anqP+zs7P/srKy/7Kysv+0tLT/mJma/0FAQv/V1dX/9/f3//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Pn4/19eYP+wr7D///////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4+Pj/pqeo/7Ozs/+ysrL/srKy/7S0tP+YmZr/QUBC/9XV1f/39/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4+fj/X15g/7CvsP///////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j4+P+mp6j/s7Oz/7Kysv+ysrL/tLS0/5iZmv9BQEL/1dXV&#13;&#10;//f39//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j5+P9fXmD/sK+w///////+/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Pj4/6anqP+zs7P/srKy/7Kysv+0tLT/mJma&#13;&#10;/0FAQv/V1dX/9/f3//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n4/19eYP+wr7D///////7+/v/+/v7//v7+//7+/v/+&#13;&#10;/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4+Pj/pqeo/7Ozs/+ysrL/srKy&#13;&#10;/7S0tP+YmZr/QUBC/9XV1f/39/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j4+P+mp6j/s7Oz&#13;&#10;/7Kysv+ysrL/tLS0/5iZmv9BQEL/1dXV//f39//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Pj4&#13;&#10;/6anqP+zs7P/srKy/7Kysv+0tLT/mJma/0FAQv/V1dX/9/f3//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4+Pj/pqeo/7Ozs/+ysrL/srKy/7S0tP+YmZr/QUBC/9XV1f/39/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j4+P+mp6j/s7Oz/7Kysv+ysrL/tLS0/5iZmv9BQEL/1dXV//f39//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Pj4/6anqP+zs7P/srKy/7Kysv+0tLT/mJma/0FAQv/V1dX/&#13;&#10;9/f3//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4+Pj/pqeo/7Ozs/+ysrL/srKy/7S0tP+YmZr/&#13;&#10;QUBC/9XV1f/39/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j4+P+mp6j/s7Oz/7Kysv+ysrL/&#13;&#10;tLS0/5iZmv9BQEL/1dXV//f39//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Pj4/6anqP+zs7P/&#13;&#10;srKy/7Kysv+0tLT/mJma/0FAQv/V1dX/9/f3//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&#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4+Pj/&#13;&#10;pqeo/7Ozs/+ysrL/srKy/7S0tP+YmZr/QUBC/9XV1f/39/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j4+P+mp6j/s7Oz/7Kysv+ysrL/tLS0/5iZmv9BQEL/1dXV//f39//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Pj4/6anqP+zs7P/srKy/7Kysv+0tLT/mJma/0FAQv/V1dX/9/f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4+Pj/pqeo/7Ozs/+ysrL/srKy/7S0tP+YmZr/QUBC/9XV1f/3&#13;&#10;9/f/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j4+P+mp6j/s7Oz/7Kysv+ysrL/tLS0/5iZmv9B&#13;&#10;QEL/1dXV//f39//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Pj4/6anqP+zs7P/srKy/7Kysv+0&#13;&#10;tLT/mJma/0FAQv/V1dX/9/f3//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4+Pj/pqeo/7Ozs/+y&#13;&#10;srL/srKy/7S0tP+YmZr/QUBC/9XV1f/39/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j4+P+m&#13;&#10;p6j/s7Oz/7Kysv+ysrL/tLS0/5iZmv9BQEL/1dXV//f39//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Pj4/6anqP+zs7P/srKy/7Kysv+0tLT/mJma/0FAQv/V1dX/9/f3//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4+Pj/pqeo/7Ozs/+ysrL/srKy/7S0tP+YmZr/QUBC/9XV1f/39/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j4+P+mp6j/s7Oz/7Kysv+ysrL/tLS0/5iZmv9BQEL/1dXV//f3&#13;&#10;9//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Pj4/6anqP+zs7P/srKy/7Kysv+0tLT/mJma/0FA&#13;&#10;Qv/V1dX/9/f3//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4+Pj/pqeo/7Ozs/+ysrL/srKy/7S0&#13;&#10;tP+YmZr/QUBC/9XV1f/39/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j4+P+mp6j/s7Oz/7Ky&#13;&#10;sv+ysrL/tLS0/5iZmv9BQEL/1dXV//f39//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Pj4/6an&#13;&#10;qP+zs7P/srKy/7Kysv+0tLT/mJma/0FAQv/V1dX/9/f3//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4+Pj/pqeo/7Ozs/+ysrL/srKy/7S0tP+YmZr/QUBC/9XV1f/39/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&#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j4+P+mp6j/s7Oz/7Kysv+ysrL/tLS0/5iZmv9BQEL/1dXV//f39//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j5+P9fXmD/sK+w///////+/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Pj4/6anqP+zs7P/srKy/7Kysv+0tLT/mJma/0FAQv/V1dX/9/f3&#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n4/19eYP+wr7D///////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4+Pj/pqeo/7Ozs/+ysrL/srKy/7S0tP+YmZr/QUBC&#13;&#10;/9XV1f/39/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4+fj/X15g/7CvsP///////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j4+P+mp6j/s7Oz/7Kysv+ysrL/tLS0&#13;&#10;/5iZmv9BQEL/1dXV//f39//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j5+P9fXmD/sK+w///////+/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Pj4/6anqP+zs7P/srKy&#13;&#10;/7Kysv+0tLT/mJma/0FAQv/V1dX/9/f3//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n4/19eYP+wr7D///////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4+Pj/pqeo&#13;&#10;/7Ozs/+ysrL/srKy/7S0tP+YmZr/QUBC/9XV1f/39/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4+fj/X15g/7CvsP//&#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j4+P+mp6j/s7Oz/7Kysv+ysrL/tLS0/5iZmv9BQEL/1dXV//f39//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b29v+ZnaT/mZ2k//b29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Pj4/6anqP+zs7P/srKy/7Kysv+0tLT/mJma/0FAQv/V1dX/9/f3//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vb2/5mdpP+ZnaT/9vb2//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4+Pj/pqeo/7Ozs/+ysrL/srKy/7S0tP+YmZr/QUBC/9XV1f/39/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29vb/mZ2k/5mdpP/29vb/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j4+P+mp6j/s7Oz/7Kysv+ysrL/tLS0/5iZmv9BQEL/&#13;&#10;1dXV//f39//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ZnaT/mZ2k//b29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Pj4/6anqP+zs7P/srKy/7Kysv+0tLT/&#13;&#10;mJma/0FAQv/V1dX/9/f3//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vb2/5mdpP+ZnaT/9vb2//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n4/19eYP+wr7D///////7+/v/+/v7//v7+////&#13;&#10;//+hoaP/Z2hr/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aWpt/5GSlP///////v7+//7+/v/+/v7//v7+&#13;&#10;//7+/v/+/v7//v7+//7+/v/+/v7//v7+///////n5+f/bG1w/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lqbf/b29z///////7+/v/+/v7//v7+//7+/v/+/v7//v7+//7+/v/+/v7//v7+//7+/v//&#13;&#10;////nJ2f/2hpbP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hqbf+Vlpj///////7+/v/+/v7//v7+//7+&#13;&#10;/v/+/v7//v7+//7+/v/+/v7//v7+//7+/v//////4uPk/2tsb/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qa27/39/g///////+/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4+Pj/pqeo/7Ozs/+ysrL/&#13;&#10;srKy/7S0tP+YmZr/QUBC/9XV1f/39/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pam3/j5CS///////+/v7//v7+&#13;&#10;//7+/v/+/v7//v7+//7+/v/+/v7//v7+//7+/v/+/v7//////+bm5v9rbG//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aGls/9rb2////////v7+//7+/v/+/v7//v7+//7+/v/+/v7//v7+//7+/v/+&#13;&#10;/v7//v7+//////+bnJ7/aGls/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aGlt/5OUlv///////v7+//7+&#13;&#10;/v/+/v7//v7+//7+/v/+/v7//v7+//7+/v/+/v7//v7+///////i4uP/amtu/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lqbf/e39////////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lqbf+NjpD/9fX1&#13;&#10;//b29v///////v7+//n5+f/x8fH/8PDw//j4+P//////9/f3//Hx8f/09PT/39/g/2xtcP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oaWz/2tvb///////+/v7//v7+//7+/v/+/v7//v7+//7+/v/+&#13;&#10;/v7//v7+//7+/v/+/v7//////5ucnv9oaWz/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oaW3/k5SW////&#13;&#10;///5+fn/8fHx//Dw8P/4+Pj//v7+//7+/v/+/v7//v7+//7+/v/+/v7//////+Li4/9qa27/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aWpt&#13;&#10;/46Pkf/29vX/8PDw///////+/v7/+fn5//j4+P/4+Pj/7e3t//39/f/z8/P/9PT0//v7+//j4+T/&#13;&#10;a2xv/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hpbP/a29v///////7+/v/+/v7//v7+//7+/v/+&#13;&#10;/v7//v7+//7+/v/+/v7//v7+//7+/v//////m5ye/2hpbP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hp&#13;&#10;bf+TlJb///////n5+f/4+Pj/+Pj4/+3t7f/8/Pz//v7+//7+/v/+/v7//v7+//7+/v//////4uLj&#13;&#10;/2prbv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8vLy/0ZFR//V1NX/9/f3//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vb2/5mdpP+ZnaT/9vb2//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&#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v7+//RkVH/9XU&#13;&#10;1f/39/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29vb/mZ2k/5mdpP/29vb/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lqbf/e&#13;&#10;39////////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13;&#10;7/9GRUf/1dTV//f39//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lqbf+PkJL//////////////////v7+//7+/v/+&#13;&#10;/v7//v7+//7+/v/+/v7//v7+//7+/v//////5ubm/2tsb/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oaWz/29zc////////////////////////////////////////////////////////////////&#13;&#10;/5ucnv9oaWz/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oaW3/k5SW////////////////////////////&#13;&#10;/////////////////////////////////////+Pj5P9qa27/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aWtu/4yMj//z8vL/7+/v//Pz8///&#13;&#10;/////v7+//7+/v/+/v7//v7+//7+/v/+/v7//v7+///////m5ub/a2xv/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lqbf/P0ND/8/Ly//Dw8P/w8PD/8PDw//Dw8P/w8PD/8PDw//Dw8P/w8PD/8PDw&#13;&#10;//Dw8P/09PT/lpeZ/2hqb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lqbf+PkJL/8/Pz//Dw8P/w8PD/&#13;&#10;8PDw//Dw8P/w8PD/8PDw//Dw8P/w8PD/8PDw//Dw8P/y8vL/19fX/2prb/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pam3/i42S//L5/P/t&#13;&#10;8/v/7e7v/////////////////////////////////////////////////+fn5/9rbG//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aGls/87T2f/y+fz/7vT8/+70/P/u9Pz/7vT8/+70/P/u9Pz/7vT8&#13;&#10;/+70/P/u9Pz/7vT8//T8/P+VmJ3/aGls/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aWpt/4yNj//w9Pr/&#13;&#10;7vX8/+70/P/u9Pz/7vT8/+70/P/u9Pz/7vT8/+70/P/u9Pz/7vT8//H3/P/V2+H/amtu/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lqbf+L&#13;&#10;jI//7vLz/+rt8P/p6ur/8PDw//Dw8P/w8PD/8PDw//Dw8P/w8PD/8PDw//Dw8P/x8fH/2tra/2ts&#13;&#10;b/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oaWz/zM7R/+7x8v/q7fH/6u3x/+rt8f/q7fH/6u3x&#13;&#10;/+rt8f/q7fH/6u3x/+rt8f/q7fH/8PT0/5SWmf9oaWz/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pam3/&#13;&#10;jI2P/+7w8v/q7vH/6u3x/+rt8f/q7fH/6u3x/+rt8f/q7fH/6u3x/+rt8f/q7fH/7fDy/9LV2P9q&#13;&#10;a27/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vb2//Pz8//z8/P/8/Pz//Pz8//z8/P/&#13;&#10;8/Pz//Pz8//z8/P/8/Pz//Pz8//z8/P/8/Pz//Pz8//z8/P/8/Pz//Pz8//z8/P/8/Pz//Pz8//z&#13;&#10;8/P/8/Pz//Pz8//z8/P/8/Pz//Pz8//z8/P/8/Pz//Pz8//z8/P/8/Pz//Pz8//z8/P/8/Pz//Pz&#13;&#10;8//z8/P/8/Pz//Pz8//z8/P/8/Pz//Pz8//z8/P/8/Pz//Pz8//z8/P/8/Pz//Pz8//z8/P/8/Pz&#13;&#10;//Pz8//z8/P/8/Pz//Pz8//z8/P/8/Pz//b29v+ZnaT/mp6l//38/P/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z8/5qepf+Ok5v/t7q//7W4vf+1uL3/&#13;&#10;tbi9/7W4vf+1uL3/tbi9/7W4vf+1uL3/tbi9/7W4vf+1uL3/tbi9/7W4vf+1uL3/tbi9/7W4vf+1&#13;&#10;uL3/tbi9/7W4vf+1uL3/tbi9/7W4vf+1uL3/tbi9/7W4vf+1uL3/tbi9/7W4vf+1uL3/tbi9/7W4&#13;&#10;vf+1uL3/tbi9/7W4vf+1uL3/tbi9/7W4vf+1uL3/tbi9/7W4vf+1uL3/tbi9/7W4vf+1uL3/tbi9&#13;&#10;/7W4vf+1uL3/tbi9/7W4vf+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k5WY/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yMTT/iYiJ///////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j4+P+Pk5v/e3+H/0A/Qf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2NTj/iYmK//7+/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Pk5v/e3+H/0A/Qf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2NTj/iYmK//7+/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Pk5v/e3+H/0A/Qf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P&#13;&#10;k5v/e3+H/0A/Qf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T/9PT0//T09P/09PT/9PT0//T09P/09PT/9PT0//T09P/09PT/9PT0//T09P/09PT/9PT0&#13;&#10;//T09P/09PT/9PT0//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f39//6+vr/9fX1//Pz8//z8/P/8/Pz//X19f/7+/v/+/v7//T09P/z8/P/8/Pz//T0&#13;&#10;9P/6+vr//Pz8//b29v/z8/P/8/Pz//b29v/8/Pz/9/f3//Pz8//z8/P/9fX1//j4+P/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13;&#10;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87Ozv+mpqb/3Nzc//b29v/z8/P/9vb2/+Tk5P+SkpL/mJiY/+vr6//39/f/9PT0//Ly8v+np6f/&#13;&#10;ioqK/9TU1P/4+Pj/9PT0/9TU1P+EhIT/zs7O//f39//29vb/39/f/7i4uP/s7Oz/9PT0//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39/f/j4+P/y8vL/8e&#13;&#10;Hh7/r6+v//z8/P/19fX/5ubm/1NTU/9iYmL/V1dX/3BwcP/r6+v/9vb2/4+Pj/9LS0v/a2tr/0VF&#13;&#10;Rf/Y2Nj/8PDw/1VVVf+JiYn/Xl5e/9XV1f/9/f3/mZmZ/5qamv/29vb/8/Pz//Pz8//z8/P/8/Pz&#13;&#10;//Pz8//z8/P/8/Pz//Pz8//z8/P/8/Pz//Pz8//z8/P/8/Pz//Pz8//z8/P/8/Pz//Pz8//z8/P/&#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vb2//Dw8P9eXl7/oKCg//39/f//&#13;&#10;////XV1d/3h4eP/09PT//////05OTv+QkJD/ubm5/zg4OP/p6en//v7+/6Ojo/9iYmL/xcXF/1NT&#13;&#10;U//09PT/T09P/7S0tP+Tk5P/hISE///////29vb/8/Pz//Pz8//z8/P/8/Pz//Pz8//z8/P/8/Pz&#13;&#10;//Pz8//z8/P/8/Pz//Pz8//z8/P/8/Pz//Pz8//z8/P/8/Pz//Pz8//v7+//lpib/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7u7v9dXV3/oKCg//7+/v/5+fn/TU1N&#13;&#10;/42Njf/29vb//////2FhYf98fHz/oqKi/0BAQP/09PT//Pz8/7Ozs/9VVVX/39/f/1xcXP94eHj/&#13;&#10;Y2Nj/7y8vP9aWlr/2tra/8rKyv/V1dX/9PT0//Pz8//z8/P/8/Pz//Pz8//z8/P/8/Pz//Pz8//z&#13;&#10;8/P/8/Pz//Pz8//z8/P/8/Pz//Pz8//z8/P/8/Pz//Pz8//v7+//l5mc/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fX1/+7u7v9dXV3/oKCg//7+/v/5+fn/TExM/46Ojv/3&#13;&#10;9/f//////2NjY/97e3v/oaGh/0BAQP/19fX//Pz8/7S0tP9VVVX/5eXl/+Tk5P+enp7/39/f/35+&#13;&#10;fv+enp7/lJSU/0JCQv9QUFD/2NjY//X19f/z8/P/8/Pz//Pz8//z8/P/8/Pz//Pz8//z8/P/8/Pz&#13;&#10;//Pz8//z8/P/8/Pz//Pz8//z8/P/8/Pz//Pz8//v7+//l5mc/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&#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fX1/+/v7/9dXV3/oaGh///////+/v7/WVlZ/319ff/09PT/////&#13;&#10;/1JSUv+NjY3/tbW1/zo6Ov/s7Oz//v7+/6ioqP9dXV3/7e3t//f39///////ycnJ/15eXv/Hx8f/&#13;&#10;W1tb/+Li4v+BgYH/j4+P//n5+f/z8/P/8/Pz//Pz8//z8/P/8/Pz//Pz8//z8/P/8/Pz//Pz8//z&#13;&#10;8/P/8/Pz//Pz8//z8/P/8/Pz//Pz8//v7+//l5mc/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X1/+/v7/9dXV3/oaGh//7+/v/9/f3/k5OT/0VFRf/x8fH/4+Pj/zIyMv/A&#13;&#10;wMD/2NjY/z8/P//ExMT//////2BgYP+Ojo7//f39//X19f/x8fH/ZGRk/7q6uv/Pz8//XV1d/+np&#13;&#10;6f+Pj4//h4eH//r6+v/z8/P/8/Pz//Pz8//z8/P/8/Pz//Pz8//z8/P/8/Pz//Pz8//z8/P/8/Pz&#13;&#10;//Pz8//z8/P/8/Pz//Pz8//v7+//l5mc/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29vb/sLCw/zExMf8KCgr/Gxsb/0NDQ//q6ur/5eXl/1hYWP89PT3/Nzc3/3Nzc//u7u7/9vb2&#13;&#10;/5OTk/8yMjL/QkJC/0JCQv/b29v/+Pj4//r6+v+xsbH/c3Nz/+7u7v/t7e3/dXV1/1hYWP9CQkL/&#13;&#10;ysrK//X19f/z8/P/8/Pz//Pz8//z8/P/8/Pz//Pz8//z8/P/8/Pz//Pz8//z8/P/8/Pz//Pz8//z&#13;&#10;8/P/8/Pz//Pz8//v7+//kpSX/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fX1//j4&#13;&#10;+P/4+Pj/+Pj4//f39//z8/P/8/Pz//b29v/09PT/9PT0//X19f/z8/P/8/Pz//T09P/19fX/9PT0&#13;&#10;//b29v/z8/P/8/Pz//Pz8//y8vL/8/Pz//Pz8//z8/P/9fX1//Pz8//19fX/8/Pz//Pz8//z8/P/&#13;&#10;8/Pz//Pz8//z8/P/8/Pz//Pz8//z8/P/8/Pz//Pz8//z8/P/8/Pz//Pz8//z8/P/8/Pz//Pz8//z&#13;&#10;8/P/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82NTj/iYmK//7+/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82NTj/iYmK//7+/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Pz8/+Hh4f89PD7/QUBC/0FAQv9BQEL/QUBC/0FAQv9BQEL/QUBC/0FAQv9BQEL/QUBC/0FA&#13;&#10;Qv9BQEL/QUBC/0FAQv9BQEL/QUBC/0FAQv82NTj/iYmK//7+/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T0/+Xl5f9kZGT/sLCw//Pz8//z8/P/8/Pz&#13;&#10;/+7u7v/CwsL/QkJC/+7u7v/19fX/8/Pz//Pz8//z8/P/8/Pz//Pz8//z8/P/8/Pz//r6+v+urq7/&#13;&#10;VFRU//////+Pk5v/e3+H/zU0Nv+1tLX///////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Tk5P89PD7/QUBC/0FAQv9BQEL/QUBC/0FAQv9BQEL/QUBC/0FAQv9BQEL/QUBC/0FAQv9BQEL/&#13;&#10;QUBC/0FAQv9BQEL/QUBC/0FAQv82NTj/iYmK//7+/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goKD/Nzc3/3d3d/+YmJj/mJiY/3p6ev84&#13;&#10;ODj/ioqK//n5+f/z8/P/8/Pz//Pz8//z8/P/8/Pz//Pz8//z8/P/8/Pz//r6+v+urq7/VFRU////&#13;&#10;//+Pk5v/e3+H/zU0Nv+1tLX///////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Tk5P89&#13;&#10;PD7/QUBC/0FAQv9BQEL/QUBC/0FAQv9BQEL/QUBC/0FAQv9BQEL/QUBC/0FAQv9BQEL/QUBC/0FA&#13;&#10;Qv9BQEL/QUBC/0FAQv82NTj/iYmK//7+/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Tk5P89PD7/QUBC&#13;&#10;/0FAQv9BQEL/QUBC/0FAQv9BQEL/QUBC/0FAQv9BQEL/QUBC/0FAQv9BQEL/QUBC/0FAQv9BQEL/&#13;&#10;QUBC/0FAQv82NTj/iYmK//7+/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Tk5P89PD7/QUBC/0FAQv9B&#13;&#10;QEL/QUBC/0FAQv9BQEL/QUBC/0FAQv9BQEL/QUBC/0FAQv9BQEL/QUBC/0FAQv9BQEL/QUBC/0FA&#13;&#10;Qv82NTj/iYmK//7+/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Tk5P89PD7/QUBC/0FAQv9BQEL/QUBC&#13;&#10;/0FAQv9BQEL/QUBC/0FAQv9BQEL/QUBC/0FAQv9BQEL/QUBC/0FAQv9BQEL/QUBC/0FAQv82NTj/&#13;&#10;iYmK//7+/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Tk5P89PD7/QD9B/z8+QP8/PkD/Pz5A/z8+QP8/&#13;&#10;PkD/Pz5A/z8+QP8/PkD/Pz5A/z8+QP8/PkD/Pz5A/z8+QP8/PkD/Pz5A/z8+QP80Mzb/iIiJ//7+&#13;&#10;/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Tk5P8zMjT/qamp/+7u7//l5eX/5eXl/+Xl5f/l5eX/5eXl&#13;&#10;/+Xl5f/l5eX/5eXl/+Xl5f/l5eX/5eXl/+Xl5f/l5eX/5eXl/+Xl5f/k5OX/6+vr//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Tk5P8yMTP/srKy//7+/v/09PT/9PT0//T09P/09PT/9PT0//T09P/0&#13;&#10;9PT/9PT0//T09P/09PT/9PT0//T09P/09PT/9PT0//T09P/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&#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&#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qog3/2+jF///////+/v7//v7+///////6+vr/&#13;&#10;5+fn/+fn6P/n5+j/5+fo/+fn6P/n5+j/5+fo/+fn6P/n5+j/5+fo/+fn6P/n5+j/5+fo/+fn6P/n&#13;&#10;5+j/5+fo/+fn6P/m5uf/7u7v///////+/v7//v7+//7+/v/+/v7//v7+//7+/v/+/v7//v7+//7+&#13;&#10;/v/+/v7//v7+//7+/v/+/v7//v7+//7+/v/+/v7//v7+//7+/v/+/v7//v7+//7+/v/+/v7//v7+&#13;&#10;//7+/v/+/v7//v7+//7+/v/+/v7//v7+//7+/v/+/v7//v7+//7+/v/+/v7//v7+//7+/v/+/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&#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&#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qog3/2+jF///////+/v7//v7+///////39/f/&#13;&#10;2dna/9ra2//a2tv/2trb/9nZ2v/q6uv/3d3e/9ra2//a2tv/2trb/9ra2//a2tv/2trb/9ra2//a&#13;&#10;2tv/2trb/9ra2//Y2Nn/5eXm///////+/v7//v7+//7+/v/+/v7//v7+//7+/v/+/v7//v7+//7+&#13;&#10;/v/+/v7//v7+//7+/v/+/v7//v7+//7+/v/+/v7//v7+//7+/v/+/v7//v7+//7+/v/+/v7//v7+&#13;&#10;//7+/v/+/v7//v7+//7+/v/+/v7//v7+//7+/v/+/v7//v7+//7+/v/+/v7//v7+//7+/v/+/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39/f/9fX1//b29v/X19f/Ozo8/0FAQv9BQEL/QUBC/0FAQv9BQEL/&#13;&#10;QUBC/0FAQv9BQEL/QUBC/0FAQv9BQEL/QUBC/0FAQv9BQEL/QUBC/0A/Qf97f4f/e3+H/zU0Nv+1&#13;&#10;tLX///////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Dw8P/Ly8v/4eHh//j4+P/FxcX/Ozo9/0FAQv9BQEL/QUBC/0FAQv9BQEL/QUBC/0FA&#13;&#10;Qv9BQEL/QUBC/0FAQv9BQEL/QUBC/0FAQv9BQEL/QUBC/0A/Qf97f4f/e3+H/zU0Nv+1tLX/////&#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jo6P91dXX/vb29//b29v9LS0v/QD9B/0FAQv9BQEL/QUBC/0FAQv9BQEL/QUBC/0FAQv9BQEL/&#13;&#10;QUBC/0FAQv9BQEL/QUBC/0FAQv9BQEL/QUBC/0A/Qf97f4f/e3+H/zU0Nv+1tLX///////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fn5/9p&#13;&#10;aWn/u7u7/9jY2P8fHyD/QkFD/0FAQv9BQEL/QUBC/0FAQv9BQEL/QUBC/0FAQv9BQEL/QUBC/0FA&#13;&#10;Qv9BQEL/QUBC/0FAQv9BQEL/QUBC/0A/Qf97f4f/e3+H/zU0Nv+1tLX///////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T0/+fn5/9nZ2f/q6ur&#13;&#10;/7u7u/8vLy//QUBC/0FAQv9BQEL/QUBC/0FAQv9BQEL/QUBC/0FAQv9BQEL/QUBC/0FAQv9BQEL/&#13;&#10;QUBC/0FAQv9BQEL/QUBC/0A/Qf97f4f/e3+H/zU0Nv+1tLX///////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X19f+VlZX/NDQ0/15eXv8xMDH/QkFD/0FAQv9BQEL/QUBC/0FAQv9B&#13;&#10;QEL/QUBC/0FAQv9BQEL/QUBC/0FAQv9BQEL/QUBC/0FAQv9BQEL/QUBC/0A/Qf97f4f/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bm5v9dXV3/pqam/+/v7/+0tLT/PTw+/0FAQv9BQEL/QUBC/0FAQv9BQEL/QUBC&#13;&#10;/0FAQv9BQEL/QUBC/0FAQv9BQEL/QUBC/0FAQv9BQEL/QUBC/0A/Qf97f4f/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Dg4P9cXFz/ysrK///////W19b/Ozo8/0FAQv9BQEL/QUBC/0FAQv9BQEL/QUBC/0FAQv9B&#13;&#10;QEL/QUBC/0FAQv9BQEL/QUBC/0FAQv9BQEL/QUBC/0A/Qf97f4f/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np&#13;&#10;6f9paWn/q6ur///////V1dX/Ozo8/0FAQv9BQEL/QUBC/0FAQv9BQEL/QUBC/0FAQv9BQEL/QUBC&#13;&#10;/0NCRP9BQEL/QkFE/0JBQ/9BQEL/QUBC/0A/Qf97f4f/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X19f+fn5//&#13;&#10;nZ2d//z8/P/V1db/Ozo8/0FAQv9BQEL/QUBC/0FAQv9BQEL/QUBC/0FAQv8+PT//VFNV/39+f/9D&#13;&#10;QkT/g4KE/2dmaP9BQEL/QUBC/0A/Qf97f4f/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vr6//b2&#13;&#10;9v/V1dX/Ozo8/0FAQv9BQEL/QUBC/0FAQv9BQEL/QUBC/z49P/9IR0n/paSm/7y8vf95eHr/2tra&#13;&#10;/4KBgv9AP0H/QUBC/0A/Qf97f4f/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f39///////b29v/&#13;&#10;Ozo8/0FAQv9BQEL/QUBC/0FAQv9BQEL/PDs9/0tKTP/Dw8P/qqmq/56dnv/W1tf/a2ps/0FAQv9B&#13;&#10;QEL/QUBC/0A/Qf97f4f/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b29v/r6+v/gICA/1tbW/+NjY3/Pj0//0FA&#13;&#10;Qv9BQEL/QUBC/0FAQv9AP0H/V1ZY/7i4uP+trK7/l5eX/8jHyP95eHr/PDs9/0A/Qf9BQEL/QUBC&#13;&#10;/0A/Qf97f4f/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b2&#13;&#10;9v/Ly8v/Tk5O/y8vL/85OTn/QUBC/0FAQv9BQEL/QUBC/0FAQv9BQEL/QUBC/0FAQv9BQEL/QUBC&#13;&#10;/0FAQv9BQEL/QUBC/0FAQv9BQEL/QUBC/0A/Qf97f4f/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29vb/&#13;&#10;09PT/6qqqv+EhIX/Pj0//0FAQv9BQEL/QUBC/0FAQv9BQEL/QUBC/0FAQv9BQEL/QUBC/0FAQv9B&#13;&#10;QEL/QUBC/0FAQv9BQEL/QUBC/0A/Qf97f4f/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j4//7+&#13;&#10;/v/Y2Nj/Ozo8/0FAQv9BQEL/QUBC/0FAQv9BQEL/QUBC/0FAQv9BQEL/QUBC/0FAQv9BQEL/QUBC&#13;&#10;/0FAQv9BQEL/QUBC/0A/Qf97f4f/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V1dX/&#13;&#10;Ojk7/0A/Qf9AP0H/QD9B/0A/Qf9AP0H/QD9B/0A/Qf9AP0H/QD9B/0A/Qf9AP0H/QUBC/0FAQf9B&#13;&#10;QEH/QUBC/z8+QP97f4f/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Y2Nj/Tk1P/1RT&#13;&#10;Vf9UU1X/VFNV/1RTVf9UU1X/VFNV/1RTVf9UU1X/VFNV/1RTVf9VVFb/QkFD/0JHUf9CRk//REJE&#13;&#10;/1RTVf99gYn/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Pj4//j4+P/4+Pj/&#13;&#10;+Pj4//j4+P/4+Pj/+Pj4//j4+P/4+Pj/+Pj4//j4+P//////T01K/0+I0v9Ger7/W1hT//////+Q&#13;&#10;lJz/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T01K/0+Gzv9GeLv/WldT//////+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T01K/0+Gzv9GeLv/WldT//////+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T01K/0+Gzv9GeLv/WldT//////+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T01K/0+Gzv9GeLv/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T01K/0+Gzv9GeLv/WldT//////+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&#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&#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T01K/0+Gzv9GeLv/WldT//////+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T01K/0+Gzv9GeLv/WldT//////+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T01K/0+Gzv9GeLv/WldT//////+Pk5v/e3+H/zU0Nv+1&#13;&#10;tLX///////7+/v/+/v7//v7+//7+/v/+/v7//////+OoRv/47Nj//v////7+/v/+/v7//v7+//7+&#13;&#10;/v/+/v7//v7+//7+/v/+/v7//v7+//7+/v/+/v7//v7+//7+/v/+/v7//v7+//7+/v/+/v7//v7+&#13;&#10;//7+/v/+/v7//v7+//7+/v/+/v7//v7+///////t7e3/ysrK/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3;&#10;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&#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9/f3/9PT0//T09P/09PT/9PT0//T09P/09PT/9PT0//T09P/09PT/&#13;&#10;9PT0//T09P/09PT/9PT0//T09P/09PT/9PT0//T09P/09PT/9vb2//7+/v/+/v7//f39//T09P/0&#13;&#10;9PT/9PT0//T09P/09PT/9PT0//T09P/09PT/9PT0//T09P/09PT/9PT0//T09P/09PT/9PT0//T0&#13;&#10;9P/09PT/9PT0//b29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13;&#10;//////////////////////////////////////////////7+/v/+/v7//v7+////////////////&#13;&#10;////////////////////////////////////////////////////////////////////////////&#13;&#10;///////////+/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&#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09P80Ihn/5EUA/+NGAP/jRgD/40YA/+NGAP/jRgD/40YA/+NGAP/jRgD/40YA/+NG&#13;&#10;AP/jRgD/40YA/+NGAP/jRgD/40YA/+NGAP/jRgD/40YA/+NGAP/jRgD/7EkA/5MjAP+Kkpb/////&#13;&#10;//Pz8//z8/P/8/Pz//Pz8//z8/P/8/Pz//Pz8//z8/P/8/Pz//Pz8//z8/P/8/Pz//Pz8//z8/P/&#13;&#10;8/Pz//Pz8//z8/P/8/Pz//f39/+9vb3/NTU1/y0tLf9SUlL/ycnJ//z8/P/Nzc3/NDQ0//7+/v/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09P80Ihn/5UcA/+RIAP/kSAD/5EgA/+RIAP/kSAD/5EgA/+RIAP/kSAD/5EgA/+RIAP/kSAD/&#13;&#10;5EgA/+RIAP/kSAD/5EgA/+RIAP/kSAD/5EgA/+RIAP/kSAD/7UsA/5QlAP+Kkpb///////Pz8//z&#13;&#10;8/P/8/Pz//Pz8//z8/P/8/Pz//Pz8//z8/P/8/Pz//Pz8//z8/P/8/Pz//Pz8//z8/P/8/Pz//Pz&#13;&#10;8//z8/P/9PT0/+np6f9hYWH/jIyM/9vb2/+NjY3/OTk5/8vLy//W1tb/Ozs7//7+/v/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09P81&#13;&#10;Ihn/5koA/+VLAP/lSwD/5UsA/+VLAP/lSwD/5UsA/+VLAP/lSwD/5UsA/+VLAP/lSwD/5UsA/+VL&#13;&#10;AP/lSwD/5UsA/+VLAP/lSwD/5UsA/+VLAP/lSwD/7k4A/5QnAP+Kkpb///////Pz8//z8/P/8/Pz&#13;&#10;//Pz8//z8/P/8/Pz//Pz8//z8/P/8/Pz//Pz8//z8/P/8/Pz//Pz8//z8/P/8/Pz//Pz8//z8/P/&#13;&#10;9fX1/+Dg4P9ZWVn/zc3N///////39/f/kpKS/0RERP+ysrL/Pj4+//7+/v/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X19f/29vb/9vb2//b29v/19fX/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9bV1f/Szc//0s3O/9LNzv/Z1db/+vr6//n5+f/5+fn/+fn5//n5+f/5+fn/+fn5//n5+f/5+fn/&#13;&#10;+fn5//n5+f/5+fn/+fn5//n5+f/5+fn/+fn5//n5+f/5+fn/+fn5//n5+f/5+fn/+fn5//n5+f/1&#13;&#10;9fX/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13;&#10;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&#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5eZnP/w&#13;&#10;8PD///////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&#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6+v/9/f3//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&#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&#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&#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&#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&#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y9P84Mxn//9YA///VAP//1QD//9UA///VAP//1QD//9UA///VAP//1QD//9UA///V&#13;&#10;AP//1QD//9UA///VAP//1QD//9UA///VAP//1QD//9UA///VAP//1QD//90A/6eJAP+Iipb/////&#13;&#10;//Pz8//z8/P/8/Pz//Pz8//z8/P/8/Pz//Pz8//z8/P/8/Pz//Pz8//z8/P/8/Pz//Pz8//z8/P/&#13;&#10;8/Pz//Pz8//z8/P/8/Pz//Pz8//z8/P/8/Pz//Pz8//z8/P/8/Pz//Pz8//z8/P/8/Pz//Pz8//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y9P84Mxn//9cA///WAP//1gD//9YA///WAP//1gD//9YA///WAP//1gD//9YA///WAP//1gD/&#13;&#10;/9YA///WAP//1gD//9YA///WAP//1gD//9YA///WAP//1gD//94A/6eKAP+Iipb///////Pz8//z&#13;&#10;8/P/8/Pz//Pz8//z8/P/8/Pz//Pz8//z8/P/8/Pz//Pz8//z8/P/8/Pz//Pz8//z8/P/8/Pz//Pz&#13;&#10;8//z8/P/8/Pz//Pz8//z8/P/8/Pz//Pz8//z8/P/8/Pz//Pz8//z8/P/8/Pz//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9P84&#13;&#10;Mxn//9gA///XAP//1wD//9cA///XAP//1wD//9cA///XAP//1wD//9cA///XAP//1wD//9cA///X&#13;&#10;AP//1wD//9cA///XAP//1wD//9cA///XAP//1wD//+AA/6eKAP+Iipb///////Pz8//z8/P/8/Pz&#13;&#10;//Pz8//z8/P/8/Pz//Pz8//z8/P/8/Pz//Pz8//z8/P/8/Pz//Pz8//z8/P/8/Pz//Pz8//z8/P/&#13;&#10;8/Pz//Pz8//z8/P/8/Pz//Pz8//z8/P/8/Pz//Pz8//z8/P/8/Pz//Pz8//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&#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&#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&#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y9P84NRn//+0A///sAP//7AD//+wA///sAP//7AD//+wA///sAP//7AD//+wA///s&#13;&#10;AP//7AD//+wA///sAP//7AD//+wA///sAP//7AD//+wA///sAP//7AD///UA/6eZAP+IiZb/////&#13;&#10;//Pz8//z8/P/8/Pz//Pz8//z8/P/8/Pz//Pz8//z8/P/8/Pz//Pz8//z8/P/8/Pz//Pz8//z8/P/&#13;&#10;8/Pz//Pz8//z8/P/8/Pz//Pz8//z8/P/8/Pz//Pz8//z8/P/8/Pz//Pz8//z8/P/8/Pz//Pz8//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y9P84NRn//+4A///tAP//7QD//+0A///tAP//7QD//+0A///tAP//7QD//+0A///tAP//7QD/&#13;&#10;/+0A///tAP//7QD//+0A///tAP//7QD//+0A///tAP//7QD///YA/6eaAP+IiZb///////Pz8//z&#13;&#10;8/P/8/Pz//Pz8//z8/P/8/Pz//Pz8//z8/P/8/Pz//Pz8//z8/P/8/Pz//Pz8//z8/P/8/Pz//Pz&#13;&#10;8//z8/P/8/Pz//Pz8//z8/P/8/Pz//Pz8//z8/P/8/Pz//Pz8//z8/P/8/Pz//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9P84&#13;&#10;Nhn//+8A///uAP//7gD//+4A///uAP//7gD//+4A///uAP//7gD//+4A///uAP//7gD//+4A///u&#13;&#10;AP//7gD//+4A///uAP//7gD//+4A///uAP//7gD///cA/6ebAP+IiZb///////Pz8//z8/P/8/Pz&#13;&#10;//Pz8//z8/P/8/Pz//Pz8//z8/P/8/Pz//Pz8//z8/P/8/Pz//Pz8//z8/P/8/Pz//Pz8//z8/P/&#13;&#10;8/Pz//Pz8//z8/P/8/Pz//Pz8//z8/P/8/Pz//Pz8//z8/P/8/Pz//Pz8//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&#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&#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&#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3;&#10;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&#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&#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&#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&#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7CwsP+q&#13;&#10;qqr///////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&#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6urq/8MDAz/ysrK&#13;&#10;///////+/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&#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66urv8AAAD/DAwM/9nZ2f/+&#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66urv8AAAD/AAAA/1RUVP///////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6+vr/8AAAD/QkJC///////+/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6Ojo/8wMDD/6+vr///////+/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97e3v/j4+P///////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&#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&#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&#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&#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&#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&#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&#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&#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vr6//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&#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56env9kZGT/+/v7///////+/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6+vr/8AAAD/hoaG///////+/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&#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66urv8AAAD/AAAA/2lpaf///////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&#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66urv8AAAD/AAAA/7a2t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66u&#13;&#10;rv8AAAD/qqqq///////+/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6SkpP+Li4v/&#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z8/P/9/f3//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&#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NjP/APbd/wD13P8A9dz/APXc/wD13P8A9dz/APXc/wD13P8A9dz/APXc/wD1&#13;&#10;3P8A9dz/APXc/wD13P8A9dz/APXc/wD13P8A9dz/APXc/wD13P8A9dz/AP/l/wCgjv+WiYr/////&#13;&#10;//Pz8//z8/P/8/Pz//Pz8//z8/P/8/Pz//Pz8//z8/P/8/Pz//Pz8//z8/P/8/Pz//Pz8//z8/P/&#13;&#10;8/Pz//Pz8//z8/P/8/Pz//Pz8//z8/P/9fX1//Pz8//w8PD/8PDw//Pz8//v7+//6+vr//T09P/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NzT/APff/wD23v8A9t7/APbe/wD23v8A9t7/APbe/wD23v8A9t7/APbe/wD23v8A9t7/&#13;&#10;APbe/wD23v8A9t7/APbe/wD23v8A9t7/APbe/wD23v8A9t7/AP/n/wCgj/+WiYr///////Pz8//z&#13;&#10;8/P/8/Pz//Pz8//z8/P/8/Pz//Pz8//z8/P/8/Pz//Pz8//z8/P/8/Pz//Pz8//z8/P/8/Pz//Pz&#13;&#10;8//z8/P/8/Pz//T09P/z8/P/1tbW/6Ojo/+CgoL/gYGB/6Ojo//W1tb/9PT0//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NzT/APji/wD34f8A9+H/APfh/wD34f8A9+H/APfh/wD34f8A9+H/APfh/wD34f8A9+H/APfh/wD3&#13;&#10;4f8A9+H/APfh/wD34f8A9+H/APfh/wD34f8A9+H/AP/q/wChkf+WiYr///////Pz8//z8/P/8/Pz&#13;&#10;//Pz8//z8/P/8/Pz//Pz8//z8/P/8/Pz//Pz8//z8/P/8/Pz//Pz8//z8/P/8/Pz//Pz8//z8/P/&#13;&#10;8/Pz//b29v/FxcX/NTU1/yoqKv9DQ0P/RUVF/ysrK/80NDT/uLi4//f39//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&#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&#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&#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Nzj/AP3//wD8//8A/P//APz//wD8//8A/P//APz//wD8//8A/P//APz//wD8&#13;&#10;//8A/P//APz//wD8//8A/P//APz//wD8//8A/P//APz//wD8//8A/P//AP///wClp/+WiIj/////&#13;&#10;//Pz8//z8/P/8/Pz//Pz8//z8/P/8/Pz//Pz8//z8/P/8/Pz//Pz8//z8/P/8/Pz//Pz8//z8/P/&#13;&#10;8/Pz//Pz8//z8/P/8/Pz//Pz8//z8/P/8/Pz//Pz8//z8/P/8/Pz//Pz8//z8/P/8/Pz//Pz8//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7Ozs/66urv+mpqb/tra2//j4&#13;&#10;+P/+/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Nzj/APv//wD6//8A+v//APr//wD6//8A+v//APr//wD6//8A+v//APr//wD6//8A+v//&#13;&#10;APr//wD6//8A+v//APr//wD6//8A+v//APr//wD6//8A+v//AP///wCjp/+WiIj///////Pz8//z&#13;&#10;8/P/8/Pz//Pz8//z8/P/8/Pz//Pz8//z8/P/8/Pz//Pz8//z8/P/8/Pz//Pz8//z8/P/8/Pz//Pz&#13;&#10;8//z8/P/8/Pz//Pz8//z8/P/8/Pz//Pz8//z8/P/8/Pz//Pz8//z8/P/8/Pz//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Nzj/APv//wD6//8A+v//APr//wD6//8A+v//APr//wD6//8A+v//APr//wD6//8A+v//APr//wD6&#13;&#10;//8A+v//APr//wD6//8A+v//APr//wD6//8A+v//AP///wCjp/+WiIj///////Pz8//z8/P/8/Pz&#13;&#10;//Pz8//z8/P/8/Pz//Pz8//z8/P/8/Pz//Pz8//z8/P/8/Pz//Pz8//z8/P/8/Pz//Pz8//z8/P/&#13;&#10;8/Pz//Pz8//z8/P/8/Pz//Pz8//z8/P/8/Pz//Pz8//z8/P/8/Pz//Pz8//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7m5&#13;&#10;uf+6urr///////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6ioqP8ZGRn/&#13;&#10;3Nzc///////+/v7//v7+//7+/v/+/v7//v7+//7+/v/+/v7//v7+//7+/v/+/v7//v7+//7+/v/+&#13;&#10;/v7//v7+//7+/v/+/v7//v7+//7+/v/+/v7//v7+//7+/v/+/v7//v7+//7+/v/+/v7//v7+//7+&#13;&#10;/v/+/v7//v7+//7+/v/+/v7//v7+//7+/v/+/v7//v7+//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66urv8AAAD/Hh4e/+7u&#13;&#10;7v/+/v7//v7+//7+/v/+/v7//v7+//7+/v/+/v7//v7+//7+/v/+/v7//v7+//7+/v/+/v7//v7+&#13;&#10;//7+/v/+/v7//v7+//7+/v/+/v7//v7+//7+/v/+/v7//v7+//7+/v/+/v7//v7+//7+/v/+/v7/&#13;&#10;/v7+//7+/v/+/v7//v7+//7+/v/+/v7//v7+//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66urv8AAAD/AAAA/0xMTP//////&#13;&#10;/v7+//7+/v/+/v7//v7+//7+/v/+/v7//v7+//7+/v/+/v7//v7+//7+/v/+/v7//v7+//7+/v/+&#13;&#10;/v7//v7+//7+/v/+/v7//v7+//7+/v/+/v7//v7+//7+/v/+/v7//v7+//7+/v/+/v7//v7+//7+&#13;&#10;/v/+/v7//v7+//7+/v/+/v7//v7+//7+/v/+/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6+vr/8AAAD/Ly8v//v7+//+/v7//v7+//7+&#13;&#10;/v/+/v7//v7+//7+/v/+/v7//v7+//7+/v/+/v7//v7+//7+/v/+/v7//v7+//7+/v/+/v7//v7+&#13;&#10;//7+/v/+/v7//v7+//7+/v/+/v7//v7+//7+/v/+/v7//v7+//7+/v/+/v7//v7+//7+/v/+/v7/&#13;&#10;/v7+//7+/v/+/v7//v7+//7+/v/+/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6Wlpf8kJCT/5ubm///////+/v7//v7+//7+/v/+/v7/&#13;&#10;/v7+//7+/v/+/v7//v7+//7+/v/+/v7//v7+//7+/v/+/v7//v7+//7+/v/+/v7//v7+//7+/v/+&#13;&#10;/v7//v7+//7+/v/+/v7//v7+//7+/v/+/v7//v7+//7+/v/+/v7//v7+//7+/v/+/v7//v7+//7+&#13;&#10;/v/+/v7//v7+//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8DAwP/Dw8P///////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&#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NTj/AOn//wDo//8A6P//AOj//wDo//8A6P//AOj//wDo//8A6P//AOj//wDo&#13;&#10;//8A6P//AOj//wDo//8A6P//AOj//wDo//8A6P//AOj//wDo//8A6P//APH//wCWp/+WiYj/////&#13;&#10;//Pz8//z8/P/8/Pz//Pz8//z8/P/8/Pz//Pz8//z8/P/8/Pz//Pz8//z8/P/8/Pz//Pz8//z8/P/&#13;&#10;8/Pz//Pz8//z8/P/8/Pz//Pz8//z8/P/8/Pz//Pz8//z8/P/8/Pz//Pz8//z8/P/8/Pz//Pz8//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NTj/AOn//wDo//8A6P//AOj//wDo//8A6P//AOj//wDo//8A6P//AOj//wDo//8A6P//&#13;&#10;AOj//wDo//8A6P//AOj//wDo//8A6P//AOj//wDo//8A6P//APH//wCWp/+WiYj///////Pz8//z&#13;&#10;8/P/8/Pz//Pz8//z8/P/8/Pz//Pz8//z8/P/8/Pz//Pz8//z8/P/8/Pz//Pz8//z8/P/8/Pz//Pz&#13;&#10;8//z8/P/8/Pz//Pz8//z8/P/8/Pz//Pz8//z8/P/8/Pz//Pz8//z8/P/8/Pz//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NTj/AOj//wDn//8A5///AOf//wDn//8A5///AOf//wDn//8A5///AOf//wDn//8A5///AOf//wDn&#13;&#10;//8A5///AOf//wDn//8A5///AOf//wDn//8A5///APD//wCWp/+WiYj///////Pz8//z8/P/8/Pz&#13;&#10;//Pz8//z8/P/8/Pz//Pz8//z8/P/8/Pz//Pz8//z8/P/8/Pz//Pz8//z8/P/8/Pz//Pz8//z8/P/&#13;&#10;8/Pz//Pz8//z8/P/8/Pz//Pz8//z8/P/8/Pz//Pz8//z8/P/8/Pz//Pz8//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&#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13;&#10;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&#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&#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&#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13;&#10;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ipDz//Pbu//7+///+/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ipDz//Pbu//7+///+/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&#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ipDz//Pbu//7+///+/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ipDz//Pbu//7+///+/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ipDz//Pbu//7+///+/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ipDz//Pbu//7+///+/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ipDz/&#13;&#10;/Pbu//7+///+/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ipDz//Pbu//7+&#13;&#10;///+/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ipDz//Pbu//7+///+/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ipDz//Pbu//7+///+/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39/f//v7+&#13;&#10;//7+/v/+/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k5OT//f39//7+/v/+&#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l5eX//f39//7+/v/+/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l5eX//f39//7+/v/+/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l5eX//f39//7+/v/+/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l5eX//f39//7+/v/+/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l5eX//f39//7+/v/+/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l5eX//f39//7+/v/+/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l5eX//f39//7+/v/+/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rq6v+hoaH/NTU1/zU1Nf+bm5v/6+vr/+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l5eX//f39//7+/v/+/v7//v7+//7+/v/+&#13;&#10;/v7//////+Tk5P8yMTP/srKy//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np6f+pqan/YmJi/4CAgP/g4OD/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l5eX//f39//7+/v/+/v7//v7+//7+/v/+/v7/////&#13;&#10;/+Tk5P8yMTP/srKy//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p6en/7+/v/+zs7P/l5eX/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l5eX//f39//7+/v/+/v7//v7+//7+/v/+/v7//////+Tk5P8y&#13;&#10;MTP/srKy//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l5eX//f39//7+/v/+/v7//v7+//7+/v/+/v7//////+Tk5P8yMTP/srKy&#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l5eX//f39//7+/v/+/v7//v7+//7+/v/+/v7//////+Tk5P8yMTP/srKy//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k5OT//f39//7+/v/+/v7//v7+//7+/v/+/v7//////+Tk5P8yMTP/srKy//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7+/v/+/v7//v7+//7+/v/+/v7//////+Tk5P8yMTP/srKy//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Tk5P8yMTP/srKy//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Tk5P8yMTP/srKy//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0s&#13;&#10;Lv8rKiz/rq6u//7+/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vr7/&#13;&#10;4eHh//b29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6+vr/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&#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&#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&#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&#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T0/01MTP86MTP/OjEz/z82OP/z8vL///////7+/v/+&#13;&#10;/v7//v7+//7+/v/+/v7//v7+//7+/v/+/v7//v7+//7+/v/+/v7//v7+//7+/v/+/v7//v7+//7+&#13;&#10;/v/+/v7//v7+//7+/v/+/v7//v7+//7+/v/39/f/8vLy//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8v8ZJDj/AFX//wBW//8AVv//AFb//wBW//8AVv//AFb//wBW//8AVv//AFb//wBW&#13;&#10;//8AVv//AFb//wBW//8AVv//AFb//wBW//8AVv//AFb//wBW//8AVv//AFn//wAup/+WkYj/////&#13;&#10;//Pz8//z8/P/8/Pz//Pz8//z8/P/8/Pz//Pz8//z8/P/8/Pz//Pz8//z8/P/8/Pz//Pz8//z8/P/&#13;&#10;8/Pz//Pz8//z8/P/8/Pz//Pz8//z8/P/8/Pz//Pz8//z8/P/8/Pz//f39/+Kior/YGBg//z8/P/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8v8ZIzj/AFP//wBU//8AVP//AFT//wBU//8AVP//AFT//wBU//8AVP//AFT//wBU//8AVP//&#13;&#10;AFT//wBU//8AVP//AFT//wBU//8AVP//AFT//wBU//8AVP//AFf//wAtp/+WkYj///////Pz8//z&#13;&#10;8/P/8/Pz//Pz8//z8/P/8/Pz//Pz8//z8/P/8/Pz//Pz8//z8/P/8/Pz//Pz8//z8/P/8/Pz//Pz&#13;&#10;8//z8/P/8/Pz//Pz8//z8/P/8/Pz//b29v/4+Pj/+Pj4//f39//V1dX/ycnJ//b29v/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8v8Z&#13;&#10;Izj/AFL//wBT//8AU///AFP//wBT//8AU///AFP//wBT//8AU///AFP//wBT//8AU///AFP//wBT&#13;&#10;//8AU///AFP//wBT//8AU///AFP//wBT//8AU///AFb//wAsp/+WkYj///////Pz8//z8/P/8/Pz&#13;&#10;//Pz8//z8/P/8/Pz//Pz8//z8/P/8/Pz//Pz8//z8/P/8/Pz//Pz8//z8/P/8/Pz//Pz8//z8/P/&#13;&#10;8/Pz//Pz8//09PT//Pz8/93d3f+9vb3/u7u7/93d3f///////Pz8//Pz8//z8/P/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8v8ZIzj/AFH/&#13;&#10;/wBS//8AUv//AFL//wBS//8AUv//AFL//wBS//8AUv//AFL//wBS//8AUv//AFL//wBS//8AUv//&#13;&#10;AFL//wBS//8AUv//AFL//wBS//8AUv//AFX//wArp/+WkYj///////Pz8//z8/P/8/Pz//Pz8//z&#13;&#10;8/P/8/Pz//Pz8//z8/P/8/Pz//Pz8//z8/P/8/Pz//Pz8//z8/P/8/Pz//Pz8//z8/P/8/Pz//b2&#13;&#10;9v/l5eX/X19f/yAgIP8nJyf/KCgo/yEhIf9dXV3/4uLi//T09P/z8/P/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8v8ZIzj/AE7//wBP//8A&#13;&#10;T///AE///wBP//8AT///AE///wBP//8AT///AE///wBP//8AT///AE///wBP//8AT///AE///wBP&#13;&#10;//8AT///AE///wBP//8AT///AFL//wApp/+Wkoj///////Pz8//z8/P/8/Pz//Pz8//z8/P/8/Pz&#13;&#10;//Pz8//z8/P/8/Pz//Pz8//z8/P/8/Pz//Pz8//z8/P/8/Pz//Pz8//z8/P/9PT0//Hx8f+BgYH/&#13;&#10;V1dX/8DAwP/T09P/1NTU/7+/v/9dXV3/ZWVl//r6+v/z8/P/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8v8ZIzj/AE7//wBP//8AT///AE//&#13;&#10;/wBP//8AT///AE///wBP//8AT///AE///wBP//8AT///AE///wBP//8AT///AE///wBP//8AT///&#13;&#10;AE///wBP//8AT///AFL//wApp/+Wkoj///////Pz8//z8/P/8/Pz//Pz8//z8/P/8/Pz//Pz8//z&#13;&#10;8/P/8/Pz//Pz8//z8/P/8/Pz//Pz8//z8/P/8/Pz//Pz8//z8/P/9PT0/+Hh4f9hYWH/yMjI//z8&#13;&#10;/P/29vb/9vb2//f39//b29v/QkJC/+fn5//19fX/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fX1&#13;&#10;//Ly8v83Nzf/tra2//X19f/8/Pz/TExM/5mZmf/39/f/8/Pz//n5+f/CwsL/ISEh/yEhIf8DDCL/&#13;&#10;AEP//wBC//8AQv//AEL//wBC//8AQv//AEL//wBC//8AQv//AEL//wBC//8AQv//AEL//wBC//8A&#13;&#10;Qv//AEL//wBC//8AQv//AEL//wBC//8AQv//AEX//wAgp/+Wkoj///////Pz8//z8/P/8/Pz//Pz&#13;&#10;8//z8/P/8/Pz//Pz8//z8/P/8/Pz//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n5+f89&#13;&#10;PT3/qqqq//X19f/9/f3/QEBA/6Wlpf/29vb/8/Pz//Pz8//w8PD/5+fn/+jo5v8YIDf/AD///wBA&#13;&#10;//8AQP//AED//wBA//8AQP//AED//wBA//8AQP//AED//wBA//8AQP//AED//wBA//8AQP//AED/&#13;&#10;/wBA//8AQP//AED//wBA//8AQP//AEP//wAfp/+Wkoj///////Pz8//z8/P/8/Pz//Pz8//z8/P/&#13;&#10;8/Pz//Pz8//z8/P/8/Pz//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9/f9fX1//fHx8&#13;&#10;//7+/v/e3t7/Ly8v/8zMzP/19fX/8/Pz//Pz8//z8/P/8/Pz//T08v8ZITj/AD///wBA//8AQP//&#13;&#10;AED//wBA//8AQP//AED//wBA//8AQP//AED//wBA//8AQP//AED//wBA//8AQP//AED//wBA//8A&#13;&#10;QP//AED//wBA//8AQP//AEL//wAfp/+Wkoj///////Pz8//z8/P/8/Pz//Pz8//z8/P/8/Pz//Pz&#13;&#10;8//z8/P/8/Pz//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f39/+ysrL/PT09/62trf9p&#13;&#10;aWn/WFhY/+3t7f/09PT/8/Pz//Pz8//z8/P/8/Pz//T08v8ZITj/ADv//wA8//8APP//ADz//wA8&#13;&#10;//8APP//ADz//wA8//8APP//ADz//wA8//8APP//ADz//wA8//8APP//ADz//wA8//8APP//ADz/&#13;&#10;/wA8//8APP//AD7//wAcp/+Wk4j///////Pz8//z8/P/8/Pz//Pz8//z8/P/8/Pz//Pz8//z8/P/&#13;&#10;8/Pz//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29vb/i4uL/0NDQ/9YWFj/zs7O&#13;&#10;//b29v/z8/P/8/Pz//Pz8//z8/P/8/Pz//T08v8ZIDj/ADr//wA7//8AO///ADv//wA7//8AO///&#13;&#10;ADv//wA7//8AO///ADv//wA7//8AO///ADv//wA7//8AO///ADv//wA7//8AO///ADv//wA7//8A&#13;&#10;O///AD3//wAbp/+Wk4j///////Pz8//z8/P/8/Pz//Pz8//z8/P/8/Pz//Pz8//z8/P/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&#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8v8ZIDj/ADT//wA1//8ANf//ADX//wA1//8ANf//ADX//wA1//8ANf//ADX//wA1&#13;&#10;//8ANf//ADX//wA1//8ANf//ADX//wA1//8ANf//ADX//wA1//8ANf//ADf//wAXp/+Wk4j/////&#13;&#10;//Pz8//z8/P/8/Pz//Pz8//z8/P/8/Pz//Pz8//z8/P/8/Pz//Pz8//z8/P/8/Pz//Pz8//z8/P/&#13;&#10;8/Pz//Pz8//z8/P/8/Pz//Pz8//z8/P/8/Pz//Pz8//z8/P/8/Pz//Pz8//z8/P/8/Pz//Pz8//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8v8ZHzj/ADH//wAy//8AMv//ADL//wAy//8AMv//ADL//wAy//8AMv//ADL//wAy//8AMv//&#13;&#10;ADL//wAy//8AMv//ADL//wAy//8AMv//ADL//wAy//8AMv//ADT//wAVp/+Wk4j///////Pz8//z&#13;&#10;8/P/8/Pz//Pz8//z8/P/8/Pz//Pz8//z8/P/8/Pz//Pz8//z8/P/8/Pz//Pz8//z8/P/8/Pz//Pz&#13;&#10;8//z8/P/8/Pz//Pz8//z8/P/8/Pz//Pz8//z8/P/8/Pz//Pz8//z8/P/8/Pz//Pz8//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8v8Z&#13;&#10;Hzj/AC3//wAu//8ALv//AC7//wAu//8ALv//AC7//wAu//8ALv//AC7//wAu//8ALv//AC7//wAu&#13;&#10;//8ALv//AC7//wAu//8ALv//AC7//wAu//8ALv//ADD//wASp/+Wk4j///////Pz8//z8/P/8/Pz&#13;&#10;//Pz8//z8/P/8/Pz//Pz8//z8/P/8/Pz//Pz8//z8/P/8/Pz//Pz8//z8/P/8/Pz//Pz8//z8/P/&#13;&#10;8/Pz//Pz8//z8/P/8/Pz//Pz8//z8/P/8/Pz//Pz8//z8/P/8/Pz//Pz8//z8/P/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8v8ZHzj/ACz/&#13;&#10;/wAt//8ALf//AC3//wAt//8ALf//AC3//wAt//8ALf//AC3//wAt//8ALf//AC3//wAt//8ALf//&#13;&#10;AC3//wAt//8ALf//AC3//wAt//8ALf//AC///wASp/+Wk4j///////Pz8//z8/P/8/Pz//Pz8//z&#13;&#10;8/P/8/Pz//Pz8//z8/P/8/Pz//Pz8//z8/P/8/Pz//Pz8//z8/P/8/Pz//Pz8//z8/P/8/Pz//Pz&#13;&#10;8//z8/P/8/Pz//Pz8//z8/P/8/Pz//Pz8//z8/P/8/Pz//Pz8//z8/P/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8v8ZHjj/ACf//wAp//8A&#13;&#10;Kf//ACn//wAp//8AKf//ACn//wAp//8AKf//ACn//wAp//8AKf//ACn//wAp//8AKf//ACn//wAp&#13;&#10;//8AKf//ACn//wAp//8AKf//ACv//wAOp/+WlIj///////Pz8//z8/P/8/Pz//Pz8//z8/P/8/Pz&#13;&#10;//Pz8//z8/P/8/Pz//Pz8//z8/P/8/Pz//Pz8//z8/P/8/Pz//Pz8//z8/P/8/Pz//Pz8//z8/P/&#13;&#10;8/Pz//Pz8//z8/P/8/Pz//Pz8//z8/P/8/Pz//Pz8//z8/P/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8v8ZHjj/ACT//wAm//8AJv//ACb/&#13;&#10;/wAm//8AJv//ACb//wAm//8AJv//ACb//wAm//8AJv//ACb//wAm//8AJv//ACb//wAm//8AJv//&#13;&#10;ACb//wAm//8AJv//ACj//wAMp/+WlIj///////Pz8//z8/P/8/Pz//Pz8//z8/P/8/Pz//Pz8//z&#13;&#10;8/P/8/Pz//Pz8//z8/P/8/Pz//Pz8//z8/P/8/Pz//Pz8//z8/P/8/Pz//Pz8//z8/P/8/Pz//Pz&#13;&#10;8//z8/P/8/Pz//Pz8//z8/P/8/Pz//Pz8//z8/P/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08v8ZHTj/ACL//wAk//8AJP//ACT//wAk//8A&#13;&#10;JP//ACT//wAk//8AJP//ACT//wAk//8AJP//ACT//wAk//8AJP//ACT//wAk//8AJP//ACT//wAk&#13;&#10;//8AJP//ACX//wAKp/+WlIj///////Pz8//z8/P/8/Pz//Pz8//z8/P/8/Pz//Pz8//z8/P/8/Pz&#13;&#10;//Pz8//z8/P/8/Pz//Pz8//z8/P/8/Pz//Pz8//z8/P/8/Pz//Pz8//z8/P/8/Pz//Pz8//z8/P/&#13;&#10;8/Pz//Pz8//z8/P/8/Pz//Pz8//z8/P/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8/8ODSP/&#13;&#10;AACn/wAAp/8AAKf/AACn/wAAp/8AAKf/AACn/wAAp/8AAKf/AACn/wAAp/8AAKf/AACn/wAAp/8A&#13;&#10;AKf/AACn/wAAp/8AAKf/AACn/wAAp/8AAKf/AACn/wAAaf+RkYf///////Pz8//z8/P/8/Pz//Pz&#13;&#10;8//z8/P/8/Pz//Pz8//z8/P/8/Pz//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9paWf/WVlK/1lZ&#13;&#10;Sv9ZWUr/WVlK/1lZSv9ZWUr/WVlK/1lZSv9ZWUr/WVlK/1lZSv9ZWUr/WVlK/1lZSv9ZWUr/WVlK&#13;&#10;/1lZSv9ZWUr/WVlK/1lZSv9ZWUr/WVlK/1lZT/+4uLn/+/v7//Pz8//z8/P/8/Pz//Pz8//z8/P/&#13;&#10;8/Pz//Pz8//z8/P/8/Pz//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13;&#10;////////////////////////////////////////////////////////////////////////////&#13;&#10;///////////////////////////////4+Pj/8vLy//Pz8//z8/P/8/Pz//Pz8//z8/P/8/Pz//Pz&#13;&#10;8//z8/P/8/Pz//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T01K/0+Gzv9GeLv/WldT////&#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4+P+YmJj/TU1N&#13;&#10;/8PDw/88PDz/w8PD//X19f/z8/P/8/Pz//Pz8//09PT/wcHB/ykpKf/m5ub/7+/v//X19f/j4+P/&#13;&#10;SUlJ/6ysrP//////aGho/2VlZf/9/f3/8/Pz//Pz8//z8/P/8/Pz//Pz8//z8/P//Pz8/09PT/+s&#13;&#10;rKz/9vb2//j4+P9fX1//h4eH//v7+//09PT/9PT0//X19f8/Pz//oqKi//////+np6f/ISEh/9TU&#13;&#10;1P/5+fn/6Ojo/zg4OP/T09P/9fX1//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vb2/9LS0v85OTn/wMDA//39/f+P&#13;&#10;j4//UFBQ/+7u7v/09PT/9fX1/+vr6/9ycnL/Ghoa/wcHB/8eHh7/a2tr//r6+v/39/f/srKy/y0t&#13;&#10;Lf8wMDD/RERE/9XV1f/29vb/8/Pz//Pz8//z8/P/8/Pz//Pz8//z8/P//Pz8/09PT/+srKz/9vb2&#13;&#10;//j4+P9gYGD/h4eH//n5+f/z8/P/8/Pz//v7+/+UlJT/JiYm/z8/P/9KSkr/Pz8//9LS0v/5+fn/&#13;&#10;6Ojo/zg4OP/T09P/9fX1//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Hx8f/o6Oj/8vLy//T09P/w8PD/6enp&#13;&#10;//Pz8//z8/P/8/Pz//Ly8v/q6ur/5eXl/+bm5v/k5OT/6enp//Pz8//09PT/8/Pz/9ra2v/IyMj/&#13;&#10;5+fn//Pz8//z8/P/8/Pz//Pz8//z8/P/8/Pz//Pz8//z8/P//Pz8/1BQUP+EhIT/19fX//b29v/r&#13;&#10;6+v/7e3t//Pz8//z8/P/8/Pz//T09P/w8PD/1dXV/8vLy//o6Oj/6urq//Ly8v/t7e3/urq6/y4u&#13;&#10;Lv/W1tb/9fX1//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09PT/8/Pz//Pz&#13;&#10;8//z8/P/8/Pz//Pz8//z8/P/8/Pz//Pz8//z8/P/+fn5/46Ojv9cXFz/paWl//v7+//z8/P/8/Pz&#13;&#10;//Pz8//z8/P/8/Pz//Pz8//z8/P/9PT0//T09P/z8/P/8/Pz//b29v/c3Nz/cnJy/2NjY//k5OT/&#13;&#10;9PT0//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8/Pz/+Pj4//Pz8//z8/P/8/Pz//Pz8//z&#13;&#10;8/P/8/Pz//Pz8//z8/P/8/Pz//Pz8//z8/P/8/Pz//Pz8//09PT/+/v7//z8/P/09PT/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z&#13;&#10;8/P/8/Pz//Pz8//z8/P/8/Pz//Pz8//z8/P/8/Pz//Pz8///////T01K/0+Gzv9GeLv/WldT////&#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39/f/9fX1//Pz8//39/f/+/v7//Ly8v/8/Pz/9fX1&#13;&#10;//Pz8//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Dw8P/Ozs7/4+Pj//f39//Q0ND/UFBQ/zQ0NP9qamr/6Ojo//Pz8//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jo6P94eHj/vr6+//f39/9LS0v/U1NT/5WVlf87Ozv/enp6//r6+v/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fn5/9oaGj/urq6/9fX1/83Nzf/5eXl//T09P++vr7/Ojo6//Hx8f/09PT/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fn&#13;&#10;5/9oaGj/sLCw/729vf9OTk7/+vr6//T09P/h4eH/Pj4+/+Hh4f/29vb/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rq6v9nZ2f/&#13;&#10;RkZG/1RUVP9BQUH/9fX1//X19f/Ozs7/NjY2/+/v7//19fX/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T0//Dw8P+zs7P/h4eH/4iI&#13;&#10;iP+ampr/6enp//b29v+5ubn/d3d3//v7+//z8/P/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5+fn//Pz8////////////&#13;&#10;+fn5//b29v/4+Pj//f39//Ly8v/z8/P/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Pz8/9/f3//BwcH/v7+//9/f&#13;&#10;3//8/Pz/9fX1//Pz8//z8/P/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b29v/o6Oj/aGho/ycnJ/8qKir/Kysr/ygoKP9nZ2f/&#13;&#10;5ubm//T09P/z8/P/8/Pz//Pz8//z8/P/8/Pz//Pz8///////T01K/0+Gzv9GeLv/WldT//////+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Ly8v+IiIj/T09P/6+vr//ExMT/xsbG/6+vr/9UVFT/bW1t//r6&#13;&#10;+v/z8/P/8/Pz//Pz8//z8/P/8/Pz//Pz8///////T01K/0+Gzv9GeLv/WldT//////+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9PT0/+Li4v9iYmL/wsLC//z8/P/4+Pj/+Pj4//f39//U1NT/Q0ND/+jo6P/19fX/&#13;&#10;8/Pz//Pz8//z8/P/8/Pz//Pz8///////T01K/1CHz/9Gebz/WldT//////+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Xl5f9kZGT/s7Oz//T09P/z8/P/8/Pz/+/v7//ExMT/QkJC/+7u7v/19fX/8/Pz//Pz&#13;&#10;8//z8/P/8/Pz//Pz8///////TEpI/0Jzs/87aKT/W1h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b29v+enp7/Nzc3/3t7e/+bm5v/nJyc/35+fv85OTn/iIiI//n5+f/z8/P/8/Pz//Pz8//z8/P/&#13;&#10;8/Pz//Pz8//9/f3/cXFx/y4tK/8gHh3/XFxc//////+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z&#13;&#10;8/P/nJyc/0VFRf8wMDD/MDAw/0ZGRv+YmJj/9fX1//Pz8//z8/P/8/Pz//Pz8//z8/P/8/Pz//Pz&#13;&#10;8//y8vL//Pz8//////+4uLj/U1NT//////+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v7&#13;&#10;///////v7+//7+/v//7+/v//////+/v7//Pz8//z8/P/8/Pz//Pz8//z8/P/8/Pz//Pz8//z8/P/&#13;&#10;8/Pz//r6+v+urq7/VFRU//////+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9PT/9fX1//b29v+wsLD/lpaW//j4+P/z8/P/8/Pz//Pz8//z8/P/8/Pz//Pz8//z8/P/8/Pz//r6&#13;&#10;+v+urq7/VFRU//////+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f39/+SkpL/bGxs//v7+//z8/P/8/Pz//Pz8//z8/P/8/Pz//Pz8//z8/P/8/Pz//r6+v+urq7/&#13;&#10;VFRU//////+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19fX/9fX1//X19f/l&#13;&#10;5eX/39/f//T09P/z8/P/8/Pz//Pz8//z8/P/8/Pz//Pz8//z8/P/8/Pz//r6+v+urq7/VFRU////&#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6enp/729vf+ampr/mJiY/729vf/q6ur/9vb2&#13;&#10;//Pz8//z8/P/8/Pz//Pz8//z8/P/8/Pz//Pz8//z8/P/8/Pz//r6+v+urq7/VFRU//////+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b29v/Q0ND/PT09/x4eHv8yMjL/NDQ0/x4eHv88PDz/x8fH//b29v/z&#13;&#10;8/P/8/Pz//Pz8//z8/P/8/Pz//Pz8//z8/P/8/Pz//r6+v+urq7/VFRU//////+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zs7P9tbW3/eXl5/+/v7//7+/v//Pz8/+3t7f+Dg4P/TExM//f39//z8/P/8/Pz&#13;&#10;//Pz8//z8/P/8/Pz//Pz8//z8/P/8/Pz//r6+v+urq7/VFRU//////+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9/f3/9fX1//19fX///////19fX/9fX1//n5+f/r6+v/Pz8//+bm5v/19fX/8/Pz//Pz8//z&#13;&#10;8/P/8/Pz//Pz8//z8/P/8/Pz//r6+v+urq7/VFRU//////+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rq&#13;&#10;6v9ra2v/iYmJ/+Li4v/x8fH/8fHx/+Dg4P+Xl5f/SUlJ//Pz8//09PT/8/Pz//Pz8//z8/P/8/Pz&#13;&#10;//Pz8//z8/P/8/Pz//r6+v+urq7/VFRU//////+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Nzc3/&#13;&#10;T09P/ywsLP80NDT/NTU1/y8vL/9MTEz/xcXF//b29v/z8/P/8/Pz//Pz8//z8/P/8/Pz//Pz8//z&#13;&#10;8/P/8/Pz//r6+v+urq7/VFRU//////+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29vb/1tbW/7Cw&#13;&#10;sP+Xl5f/lpaW/6+vr//V1dX/9/f3//Pz8//z8/P/8/Pz//Pz8//z8/P/8/Pz//Pz8//z8/P/8/Pz&#13;&#10;//r6+v+urq7/VFRU//////+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f3//n5+f/19fX/&#13;&#10;9fX1//n5+f/39/f/8/Pz//Pz8//z8/P/8/Pz//Pz8//z8/P/8/Pz//Pz8//z8/P/8/Pz//r6+v+u&#13;&#10;rq7/VFRU//////+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r6+v+urq7/VFRU&#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r6+v+urq7/VFRU//////+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r6+v+urq7/VFRU//////+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urq7/VFRU//////+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r6+v+urq7/VFR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v+urq7/VFRU//////+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r6+v+urq7/VFR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r6+v+urq7/VFRU//////+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r6&#13;&#10;+v+urq7/VFRU//////+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r6+v+urq7/&#13;&#10;VFRU//////+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r6+v+urq7/VFRU////&#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urq7/VFRU//////+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r6+v+urq7/VFRU//////+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r6+v+urq7/VFRU//////+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r6+v+urq7/VFRU//////+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r6+v+urq7/VFRU//////+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29vb/9vb2//b2&#13;&#10;9v/29vb/9vb2//b29v/29vb/9vb2//b29v/29vb/9vb2//b29v/29vb/9vb2//b29v/29vb/9vb2&#13;&#10;//b29v/29vb/9vb2//b29v/29vb/9vb2//b29v/29vb/9vb2//b29v/29vb/9vb2//b29v/29vb/&#13;&#10;9vb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r6+v+urq7/VFRU//////+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vLy/9fX1//W1tb/1tbW/9bW1v/W1tb/&#13;&#10;1tbW/9bW1v/W1tb/1tbW/9bW1v/W1tb/1tbW/9bW1v/W1tb/1tbW/9bW1v/W1tb/1tbW/9bW1v/W&#13;&#10;1tb/1tbW/9bW1v/W1tb/1tbW/9bW1v/W1tb/1tbW/9bW1v/W1tb/1tbW/9bW1v/W1tb/19fX//Ly&#13;&#10;8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r6+v+urq7/VFRU//////+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0FAQv84Nzn/ODc5/zg3Of84Nzn/ODc5/zg3&#13;&#10;Of84Nzn/ODc5/zg3Of84Nzn/ODc5/zg3Of84Nzn/ODc5/zg3Of84Nzn/ODc5/zg3Of84Nzn/ODc5&#13;&#10;/zg3Of84Nzn/ODc5/zg3Of84Nzn/ODc5/zg3Of84Nzn/ODc5/zg3Of84Nzn/Pj1A/+rq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r6+v+u&#13;&#10;rq7/VFRU//////+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0lISv9BQEL/QUBC/0FAQv9BQEL/QUBC/0FAQv9BQEL/&#13;&#10;QUBC/0FAQv9BQEL/QUBC/0FAQv9BQEL/QUBC/0FAQv9BQEL/QUBC/0FAQv9BQEL/QUBC/0FAQv9B&#13;&#10;QEL/QUBC/0FAQv9BQEL/QUBC/0FAQv9BQEL/QUBC/0FAQv9BQEL/R0ZI/+rq6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r6+v+urq7/VFRU&#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0lISv9BQEL/QUBC/0FAQv9BQEL/QUBC/0FAQv9BQEL/QUBC/0FA&#13;&#10;Qv9BQEL/QUBC/0FAQv9BQEL/QUBC/0FAQv9BQEL/QUBC/0FAQv9BQEL/QUBC/0FAQv9BQEL/QUBC&#13;&#10;/0FAQv9BQEL/QUBC/0FAQv9BQEL/QUBC/0FAQv9BQEL/R0ZI/+rq6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r6+v+urq7/VFRU//////+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0lISv9BQEL/QUBC/0FAQv9BQEL/QUBC/0FAQv9BQEL/QUBC/0FAQv9BQEL/&#13;&#10;QUBC/0FAQv9BQEL/QUBC/0FAQv9BQEL/QUBC/0FAQv9BQEL/QUBC/0FAQv9BQEL/QUBC/0FAQv9B&#13;&#10;QEL/QUBC/0FAQv9BQEL/QUBC/0FAQv9BQEL/R0ZI/+rq6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r6+v+urq7/VFRU//////+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0lISv9BQEL/QUBC/0FAQv9BQEL/QUBC/0FAQv9BQEL/QUBC/0FAQv9BQEL/QUBC/0FA&#13;&#10;Qv9BQEL/QUBC/0FAQv9BQEL/QUBC/0FAQv9BQEL/QUBC/0FAQv9BQEL/QUBC/0FAQv9BQEL/QUBC&#13;&#10;/0FAQv9BQEL/QUBC/0FAQv9BQEL/R0ZI/+rq6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urq7/VFRU//////+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0lISv9BQEL/QUBC/0FAQv9BQEL/QUBC/0FAQv9BQEL/QUBC/0FAQv9BQEL/QUBC/0FAQv9BQEL/&#13;&#10;QUBC/0FAQv9BQEL/QUBC/0FAQv9BQEL/QUBC/0FAQv9BQEL/QUBC/0FAQv9BQEL/QUBC/0FAQv9B&#13;&#10;QEL/QUBC/0FAQv9BQEL/R0ZI/+rq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r6+v+urq7/VFR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0lISv9B&#13;&#10;QEL/QUBC/0FAQv9BQEL/QUBC/0FAQv9BQEL/QUBC/0FAQv9BQEL/QUBC/0FAQv9CQUP/QUBC/0FA&#13;&#10;Qv9BQEL/QUBC/0FAQv9BQEL/QUBC/0FAQv9BQEL/QUBC/0FAQv9BQEL/QUBC/0FAQv9BQEL/QUBC&#13;&#10;/0FAQv9BQEL/R0ZI/+rq6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v+urq7/VFRU//////+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0lISv9BQEL/QUBC&#13;&#10;/0FAQv9BQEL/QUBC/0FAQv9BQEL/QUBC/0FAQv9BQEL/QD9B/0NCRP99fH7/WVha/0A/Qf9BQEL/&#13;&#10;QD9B/0VERv9mZWb/SEdJ/z8+QP9BQEL/QUBC/0FAQv9BQEL/QUBC/0FAQv9BQEL/QUBC/0FAQv9B&#13;&#10;QEL/R0ZI/+rq6v/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r6+v+urq7/VFR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0lISv9BQEL/QUBC/0FAQv9B&#13;&#10;QEL/QUBC/0FAQv9BQEL/QUBC/0FAQv9BQEL/Pz5A/0ZFR//Hxsb/q6us/0NCRP9AP0H/PDs9/3l4&#13;&#10;ef/Lysv/V1ZX/z08Pv9BQEL/QUBC/0FAQv9BQEL/QUBC/0FAQv9BQEL/QUBC/0FAQv9BQEL/R0ZI&#13;&#10;/+rq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r6+v+urq7/VFRU//////+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0lISv9BQEL/QUBC/0FAQv9BQEL/QUBC&#13;&#10;/0FAQv9BQEL/QUBC/0FAQv9BQEL/QUBC/0A/Qf9dXF7/yMjJ/4qJi/84Nzr/bm1u/8vKy/+JiIr/&#13;&#10;RURH/0A/Qf9BQEL/QUBC/0FAQv9BQEL/QUBC/0FAQv9BQEL/QUBC/0FAQv9BQEL/R0ZI/+rq6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r6&#13;&#10;+v+urq7/VFRU//////+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0lISv9BQEL/QUBC/0FAQv9BQEL/QUBC/0FAQv9B&#13;&#10;QEL/QUBC/0FAQv9BQEL/QD9B/0VERv+ZmJn/k5KT/8vLy/+jo6T/zMzM/5GRkv+Dg4T/T05Q/z49&#13;&#10;P/9BQEL/QUBC/0FAQv9BQEL/QUBC/0FAQv9BQEL/QUBC/0FAQv9BQEL/R0ZI/+rq6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r6+v+urq7/&#13;&#10;VFRU//////+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0lISv9BQEL/QUBC/0FAQv9BQEL/QUBC/0FAQv9BQEL/QUBC&#13;&#10;/0FAQv9BQEL/QD9B/0JBQ/+cm5v/wcDB/4WEhf/i4uP/ioqL/6OjpP/IyMn/T05Q/z49P/9BQEL/&#13;&#10;QUBC/0FAQv9BQEL/QUBC/0FAQv9BQEL/QUBC/0FAQv9BQEL/R0ZI/+rq6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r6+v+urq7/VFRU////&#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0lISv9BQEL/QUBC/0FAQv9BQEL/QUBC/0FAQv9BQEL/QUBC/0FAQv9B&#13;&#10;QEL/QUBC/0FAQv9IR0n/qKeo/7u7u/9jYmT/p6eo/8rKy/9dXF7/QUBC/0FAQv9BQEL/QUBC/0FA&#13;&#10;Qv9BQEL/QUBC/0FAQv9BQEL/QUBC/0FAQv9BQEL/R0ZI/+rq6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r6+v+urq7/VFRU//////+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0lISv9BQEL/QUBC/0FAQv9BQEL/QUBC/0FAQv9BQEL/QUBC/0FAQv9BQEL/QUBC&#13;&#10;/0FAQv8/PkD/VVRW/8LCwv+7u7z/ycnK/21sbv8+PT//QUBC/0FAQv9BQEL/QUBC/0FAQv9BQEL/&#13;&#10;QUBC/0FAQv9BQEL/QUBC/0FAQv9BQEL/R0ZI/+rq6v/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r6+v+urq7/VFRU//////+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0lISv9BQEL/QUBC/0FAQv9BQEL/QUBC/0FAQv9BQEL/QUBC/0FAQv9BQEL/QUBC/0FAQv9B&#13;&#10;QEL/PTw+/2dmZ//b2tv/cXFy/z49P/9BQEL/QUBC/0FAQv9BQEL/QUBC/0FAQv9BQEL/QUBC/0FA&#13;&#10;Qv9BQEL/QUBC/0FAQv9BQEL/R0ZI/+rq6v/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r6+v+urq7/VFRU//////+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0lI&#13;&#10;Sv9BQEL/QUBC/0FAQv9BQEL/QUBC/0FAQv9BQEL/QUBC/0FAQv9BQEL/QUBC/0FAQv9BQEL/QD9B&#13;&#10;/0ZFR/9YV1n/R0ZI/0A/Qf9BQEL/QUBC/0FAQv9BQEL/QUBC/0FAQv9BQEL/QUBC/0FAQv9BQEL/&#13;&#10;QUBC/0FAQv9BQEL/R0ZI/+rq6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r6+v+urq7/VFRU//////+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0lISv9BQEL/&#13;&#10;QUBC/0FAQv9BQEL/QUBC/0FAQv9BQEL/QUBC/0FAQv9BQEL/QUBC/0FAQv9BQEL/QUBC/0FAQv8/&#13;&#10;PkD/QD9B/0FAQv9BQEL/QUBC/0FAQv9BQEL/QUBC/0FAQv9BQEL/QUBC/0FAQv9BQEL/QUBC/0FA&#13;&#10;Qv9BQEL/R0ZI/+rq6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r6+v+urq7/VFRU//////+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0lISv9BQEL/QUBC/0FA&#13;&#10;Qv9BQEL/QUBC/0FAQv9BQEL/QUBC/0FAQv9BQEL/QUBC/0FAQv9BQEL/QUBC/0FAQv9BQEL/QUBC&#13;&#10;/0FAQv9BQEL/QUBC/0FAQv9BQEL/QUBC/0FAQv9BQEL/QUBC/0FAQv9BQEL/QUBC/0FAQv9BQEL/&#13;&#10;R0ZI/+rq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r6+v+urq7/VFRU//////+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0lISv9BQEL/QUBC/0FAQv9BQEL/&#13;&#10;QUBC/0FAQv9BQEL/QUBC/0FAQv9BQEL/QUBC/0FAQv9BQEL/QUBC/0FAQv9BQEL/QUBC/0FAQv9B&#13;&#10;QEL/QUBC/0FAQv9BQEL/QUBC/0FAQv9BQEL/QUBC/0FAQv9BQEL/QUBC/0FAQv9BQEL/R0ZI/+rq&#13;&#10;6v/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r6+v+urq7/VFRU//////+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0lISv9BQEL/QUBC/0FAQv9BQEL/QUBC/0FA&#13;&#10;Qv9BQEL/QUBC/0FAQv9BQEL/QUBC/0FAQv9BQEL/QUBC/0FAQv9BQEL/QUBC/0FAQv9BQEL/QUBC&#13;&#10;/0FAQv9BQEL/QUBC/0FAQv9BQEL/QUBC/0FAQv9BQEL/QUBC/0FAQv9BQEL/R0ZI/+rq6v/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r6+v+u&#13;&#10;rq7/VFRU//////+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0lISv9BQEL/QUBC/0FAQv9BQEL/QUBC/0FAQv9BQEL/&#13;&#10;QUBC/0FAQv9BQEL/QUBC/0FAQv9BQEL/QUBC/0FAQv9BQEL/QUBC/0FAQv9BQEL/QUBC/0FAQv9B&#13;&#10;QEL/QUBC/0FAQv9BQEL/QUBC/0FAQv9BQEL/QUBC/0FAQv9BQEL/R0ZI/+3t7f/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r6+v+urq7/VFRU&#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0lISv9BQEL/QUBC/0FAQv9BQEL/QUBC/0FAQv9BQEL/QUBC/0FA&#13;&#10;Qv9BQEL/QUBC/0FAQv9BQEL/QUBC/0FAQv9BQEL/QUBC/0FAQv9BQEL/QUBC/0FAQv9BQEL/QUBC&#13;&#10;/0FAQv9BQEL/QUBC/0FAQv9BQEL/QUBC/0FAQv9BQEL/QUBC/1BPUf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r6+v+urq7/VFRU//////+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z08Pv/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r6+v+urq7/VFRU//////+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z49P//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urq7/VFRU//////+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z49P//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r6+v+urq7/VFR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8/PkD/YmNm/0JCRP9TUlX/UlJU/z8+QP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0JE/2NjZv89PD7/X2Bj&#13;&#10;/0tKTP9AP0H/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PkD/YmJl/0ZFR/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z49P//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r6+v+urq7/VFRU//////+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kD/&#13;&#10;YmNm/0JCRP9TUlX/UlJU/z8+QP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0JE/2NjZv89PD7/X2Bj/0tKTP9A&#13;&#10;P0H/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PkD/YmJl/0ZFR/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z49P//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r6+v+urq7/VFR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kD/YmNm/0JC&#13;&#10;RP9TUlX/UlJU/z8+QP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0JE/2NjZv89PD7/X2Bj/0tKTP9AP0H/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PkD/YmJl/0ZFR/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z49P//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r6+v+urq7/VFRU//////+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kD/YmNm/0JCRP9TUlX/&#13;&#10;UlJU/z8+QP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0JE/2NjZv89PD7/X2Bj/0tKTP9AP0H/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PkD/YmJl/0ZFR/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49P//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T09P/z8/P/8/Pz//Pz8//z8/P/8/Pz//Pz8//z8/P/8/Pz//Pz8//z8/P/8/Pz//r6&#13;&#10;+v+urq7/VFRU//////+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PkD/YmNm/0JCRP9TUlX/UlJU/z8+&#13;&#10;QP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0JE/2NjZv89PD7/X2Bj/0tKTP9AP0H/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8/PkD/YmJl/0ZFR/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z49P//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x8fH/8vLy//Pz8//y8vL/4ODg&#13;&#10;/9DQ0P/m5ub/8/Pz//Pz8//z8/P/8/Pz//Pz8//z8/P/8/Pz//Pz8//z8/P/8/Pz//r6+v+urq7/&#13;&#10;VFRU//////+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z49P//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urq7/1dXV//n5+f+kpKT/IiIi/xsbG/81&#13;&#10;NTX/ysrK//X19f/z8/P/8/Pz//Pz8//z8/P/8/Pz//Pz8//z8/P/8/Pz//r6+v+urq7/VFRU////&#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z49&#13;&#10;P//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0/+fn5/9nZ2f/t7e3/+3t7f8uLi7/kpKS/9vb2/9paWn/UlJS&#13;&#10;//n5+f/z8/P/8/Pz//Pz8//z8/P/8/Pz//Pz8//z8/P/8/Pz//r6+v+urq7/VFRU//////+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z49P//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fn5/9ra2v/wcHB/9LS0v9DQ0P//Pz8//f39//b29v/ODg4/+rq6v/1&#13;&#10;9fX/8/Pz//Pz8//z8/P/8/Pz//Pz8//z8/P/8/Pz//r6+v+urq7/VFRU//////+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z49P//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PT0/+fn5/9jY2P/j4+P/52dnf9HR0f/+vr6//T09P/i4uL/PT09/+Li4v/29vb/8/Pz&#13;&#10;//Pz8//z8/P/8/Pz//Pz8//z8/P/8/Pz//r6+v+urq7/VFRU//////+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z49P//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zs7P9/f3//SEhI/09PT/9ZWVn/7Ozs//b29v+zs7P/OTk5//j4+P/09PT/8/Pz//Pz8//z&#13;&#10;8/P/8/Pz//Pz8//z8/P/8/Pz//r6+v+urq7/VFRU//////+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z49P//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Ly&#13;&#10;8v/f39//0NDQ/9DQ0P/X19f/7+/v//T09P/f39//y8vL//b29v/z8/P/8/Pz//Pz8//z8/P/8/Pz&#13;&#10;//Pz8//z8/P/8/Pz//r6+v+urq7/VFRU//////+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z49P//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29vb/&#13;&#10;+Pj4//f39//39/f/9PT0//Pz8//19fX/+Pj4//Pz8//z8/P/8/Pz//Pz8//z8/P/8/Pz//Pz8//z&#13;&#10;8/P/8/Pz//r6+v+urq7/VFRU//////+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z49P//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f39//a2tr/VFRU/y8v&#13;&#10;L/+Dg4P/7Ozs//b29v/S0tL/TExM//z8/P/z8/P/8/Pz//Pz8//z8/P/8/Pz//Pz8//z8/P/8/Pz&#13;&#10;//r6+v+urq7/VFRU//////+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z49P//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T0//Hx8f94eHj/Tk5O/5eXl/89PT3/&#13;&#10;ZGRk//Hx8f/R0dH/Ozs7//7+/v/z8/P/8/Pz//Pz8//z8/P/8/Pz//Pz8//z8/P/8/Pz//r6+v+u&#13;&#10;rq7/VFRU//////+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z49P//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Li4v9ZWVn/xMTE///////i4uL/Tk5O/4GB&#13;&#10;gf/Nzc3/PT09//7+/v/z8/P/8/Pz//Pz8//z8/P/8/Pz//Pz8//z8/P/8/Pz//r6+v+urq7/VFRU&#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z49P//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fX1/+Hh4f9eXl7/x8fH//r6+v/6+vr/2tra/z4+Pv9qamr/&#13;&#10;PDw8//7+/v/z8/P/8/Pz//Pz8//z8/P/8/Pz//Pz8//z8/P/8/Pz//r6+v+urq7/VFRU//////+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kD/&#13;&#10;YmJl/0ZFR/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z49P//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Dw8P9zc3P/j4+P//z8/P/z8/P/+vr6/9XV1f86Ojr/Kysr////&#13;&#10;///z8/P/8/Pz//Pz8//z8/P/8/Pz//Pz8//z8/P/8/Pz//r6+v+urq7/VFRU//////+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kD/YmJl/0ZF&#13;&#10;R/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z49P//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09P/S0tL/z8/P//X19f/z8/P/8/Pz//r6+v/Ly8v/s7Oz//b29v/z8/P/&#13;&#10;8/Pz//Pz8//z8/P/8/Pz//Pz8//z8/P/8/Pz//r6+v+urq7/VFRU//////+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8/PkD/YmNm/0JCRP9TUlX/UlJU/z8+QP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0JE/2NjZv89&#13;&#10;PD7/X2Bj/0tKTP9AP0H/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kD/YmJl/0ZFR/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z49P//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4+Pj/+Pj4//X19f/39/f/9/f3//X19f/4+Pj/+fn5//Pz8//z8/P/8/Pz//Pz&#13;&#10;8//z8/P/8/Pz//Pz8//z8/P/+fn5//////+1tbX/VFRU//////+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8/PkD/YmNm/0JCRP9TUlX/UlJU/z8+QP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0JE/2NjZv89PD7/X2Bj&#13;&#10;/0tKTP9AP0H/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PkD/YmJl/0ZFR/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z49P//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v/8bGxv+jo6P/oqKi/8bGxv/v7+//9PT0//Pz8//z8/P/8/Pz//Pz8//z8/P/&#13;&#10;8/Pz//Pz8//9/f3/aGho/yIiI/8YGBn/XV1d//////+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kD/&#13;&#10;YmNm/0JCRP9TUlX/UlJU/z8+QP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0JE/2NjZv89PD7/X2Bj/0tKTP9A&#13;&#10;P0H/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PkD/YmJl/0ZFR/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z49P//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b29v/V&#13;&#10;1dX/QkJC/xsbG/8tLS3/Ly8v/xwcHP9BQUH/zs7O//b29v/z8/P/8/Pz//Pz8//z8/P/8/Pz//Pz&#13;&#10;8///////TUxJ/0h8wf9BcLD/Wld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kD/YmNm/0JC&#13;&#10;RP9TUlX/UlJU/z8+QP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0JE/2NjZv89PD7/X2Bj/0tKTP9AP0H/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PkD/YmJl/0ZFR/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z49P//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T0/+3t7f9wcHD/c3Nz&#13;&#10;/+np6f/29vb/9/f3/+fn5/98fHz/UFBQ//f39//z8/P/8/Pz//Pz8//z8/P/8/Pz//Pz8///////&#13;&#10;T01K/0+Gzv9GeLv/WldT//////+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kD/YmNm/0JCRP9TUlX/&#13;&#10;UlJU/z8+QP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0JE/2NjZv89PD7/X2Bj/0tKTP9AP0H/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PkD/YmJl/0ZFR/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z49P//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T0/9/f3/9fX1//1dXV//7+/v/1&#13;&#10;9fX/9fX1//n5+f/q6ur/QEBA/+bm5v/19fX/8/Pz//Pz8//z8/P/8/Pz//Pz8///////T01K/0+G&#13;&#10;zv9GeLv/WldT//////+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6OTv/X2Bj/z09P/9PTlH/Tk5Q/zo5&#13;&#10;O/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j0//2BgY/84Nzn/XF1g/0dGSP87Ojz/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6OTv/X19i/0JAQv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PT0/+np6f9qamr/jo6O/+Xl5f/y8vL/8vLy&#13;&#10;/+Li4v+dnZ3/SEhI//Ly8v/09PT/8/Pz//Pz8//z8/P/8/Pz//Pz8///////T01K/0+Gzv9GeLv/&#13;&#10;WldT//////+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0dXj/gYOG/3V3ef98fH//e3x//3R1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nd5/4GDhv9zdHf/gIKF/3l6fP91dX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0dXj/gYKF/3d4ev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Kysr/TU1N/zIyMv88PDz/PDw8/zU1Nf9K&#13;&#10;Skr/wcHB//b29v/z8/P/8/Pz//Pz8//z8/P/8/Pz//Pz8///////T01K/0+Gzv9GeLv/WldT////&#13;&#10;//+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p3/lpib/5eZnP+WmZz/lpmc/5ea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c/5aYm/+Ymp3/lpib/5eZnP+Xmp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p3/lpib/5eZnP+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XmZ3/l5md/5eZ&#13;&#10;nf+XmZ3/l5md/5eZnf+XmZ3/l5md/5eZnf+XmZ3/l5md/5eZnf+XmZ3/l5md/5eZnf+XmZ3/l5md&#13;&#10;/5eZnf+XmZ3/l5md/5eZnf+XmZ3/l5md/5eZnf+XmZ3/l5md/5eZnf+XmZ3/l5md/5eZnf+XmZ3/&#13;&#10;l5md/5eZnf+XmZ3/l5md/5eZnf+XmZ3/l5md/5eZnf+XmZ3/l5md/5eZnf+XmZ3/l5md/5eZnf+X&#13;&#10;mZ3/l5md/5eZnf+XmZ3/l5md/5eZnf+XmZ3/l5md/5eZnf+XmZ3/l5md/5eZnf+cn6L/eHl7/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29vb/0dHR/6ampv+NjY3/jIyM/6Wlpf/Q0ND/9/f3&#13;&#10;//Pz8//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0VERv9dXV//lZea/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Pj4//v7+//29vb/9vb2//v7+//8/Pz/+Pj4//Pz8//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0A/Qf9/f4H/8/Pz//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T/9PT0//f39/+bm5v/eHh4//r6+v/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13;&#10;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19fX/9fX1//f39/+mpqb/h4eH//n5+f/z8/P/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T/+fn5//Hx8f/n5+f/5+fn//Hx8f/6+vr/9/f3//Pz8//z8/P/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z8+QP+Eg4X///////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Dh4v+goaL/tLS0&#13;&#10;/7Kysv+ysrL/srKy/7Ozs/+wsbH/c3R3/zk3Of/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y8vL/&#13;&#10;vLy8/4GBgf9mZmb/ZWVl/4GBgf+7u7v/8vLy//Pz8//z8/P/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z8+QP+Eg4X///////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Dh4v+goaL/tLS0/7Kysv+y&#13;&#10;srL/srKy/7Ozs/+wsbH/c3R3/zk3Of/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4uLj/NDQ0/0FB&#13;&#10;Qf9aWlr/XFxc/0JCQv80NDT/qKio//j4+P/z8/P/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z8+QP+Eg4X///////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Dh4v+goaL/tLS0/7Kysv+ysrL/srKy&#13;&#10;/7Ozs/+wsbH/c3R3/zk3Of/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T0/+Xl5f9iYmL/qamp//7+/v//////&#13;&#10;//////v7+/+4uLj/QkJC/+3t7f/09PT/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z8+QP+Eg4X///////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Dh4v+goaL/tLS0/7Kysv+ysrL/srKy/7Ozs/+w&#13;&#10;sbH/c3R3/zk3Of/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Dg4P9fX1//0tLS///////19fX/9fX1//n5&#13;&#10;+f/n5+f/PT09/+np6f/19fX/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z8+QP+Eg4X///////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Dh4v+goaL/tLS0/7Kysv+ysrL/srKy/7Ozs/+wsbH/c3R3&#13;&#10;/zk3Of/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Dh4v+goaL/tLS0/7Kysv+ysrL/srKy/7Ozs/+wsbH/c3R3/zk3Of/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Dh4v+goaL/tLS0/7Kysv+ysrL/srKy/7Ozs/+wsbH/c3R3/zk3Of/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Dh4v+goaL/tLS0/7Kysv+ysrL/srKy/7Ozs/+wsbH/c3R3/zk3Of/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&#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Dh&#13;&#10;4v+goaL/tLS0/7Kysv+ysrL/srKy/7Ozs/+wsbH/c3R3/zk3Of/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z&#13;&#10;8/P/8/Pz//Pz8//18/X/0/XT/yv8K/+V95X/9vP2//Tz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&#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Dh4v+goaL/&#13;&#10;tLS0/7Kysv+ysrL/srKy/7Ozs/+wsbH/c3R3/zk3Of/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8/Pz&#13;&#10;//Pz8//08/T/6vPq/3P5c/+99r3//PP8//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Dh4v+goaL/tLS0/7Ky&#13;&#10;sv+ysrL/srKy/7Ozs/+wsbH/c3R3/zk3Of/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8/Pz//Pz8//0&#13;&#10;8/T/6fPp/3n5ef+99r3/+/P7//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h4v+goaL/tLS0/7Kysv+ysrL/&#13;&#10;srKy/7Ozs/+wsbH/c3R3/zk3Of/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Pz//Pz8//08/T/6fPp&#13;&#10;/3b5dv+89rz/+/P7//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Dh4v+goaL/tLS0/7Kysv+ysrL/srKy/7Oz&#13;&#10;s/+wsbH/c3R3/zk3Of/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z8/P/8vPy/+j06P/u&#13;&#10;8+7/9PP0//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Dh4v+goaL/tLS0/7Kysv+ysrL/srKy/7Ozs/+wsbH/&#13;&#10;c3R3/zk3Of/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Dh4v+goaL/tLS0/7Kysv+ysrL/srKy/7Ozs/+wsbH/c3R3/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Dh4v+goaL/tLS0/7Kysv+ysrL/srKy/7Ozs/+wsbH/c3R3/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Dh4v+goaL/tLS0/7Kysv+ysrL/srKy/7Ozs/+wsbH/c3R3/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Dh4v+goaL/tLS0/7Kysv+ysrL/srKy/7Ozs/+wsbH/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&#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Dh4v+goaL/tLS0&#13;&#10;/7Kysv+ysrL/srKy/7Ozs/+wsbH/c3R3/zk3Of/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3;&#10;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Dh4v+goaL/tLS0/7Kysv+y&#13;&#10;srL/srKy/7Ozs/+wsbH/c3R3/zk3Of/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Dh4v+goaL/tLS0/7Kysv+ysrL/srKy&#13;&#10;/7Ozs/+wsbH/c3R3/zk3Of/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Dh4v+goaL/tLS0/7Kysv+ysrL/srKy/7Ozs/+w&#13;&#10;sbH/c3R3/zk3Of/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Dh4v+goaL/tLS0/7Kysv+ysrL/srKy/7Ozs/+wsbH/c3R3&#13;&#10;/zk3Of/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Dh4v+goaL/tLS0/7Kysv+ysrL/srKy/7Ozs/+wsbH/c3R3/zk3Of/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Dh4v+goaL/tLS0/7Kysv+ysrL/srKy/7Ozs/+wsbH/c3R3/zk3Of/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Dh4v+goaL/tLS0/7Kysv+ysrL/srKy/7Ozs/+wsbH/c3R3/zk3Of/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&#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Dh&#13;&#10;4v+goaL/tLS0/7Kysv+ysrL/srKy/7Ozs/+wsbH/c3R3/zk3Of/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z&#13;&#10;8/P/8/Pz//Pz8//28/b/I+Aj/x7mHv8AxAD/uuS6//r1+v/z8/P/8/Pz//Pz8//z8/P/8/Pz//Pz&#13;&#10;8//08/P/9PPz//T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&#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Dh4v+goaL/&#13;&#10;tLS0/7Kysv+ysrL/srKy/7Ozs/+wsbH/c3R3/zk3Of/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8/Pz&#13;&#10;//Pz8//28/b/I+Aj/x7mHv8AxAD/uuS6//r1+v/z8/P/8/Pz//Pz8//z8/P/9PPz//bz8//m8PD/&#13;&#10;4/Hx/+Pv7//y8vL/9vT0//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Dh4v+goaL/tLS0/7Ky&#13;&#10;sv+ysrL/srKy/7Ozs/+wsbH/c3R3/zk3Of/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8/Pz//Pz8//2&#13;&#10;8/b/I+Aj/x7mHv8AxAD/uuS6//r1+v/z8/P/8/Pz//Pz8//18/P/5fHx/9Hv7/8Y0ND/ANTU/wC/&#13;&#10;v/+e3t7/2uzs//T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h4v+goaL/tLS0/7Kysv+ysrL/&#13;&#10;srKy/7Ozs/+wsbH/c3R3/zk3Of/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Pz//Pz8//28/b/I+Aj&#13;&#10;/x7mHv8AxAD/uuS6//r1+v/z8/P/8/Pz//Pz8///9fX/mefn/wDY2P8A4uL/AODg/wDY2P8Aw8P/&#13;&#10;Hrm5///4+P/y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Dh4v+goaL/tLS0/7Kysv+ysrL/srKy/7Oz&#13;&#10;s/+wsbH/c3R3/zk3Of/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28/b/I+Aj/x7mHv8A&#13;&#10;xAD/uuS6//r1+v/z8/P/8/Pz//Xz8//q7+//Z97e/wDj4/8V6en/F+np/wDd3f8A0dH/Gry8/8Tc&#13;&#10;3P/39fX/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Dh4v+goaL/tLS0/7Kysv+ysrL/srKy/7Ozs/+wsbH/&#13;&#10;c3R3/zk3Of/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&#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Dh4v+goaL/tLS0/7Kysv+ysrL/srKy/7Ozs/+wsbH/c3R3/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v7//v7+//z8/P/t7u7/5+fn&#13;&#10;/+jo6P/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fo6P/p6en/+fn5//7+/v/+&#13;&#10;/v7//v7+//7+/v/+/v7//v7+//7+/v/+/v7//v7+//7+/v/+/v7//v7+//7+/v/+/v7//v7+//7+&#13;&#10;/v/+/v7/+fn5/+nq6v/n6Oj/6O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o6Oj/&#13;&#10;5+jo/+3t7f/7+/v//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Dh4v+goaL/tLS0/7Kysv+ysrL/srKy/7Ozs/+wsbH/c3R3/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Dh4v+goaL/tLS0/7Kysv+ysrL/srKy/7Ozs/+wsbH/c3R3/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Dh4v+goaL/tLS0/7Kysv+ysrL/srKy/7Ozs/+wsbH/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z8+QP+Eg4X///////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Dh4v+goaL/tLS0&#13;&#10;/7Kysv+ysrL/srKy/7Ozs/+wsbH/c3R3/zk3Of/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3;&#10;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z8+QP+Eg4X///////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Dh4v+goaL/tLS0/7Kysv+y&#13;&#10;srL/srKy/7Ozs/+wsbH/c3R3/zk3Of/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z8+QP+Eg4X///////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Dh4v+goaL/tLS0/7Kysv+ysrL/srKy&#13;&#10;/7Ozs/+wsbH/c3R3/zk3Of/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z8+QP+Eg4X///////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Dh4v+goaL/tLS0/7Kysv+ysrL/srKy/7Ozs/+w&#13;&#10;sbH/c3R3/zk3Of/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z8+QP+Eg4X///////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Dh4v+goaL/tLS0/7Kysv+ysrL/srKy/7Ozs/+wsbH/c3R3&#13;&#10;/zk3Of/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z8+QP+Eg4X///////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Dh4v+goaL/tLS0/7Kysv+ysrL/srKy/7Ozs/+wsbH/c3R3/zk3Of/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Eg4X///////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Dh4v+goaL/tLS0/7Kysv+ysrL/srKy/7Ozs/+wsbH/c3R3/zk3Of/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z8+QP+Eg4X///////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Dh4v+goaL/tLS0/7Kysv+ysrL/srKy/7Ozs/+wsbH/c3R3/zk3Of/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Dh&#13;&#10;4v+goaL/tLS0/7Kysv+ysrL/srKy/7Ozs/+wsbH/c3R3/zk3Of/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Dh4v+goaL/&#13;&#10;tLS0/7Kysv+ysrL/srKy/7Ozs/+wsbH/c3R3/zk3Of/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Dh4v+goaL/tLS0/7Ky&#13;&#10;sv+ysrL/srKy/7Ozs/+wsbH/c3R3/zk3Of/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h4v+goaL/tLS0/7Kysv+ysrL/&#13;&#10;srKy/7Ozs/+wsbH/c3R3/zk3Of/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Dh4v+goaL/tLS0/7Kysv+ysrL/srKy/7Oz&#13;&#10;s/+wsbH/c3R3/zk3Of/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Dh4v+goaL/tLS0/7Kysv+ysrL/srKy/7Ozs/+wsbH/&#13;&#10;c3R3/zk3Of/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Dh4v+goaL/tLS0/7Kysv+ysrL/srKy/7Ozs/+wsbH/c3R3/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&#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Dh4v+goaL/tLS0/7Kysv+ysrL/srKy/7Ozs/+wsbH/c3R3/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Dh4v+goaL/tLS0/7Kysv+ysrL/srKy/7Ozs/+wsbH/c3R3/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Dh4v+goaL/tLS0/7Kysv+ysrL/srKy/7Ozs/+wsbH/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Dh4v+goaL/tLS0&#13;&#10;/7Kysv+ysrL/srKy/7Ozs/+wsbH/c3R3/zk3Of/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Dh4v+goaL/tLS0/7Kysv+y&#13;&#10;srL/srKy/7Ozs/+wsbH/c3R3/zk3Of/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Dh4v+goaL/tLS0/7Kysv+ysrL/srKy&#13;&#10;/7Ozs/+wsbH/c3R3/zk3Of/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Dh4v+goaL/tLS0/7Kysv+ysrL/srKy/7Ozs/+w&#13;&#10;sbH/c3R3/zk3Of/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Dh4v+goaL/tLS0/7Kysv+ysrL/srKy/7Ozs/+wsbH/c3R3&#13;&#10;/zk3Of/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Dh4v+goaL/tLS0/7Kysv+ysrL/srKy/7Ozs/+wsbH/c3R3/zk3Of/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&#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Dh4v+goaL/tLS0/7Kysv+ysrL/srKy/7Ozs/+wsbH/c3R3/zk3Of/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Dh4v+goaL/tLS0/7Kysv+ysrL/srKy/7Ozs/+wsbH/c3R3/zk3Of/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Dh&#13;&#10;4v+goaL/tLS0/7Kysv+ysrL/srKy/7Ozs/+wsbH/c3R3/zk3Of/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Dh4v+goaL/&#13;&#10;tLS0/7Kysv+ysrL/srKy/7Ozs/+wsbH/c3R3/zk3Of/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Dh4v+goaL/tLS0/7Ky&#13;&#10;sv+ysrL/srKy/7Ozs/+wsbH/c3R3/zk3Of/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h4v+goaL/tLS0/7Kysv+ysrL/&#13;&#10;srKy/7Ozs/+wsbH/c3R3/zk3Of/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Dh4v+goaL/tLS0/7Kysv+ysrL/srKy/7Oz&#13;&#10;s/+wsbH/c3R3/zk3Of/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Dh4v+goaL/tLS0/7Kysv+ysrL/srKy/7Ozs/+wsbH/&#13;&#10;c3R3/zk3Of/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Dh4v+goaL/tLS0/7Kysv+ysrL/srKy/7Ozs/+wsbH/c3R3/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&#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Dh4v+goaL/tLS0/7Kysv+ysrL/srKy/7Ozs/+wsbH/c3R3/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Dh4v+goaL/tLS0/7Kysv+ysrL/srKy/7Ozs/+wsbH/c3R3/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Dh4v+goaL/tLS0/7Kysv+ysrL/srKy/7Ozs/+wsbH/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Dh4v+goaL/tLS0&#13;&#10;/7Kysv+ysrL/srKy/7Ozs/+wsbH/c3R3/zk3Of/c29z/9fX1//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Dh4v+goaL/tLS0/7Kysv+y&#13;&#10;srL/srKy/7Ozs/+wsbH/c3R3/zk3Of/c29z/9fX1//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Dh4v+goaL/tLS0/7Kysv+ysrL/srKy&#13;&#10;/7Ozs/+wsbH/c3R3/zk3Of/c29z/9fX1//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&#13;&#1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Dh4v+goaL/tLS0/7Kysv+ysrL/srKy/7Ozs/+w&#13;&#10;sbH/c3R3/zk3Of/c29z/9fX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7e3t/z8+QP+Eg4X///////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Dh4v+goaL/tLS0/7Kysv+ysrL/srKy/7Ozs/+wsbH/c3R3&#13;&#10;/zk3Of/c29z/9fX1//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z8+QP+Eg4X///////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Dh4v+goaL/tLS0/7Kysv+ysrL/srKy/7Ozs/+wsbH/c3R3/zk3Of/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Eg4X///////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Dh4v+goaL/tLS0/7Kysv+ysrL/srKy/7Ozs/+wsbH/c3R3/zk3Of/c29z/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7e3t&#13;&#10;/z8+QP+Eg4X///////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Dh4v+goaL/tLS0/7Kysv+ysrL/srKy/7Ozs/+wsbH/c3R3/zk3Of/c29z/9fX1//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7e3t/z8+QP+E&#13;&#10;g4X///////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Dh&#13;&#10;4v+goaL/tLS0/7Kysv+ysrL/srKy/7Ozs/+wsbH/c3R3/zk3Of/c29z/9f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7e3t/z8+QP+Eg4X/////&#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Dh4v+goaL/&#13;&#10;tLS0/7Kysv+ysrL/srKy/7Ozs/+wsbH/c3R3/zk3Of/c29z/9fX1//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7e3t/z8+QP+Eg4X///////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Dh4v+goaL/tLS0/7Ky&#13;&#10;sv+ysrL/srKy/7Ozs/+wsbH/c3R3/zk3Of/c29z/9fX1//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7e3t/z8+QP+Eg4X///////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h4v+goaL/tLS0/7Kysv+ysrL/&#13;&#10;srKy/7Ozs/+wsbH/c3R3/zk3Of/c29z/9fX1//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7e3t/z8+QP+Eg4X///////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Dh4v+goaL/tLS0/7Kysv+ysrL/srKy/7Oz&#13;&#10;s/+wsbH/c3R3/zk3Of/c29z/9fX1//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9P+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Dh4v+goaL/tLS0/7Kysv+ysrL/srKy/7Ozs/+wsbH/&#13;&#10;c3R3/zk3Of/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0&#13;&#10;9P+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&#13;&#1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Dh4v+goaL/tLS0/7Kysv+ysrL/srKy/7Ozs/+wsbH/c3R3/zk3&#13;&#10;Of/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Dh4v+goaL/tLS0/7Kysv+ysrL/srKy/7Ozs/+wsbH/c3R3/zk3Of/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Dh4v+goaL/tLS0/7Kysv+ysrL/srKy/7Ozs/+wsbH/c3R3/zk3Of/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v7//////7q6u/9ub3L/bG1w/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sbXD/mpud///////+/v7//v7+//7+/v/+&#13;&#10;/v7//v7+//7+/v/+/v7//v7+//7+/v/+/v7//v7+//7+/v/+/v7//v7+//7+/v//////np+g/2xt&#13;&#10;cP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G1w/21ucf+2t7n/&#13;&#10;//////7+/v/+/v7//v7+//7+/v/+/v7//v7+//7+/v/+/v7//v7+//7+/v/+/v7//v7+//7+/v/+&#13;&#10;/v7///////P09P+EhYf/a2xv/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rbG//dHV4/9/g4P///////v7+//7+/v/+/v7//v7+//7+/v/+/v7//v7+//7+/v/+/v7/&#13;&#10;/v7+//7+/v/+/v7//v7+//7+/v//////3N3d/3N0dv9rbG//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tsb/+IiYv/9vb2///////+/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Dh4v+goaL/tLS0/7Kysv+ysrL/srKy/7Ozs/+wsbH/c3R3/zk3Of/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Pk5v/j5Ob//T09P/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7e3t/z8+QP+Eg4X/&#13;&#10;//////7+/v/+/v7//v7+//7+/v/+/v7//////6Slpv9lZmn/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rbHD/gIGE///////+/v7//v7+//7+/v/+/v7//v7+&#13;&#10;//7+/v/+/v7//v7+//7+/v/+/v7//v7+//7+/v/+/v7//v7+//7+/v//////hYaI/2tsb/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Znav+goKL///////7+&#13;&#10;/v/+/v7//v7+//7+/v/+/v7//v7+//7+/v/+/v7//v7+//7+/v/+/v7//v7+//7+/v/+/v7/////&#13;&#10;/+7u7/9ub3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Zmdq/9TV1f///////v7+//7+/v/+/v7//v7+//7+/v/+/v7//v7+//7+/v/+/v7//v7+//7+&#13;&#10;/v/+/v7//v7+//7+/v//////0NDR/2Zna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vcHP/8/Pz///////+/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Dh4v+g&#13;&#10;oaL/tLS0/7Kysv+ysrL/srKy/7Ozs/+wsbH/c3R3/zk3Of/c29z/9fX1//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Pk5v/j5Ob//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rbG//f3+C/////////////v7+//7+/v/+/v7//v7+//7+/v//&#13;&#10;//////////7+/v/+/v7//v7+//7+/v//////////////////////hIWH/2tsb/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Znav+enqD///////7+/v/+/v7/&#13;&#10;/v7+//7+/v/+/v7//v7+//7+/v/+/v7//v7+//7+/v/+/v7//v7+//7+/v/+/v7//////+7u7/9s&#13;&#10;bXD/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ZWZp&#13;&#10;/9PT1P///////v7+//////////////////7+/v/+/v7//v7+//7+/v/+/v7//v7+//7+/v/+/v7/&#13;&#10;/v7+//7+/v//////z8/Q/2Vma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sbXD/fn+C//z8+//39/f//Pz8//7+/v/+/v7//v7+//z8/P/29vb/9PT0&#13;&#10;//r6+v///////v7+//z8/P/39/f/9vb2//b29v/9/f3/g4SH/2tsb/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Znav+enqD///////7+/v/+/v7//v7+//7+&#13;&#10;/v/+/v7//v7+//7+/v/+/v7//v7+//7+/v/+/v7//v7+//7+/v/+/v7//////+7u7/9sbXD/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ZWZp/9PT1P//&#13;&#10;/////v7+//n5+f/09PT/9vb2//z8/P/+/v7//v7+//7+/v/+/v7//v7+//7+/v/+/v7//v7+//7+&#13;&#10;/v//////z8/Q/2Vma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sbXD/fH2A/+7u7P/p6en/+fn5///////+/v7//////+7u7v/v7+//8PDw/+vr6//3&#13;&#10;9/f///////f39//s7Oz/7u7u/+7u7v/4+Pj/g4SH/2tsb/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Znav+enqD///////7+/v/+/v7//v7+//7+/v/+/v7/&#13;&#10;/v7+//7+/v/+/v7//v7+//7+/v/+/v7//v7+//7+/v/+/v7//////+7u7/9sbXD/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ZWZp/9PT1P//////+Pj4&#13;&#10;/+zs7P/w8PD/7e3t/+7u7v/9/f3//v7+//7+/v/+/v7//v7+//7+/v/+/v7//v7+//7+/v//////&#13;&#10;z8/Q/2Vma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rbG//fn+B//v7+v/q6ur/+Pj4///////+/v7//v7+//j4+P/7+/v//f39//Hx8f/u7u7/////&#13;&#10;//X19f/v7+//+vr6//v7+//+/v7/hIWH/2tsb/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Znav+enqD///////7+/v/+/v7//v7+//7+/v/+/v7//v7+//7+&#13;&#10;/v/+/v7//v7+//7+/v/+/v7//v7+//7+/v/+/v7//////+7u7/9sbXD/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ZWZp/9PT1P///////Pz8//n5+f/8&#13;&#10;/Pz/+fn5/+zs7P/4+Pj///////7+/v/+/v7//v7+//7+/v/+/v7//v7+//7+/v//////z8/Q/2Vm&#13;&#10;a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&#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8/Pz//Pz8//z8/P/8/Pz//Pz8//z8/P/9/f3/&#13;&#10;t7e4/zIxM//c29z/9fX1//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0&#13;&#10;9P+Pk5v/j5Ob//T09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&#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uLi5/zIx&#13;&#10;M//c29z/9fX1//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Pk5v/&#13;&#10;j5Ob//T09P/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e3t/z8+QP+Eg4X///////7+/v/+/v7//v7+//7+/v/+/v7//////6Ojpf9lZmn/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Gxv&#13;&#10;/4alwP/QxbP/iXJr/2ptcf9tbnH/bW5x/21ucf9tbnH/bW5x/21ucf9tbnH/bW5x/21ucf9tbnH/&#13;&#10;bW5x/21ucf9tbnH/bW5x/21ucf9tbnH/bW5x/21ucf9tbnH/bW5x/21ucf9rbG//f3+C///////+&#13;&#10;/v7//v7+//7+/v/+/v7//////+fo6f/////////////////+/v7//v7+//7+/v/+/v7//v7+//7+&#13;&#10;/v//////hIWH/2tsb/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ub3L/8vLy///////+/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uLi5/zIxM//c29z/&#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Pk5v/j5Ob//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e3t/z8+QP+Eg4X///////7+/v/+/v7//v7+//7+/v/+/v7//////6Ojpf9lZmn/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tqa/9l&#13;&#10;Z2v/am1x/21ucf9tbnH/bW5x/21ucf9tbnH/bW5x/21ucf9tbnH/bW5x/21ucf9tbnH/bW5x/21u&#13;&#10;cf9tbnH/bW5x/21ucf9tbnH/bW5x/21ucf9tbnH/bW5x/21ucf9rbG//f3+C///////+/v7//v7+&#13;&#10;//7+/v/+/v7//v7+///////+/v7//v7+//7+/v/+/v7//v7+//7+/v/+/v7//v7+//7+/v//////&#13;&#10;hIWH/2tsb/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ub3L/8vLy///////+/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uLi5/zIxM//c29z/9f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Pk5v/j5Ob//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7e3t/z8+&#13;&#10;QP+Eg4X///////7+/v/+/v7//v7+//7+/v/+/v7//////6Ojpf9lZmn/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rbG//f3+C///////+/v7//v7+//7+/v/+&#13;&#10;/v7//v7+//7+/v/+/v7//v7+//7+/v/+/v7//v7+//7+/v/+/v7//v7+//7+/v//////hIWH/2ts&#13;&#10;b/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Znav+enqD/&#13;&#10;//////7+/v/+/v7//v7+//7+/v/+/v7//v7+//7+/v/+/v7//v7+//7+/v/+/v7//v7+//7+/v/+&#13;&#10;/v7//////+7u7/9sbXD/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ZWZp/9PT1P///////v7+//7+/v/+/v7//v7+//7+/v/+/v7//v7+//7+/v/+/v7/&#13;&#10;/v7+//7+/v/+/v7//v7+//7+/v//////z8/Q/2Vma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ub3L/8vLy///////+/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uLi5/zIxM//c29z/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rbG//f3+C///////////////////////+/v7//v7+&#13;&#10;//7+/v/+/v7//v7+//7+/v/+/v7//v7+//7+/v/+/v7//v7+//7+/v//////hIWH/2tsb/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Znav+enqD/////////&#13;&#10;////////////////////////////////////////////////////////////////////////////&#13;&#10;/+/v8P9sbXD/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ZWZp/9TU1f//////////////////////////////////////////////////////////////&#13;&#10;////////////////////////0NDR/2Vma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sbXD/fH1//+zs7P/q6ur/6urq/+3t7f///////v7+//7+/v/+&#13;&#10;/v7//v7+//7+/v/+/v7//v7+//7+/v/+/v7//v7+//7+/v//////hIWH/2tsb/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doa/+Xl5n/8PDw/+rq6v/q6ur/&#13;&#10;6urq/+rq6v/q6ur/6urq/+rq6v/q6ur/6urq/+rq6v/q6ur/6urq/+rq6v/q6ur/6+vr/9zc3P9s&#13;&#10;bXD/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Zmdr&#13;&#10;/8XFxv/u7u7/6urq/+rq6v/q6ur/6urq/+rq6v/q6ur/6urq/+rq6v/q6ur/6urq/+rq6v/q6ur/&#13;&#10;6urq/+rq6v/v7+7/wsHC/2Znav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ub3L/8vLy///////+/v7//v7+//7+/v/+/v7//v7+//7+/v/+/v7//v7+&#13;&#10;//7+/v/+/v7//v7+//7+/v/+/v7//v7+//7+/v/+/v7//v7+//7+/v/+/v7//v7+//7+/v/+/v7/&#13;&#10;/v7+//7+/v/+/v7//v7+//7+/v/+/v7//v7+///////v7+//6enp/+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sbW//fX+C//H4/f/v9v3/7vX8/+vr7P///////v7+//7+/v/+/v7//v7+&#13;&#10;//7+/v/+/v7//v7+//7+/v/+/v7//v7+//7+/v//////hIWH/2tsb/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dnav+Zm6D/9/7+/+/2/f/v9v3/7/b9/+/2&#13;&#10;/f/v9v3/7/b9/+/2/f/v9v3/7/b9/+/2/f/v9v3/7/b9/+/2/f/v9v3/8Pf9/+Hn7v9sbXD/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Zmdr/8LCw//z&#13;&#10;+f3/7/b9/+/2/f/v9v3/7/b9/+/2/f/v9v3/7/b9/+/2/f/v9v3/7/b9/+/2/f/v9v3/7/b9/+/2&#13;&#10;/f/1/P3/xcrQ/2Vma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sbW//fH6B//D2+//u9Pv/7fP6/+rq6//7+/v/+vr6//r6+v/6+vr/+vr6//r6+v/6&#13;&#10;+vr/+vr6//r6+v/6+vr/+vr6//r6+v/7+/v/g4SG/2tsb/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dnav+Ym5//9vz8/+70+//u9Pv/7vT7/+70+//u9Pv/&#13;&#10;7vT7/+70+//u9Pv/7vT7/+70+//u9Pv/7vT7/+70+//u9Pv/7/X7/+Dl7P9sbXD/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Zmdr/8HBwv/y+Pz/7vT7&#13;&#10;/+70+//u9Pv/7vT7/+70+//u9Pv/7vT7/+70+//u9Pv/7vT7/+70+//u9Pv/7vT7/+70+//0+vz/&#13;&#10;xMnO/2Vma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sbXD/hIWH/+3s7P/r6+r/6+vq/+vr6//q6ur/6urq/+rq6v/q6ur/6urq/+rq6v/q6ur/6urq&#13;&#10;/+rq6v/q6ur/6urq/+rq6v/t7e3/h4iK/2tsb/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lqbf+en6D/8fDw/+vr6v/r6+r/6+vq/+vr6v/r6+r/6+vq/+vr&#13;&#10;6v/r6+r/6+vq/+vr6v/r6+r/6+vq/+vr6v/r6+r/7Ozr/97e3/9yc3b/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amtu/8rKy//v7+//6+vq/+vr6v/r&#13;&#10;6+r/6+vq/+vr6v/r6+r/6+vq/+vr6v/r6+r/6+vq/+vr6v/r6+r/6+vq/+vr6v/v7+//xsbG/2lq&#13;&#10;b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Pk5v/j5Ob&#13;&#10;//T09P/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e3t/z8+QP8yMTP/LCot/ywrLf8sKy3/LCst/ywrLf8sKy3/LCot/ywrLf8yMTP/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QzNf80MzX/NDM1/zQzNf80MzX/NDM1/zQzNf80MzX/NDM1/zQzNf8zMjT/LSwu/ywqLf8sKy3/&#13;&#10;LCst/ywrLf8sKy3/LCst/ywrLf8sKy3/LCst/ywrLf8sKy3/LCst/ywrLf8sKy3/LCst/ywrLf8s&#13;&#10;Ki3/LSwu/zMyNP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IxM/8sKy3/LCot/ywrLf8sKy3/LCst/ywrLf8sKy3/LCst/ywrLf8sKy3/LCst/ywrLf8sKy3/&#13;&#10;LCst/ywrLf8sKy3/LCst/ywqLf8vLjD/NDM1/zQzNf80MzX/NDM1/zQzNf80MzX/NDM1/zQzNf80&#13;&#10;MzX/NDM1/zQzNf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MTAy/ywrLf8sKi3/LCst/ywrLf8sKy3/LCst/ywrLf8sKy3/LCst&#13;&#10;/ywrLf8sKy3/LCst/ywrLf8sKy3/LCst/ywrLf8sKi3/LCst/zEwMv80MzX/NDM1/zQzNf80MzX/&#13;&#10;NDM1/zQzNf80MzX/NDM1/zQzNf80MzX/NDM1/zQzNf80MzX/NDM1/zQzNf80MzX/NDM1/zQzNf80&#13;&#10;MzX/NDM1/zQzNf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uLS//LCo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y3/LCst/ywrLf8sKy3/LCst&#13;&#10;/ywrLf8sKy3/LCst/ywrLf8sKy3/LCst/ywrLf8sKy3/LCst/ywrLf8sKy3/LCst/ywrLf8sKy3/&#13;&#10;LCst/ywrLf8sKy3/LCst/ywrLf8sKy3/LCst/ywrLf8sKy3/LCst/ywrLf8sKy3/LCst/ywrLf8s&#13;&#10;Ky3/LCst/ywrLf8sKy3/LCst/ywrLf8sKy3/LCst/ywrLf8sKy3/LCst/ywrLf8sKy3/LCst/ywr&#13;&#10;Lf8sKy3/LCst/ywrLf8sKy3/LCst/ywrLf8sKy3/LCst/ywrLf8sKi3/MC4x/zQzNf/b2tv/9fX1&#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Pk5v/kJSb//n5+f/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9/b2&#13;&#10;/9DPz//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7Nzf/Ozc3/zs3N/87Nzf/O&#13;&#10;zc3/zs3N/87Nzf/Ozc3/zs3N/87Nzf/Ozc3/zs3N/87Nzf/Ozc3/zs3N/87Nzf/Ozc3/zs3N/87N&#13;&#10;zf/Ozc3/zs3N/87Nzf/Ozc3/zs3N/87Nzf/Ozc3/zs3N/87Nzf/Ozc3/zs3N/87Nzf/Ozc3/zs3N&#13;&#10;/87Nzf/Ozc3/zs3N/87Nzf/Ozc3/zs3N/87Nzf/Ozc3/zs3N/87Nzf/Ozc3/zs3N/87Nzf/Ozc3/&#13;&#10;zs3N/87Nzf/Ozc3/zs3N/87Nzf/Ozc3/zs3N/87Nzf/Ozc3/zs3N/83Mzf/z8vL/+fj4//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j49//4+Pf/+Pj3//j49//4+Pf/+Pj3&#13;&#10;//j49//4+Pf/+Pj3//j49//4+Pf/+Pj3//j49//4+Pf/+Pj3//j49//4+Pf/+Pj3//j49//4+Pf/&#13;&#10;+Pj3//j49//4+Pf/+Pj3//j49//4+Pf/+Pj3//j49//4+Pf/+Pj3//j49//4+Pf/+Pj3//j49//4&#13;&#10;+Pf/+Pj3//j49//4+Pf/+Pj3//j49//4+Pf/+Pj3//j49//4+Pf/+Pj3//j49//4+Pf/+Pj3//j4&#13;&#10;9//4+Pf/+Pj3//j49//4+Pf/+Pj3//j49//4+Pf/+Pj3//n5+f+QlJv/hImS/5OY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if/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cpP+YnKT/mJyk/5icpP+YnKT/mJyk&#13;&#10;/5icpP+YnKT/mJyk/5icpP+YnKT/mJyk/5icpP+YnKT/mJyk/5icpP+YnKT/mJyk/5icpP+YnKT/&#13;&#10;mJyk/5icpP+YnKT/mJyk/5icpP+YnKT/mJyk/5icpP+YnKT/mJyk/5icpP+YnKT/mJyk/5icpP+Y&#13;&#10;nKT/mJyk/5icpP+YnKT/mJyk/5icpP+YnKT/mJyk/5icpP+YnKT/mJyk/5icpP+YnKT/mJyk/5ic&#13;&#10;pP+YnKT/mJyk/5icpP+YnKT/mJyk/5icpP+YnKT/mJyk/5idpP+UmKD/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OVmP+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4+Pj/kJOb/3t/h/9AP0H/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NjU4/4mJiv/+/v7/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j5Ob/3t/h/9AP0H/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NjU4/4mJiv/+/v7/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j5Ob/3t/&#13;&#10;h/9AP0H/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j5Ob/3t/h/9AP0H/&#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T09P/0&#13;&#10;9PT/9PT0//T09P/09PT/9PT0//T09P/09PT/9PT0//T09P/09PT/9PT0//T09P/09PT/9PT0//T0&#13;&#10;9P/09PT/9PT0//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&#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39/f/&#13;&#10;+vr6//X19f/z8/P/8/Pz//Pz8//19fX/+/v7//v7+//09PT/8/Pz//Pz8//09PT/+vr6//z8/P/2&#13;&#10;9vb/8/Pz//Pz8//29vb//Pz8//f39//z8/P/8/Pz//X19f/4+Pj/9PT0//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y8v/Ly8v/oqKi/9ra&#13;&#10;2v/29vb/8/Pz//b29v/i4uL/jo6O/5OTk//p6en/9/f3//T09P/x8fH/o6Oj/4WFhf/R0dH/+Pj4&#13;&#10;//T09P/R0dH/gICA/8vLy//39/f/9vb2/93d3f+1tbX/7Ozs//T09P/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3/42Njf8uLi7/HBwc/66urv/8/Pz/&#13;&#10;9fX1/+Pj4/9OTk7/ZmZm/1paWv9qamr/6urq//b29v+Kior/TExM/3BwcP9CQkL/1dXV//Dw8P9R&#13;&#10;UVH/jo6O/1paWv/T09P//Pz8/5WVlf+bm5v/9/f3//Pz8//z8/P/8/Pz//Pz8//z8/P/8/Pz//Pz&#13;&#10;8//z8/P/8/Pz//Pz8//z8/P/8/Pz//Pz8//z8/P/8/Pz//Pz8//z8/P/8/Pz//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X19f/v7+//XV1d/6CgoP/9/f3//v7+/1tbW/95eXn/&#13;&#10;9PT0//////9QUFD/jo6O/7e3t/84ODj/6urq//39/f+lpaX/YGBg/8bGxv9RUVH/7u7u/01NTf+1&#13;&#10;tbX/jY2N/4qKiv//////9/f3//Pz8//z8/P/8/Pz//Pz8//z8/P/8/Pz//Pz8//z8/P/8/Pz//Pz&#13;&#10;8//z8/P/8/Pz//Pz8//z8/P/8/Pz//Pz8//z8/P/7+/v/5eZn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X19f/u7u7/XV1d/6CgoP/+/v7/+fn5/0xMTP+NjY3/9vb2////&#13;&#10;//9iYmL/e3t7/6Ghof9AQED/9PT0//z8/P+zs7P/VVVV/+Dg4P9iYmL/dHR0/2lpaf+7u7v/W1tb&#13;&#10;/9ra2v+9vb3/zc3N//X19f/z8/P/8/Pz//Pz8//z8/P/8/Pz//Pz8//z8/P/8/Pz//Pz8//z8/P/&#13;&#10;8/Pz//Pz8//z8/P/8/Pz//Pz8//z8/P/7+/v/5eZn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X19f/u7u7/XV1d/6CgoP/+/v7/+fn5/0xMTP+NjY3/9/f3//////9iYmL/&#13;&#10;fHx8/6Ghof9AQED/9fX1//z8/P+0tLT/VVVV/+Xl5f/n5+f/pKSk/+Li4v96enr/oaGh/5CQkP9J&#13;&#10;SUn/UFBQ/9XV1f/19fX/8/Pz//Pz8//z8/P/8/Pz//Pz8//z8/P/8/Pz//Pz8//z8/P/8/Pz//Pz&#13;&#10;8//z8/P/8/Pz//Pz8//z8/P/7+/v/5eZn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X19f/v7+//XV1d/6Ghof/+/v7//////2FhYf92dnb/8/Pz//39/f9LS0v/lpaW/7u7&#13;&#10;u/86Ojr/5+fn//39/f+goKD/ZGRk//Hx8f/39/f//////6+vr/9wcHD/yMjI/1tbW//o6Oj/i4uL&#13;&#10;/4iIiP/6+vr/8/Pz//Pz8//z8/P/8/Pz//Pz8//z8/P/8/Pz//Pz8//z8/P/8/Pz//Pz8//z8/P/&#13;&#10;8/Pz//Pz8//z8/P/7+/v/5eZn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X19f/u7u7/XV1d/6CgoP/9/f3//f39/5aWlv9DQ0P/8PDw/+Dg4P8yMjL/wsLC/9nZ2f9AQED/&#13;&#10;wsLC//////9dXV3/kZGR//39/f/19fX/8PDw/2NjY/+9vb3/0NDQ/11dXf/o6Oj/jo6O/4iIiP/6&#13;&#10;+vr/8/Pz//Pz8//z8/P/8/Pz//Pz8//z8/P/8/Pz//Pz8//z8/P/8/Pz//Pz8//z8/P/8/Pz//Pz&#13;&#10;8//z8/P/7+/v/5eZn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29vb/9vb2//b29v/1&#13;&#10;9fX/8/Pz//Pz8//09PT/9PT0//T09P/09PT/8/Pz//Pz8//09PT/9PT0//Pz8//19fX/8/Pz//Pz&#13;&#10;8//z8/P/8/Pz//Pz8//z8/P/8/Pz//T09P/z8/P/9PT0//Pz8//z8/P/8/Pz//Pz8//z8/P/8/Pz&#13;&#10;//Pz8//z8/P/8/Pz//Pz8//z8/P/8/Pz//Pz8//z8/P/8/Pz//Pz8//z8/P/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&#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&#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NjU4/4mJiv/+/v7/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PT0//T09P/09PT/9PT0//T09P/09PT/9PT0//T09P/09PT/9PT0&#13;&#10;//T09P/09PT/9PT0//T09P/09PT/9PT0//T09P/09PT/9PT0//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09P/n5+f/Z2dn/6Ghof/t7e3/8/Pz//Pz8//p6en/sbGx/0RE&#13;&#10;RP/w8PD/9fX1//Pz8//z8/P/8/Pz//Pz8//z8/P/8/Pz//Pz8//6+vr/rq6u/1RUVP//////j5Ob&#13;&#10;/3t/h/81NDb/tbS1///////+/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k5OT/PTw+/0FA&#13;&#10;Qv9BQEL/QUBC/0FAQv9BQEL/QUBC/0FAQv9BQEL/QUBC/0FAQv9BQEL/QUBC/0FAQv9BQEL/QUBC&#13;&#10;/0FAQv9BQEL/NjU4/4mJiv/+/v7/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29vb/qamp/zg4OP9lZWX/gYGB/4KCgv9oaGj/ODg4/5eXl//5+fn/&#13;&#10;8/Pz//Pz8//z8/P/8/Pz//Pz8//z8/P/8/Pz//Pz8//6+vr/rq6u/1RUVP//////j5Ob/3t/h/81&#13;&#10;NDb/tbS1///////+/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k5OT/PTw+/0FAQv9BQEL/&#13;&#10;QUBC/0FAQv9BQEL/QUBC/0FAQv9BQEL/QUBC/0FAQv9BQEL/QUBC/0FAQv9BQEL/QUBC/0FAQv9B&#13;&#10;QEL/NjU4/4mJiv/+/v7/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&#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k5OT/PTw+/0FAQv9BQEL/QUBC/0FA&#13;&#10;Qv9BQEL/QUBC/0FAQv9BQEL/QUBC/0FAQv9BQEL/QUBC/0FAQv9BQEL/QUBC/0FAQv9BQEL/NjU4&#13;&#10;/4mJiv/+/v7/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k5OT/PTw+/0FAQv9BQEL/QUBC/0FAQv9BQEL/&#13;&#10;QUBC/0FAQv9BQEL/QUBC/0FAQv9BQEL/QUBC/0FAQv9BQEL/QUBC/0FAQv9BQEL/NjU4/4mJiv/+&#13;&#10;/v7/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k5OT/PTw+/0FAQv9AP0H/QD9B/0A/Qf9AP0H/QD9B/0A/&#13;&#10;Qf9AP0H/QD9B/0A/Qf9AP0H/QD9B/0A/Qf9AP0H/QD9B/0A/Qf9AP0H/NTQ3/4mJiv/+/v7/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k5OT/PDs9/0lISv9OTU//TUxO/01MTv9NTE7/TUxO/01MTv9NTE7/&#13;&#10;TUxO/01MTv9NTE7/TUxO/01MTv9NTE7/TUxO/01MTv9NTE7/Q0JF/5CQkf/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&#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k5OT/MjEz/7Ozs//+/v7/9PT0//T09P/09PT/9PT0//T09P/09PT/9PT0//T0&#13;&#10;9P/09PT/9PT0//T09P/09PT/9PT0//T09P/09PT/9PT0//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&#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&#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&#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aqIN/9voxf///////v7+//7+/v//////9/f3&#13;&#10;/9nZ2v/a2tv/2trb/9ra2//a2tv/39/g//j4+f/j4+T/2dna/9ra2//a2tv/2trb/9ra2//a2tv/&#13;&#10;2trb/9ra2//a2tv/2NjZ/+Xl5v///////v7+//7+/v/+/v7//v7+//7+/v/+/v7//v7+//7+/v/+&#13;&#10;/v7//v7+//7+/v/+/v7//v7+//7+/v/+/v7//v7+//7+/v/+/v7//v7+//7+/v/+/v7//v7+//7+&#13;&#10;/v/+/v7//v7+//7+/v/+/v7//v7+//7+/v/+/v7//v7+//7+/v/+/v7//v7+//7+/v/+/v7//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vLy//Pz8//29vb/1dXV/zs6PP9BQEL/QUBC/0FAQv9BQEL/QUBC/0FAQv9BQEL/QUBC&#13;&#10;/0FAQv9BQEL/QUBC/0FAQv9BQEL/QUBC/0FAQv9AP0H/e3+H/3t/h/81NDb/tbS1///////+/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t7e3/&#13;&#10;srKy/9bW1v/4+Pj/q6ur/zw7Pv9BQEL/QUBC/0FAQv9BQEL/QUBC/0FAQv9BQEL/QUBC/0FAQv9B&#13;&#10;QEL/QUBC/0FAQv9BQEL/QUBC/0FAQv9AP0H/e3+H/3t/h/81NDb/tbS1///////+/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n5+f/aGho/7e3&#13;&#10;t//v7+//Li4u/0FAQv9BQEL/QUBC/0FAQv9BQEL/QUBC/0FAQv9BQEL/QUBC/0FAQv9BQEL/QUBC&#13;&#10;/0FAQv9BQEL/QUBC/0FAQv9AP0H/e3+H/3t/h/81NDb/tbS1///////+/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n5+f/a2tr/8DAwP/W1tb/&#13;&#10;JCQl/0JBQ/9BQEL/QUBC/0FAQv9BQEL/QUBC/0FAQv9BQEL/QUBC/0FAQv9BQEL/QUBC/0FAQv9B&#13;&#10;QEL/QUBC/0FAQv9AP0H/e3+H/3t/h/81NDb/tbS1///////+/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n5+f/Y2Nj/5GRkf+ioqL/KSkp/0FA&#13;&#10;Qv9BQEL/QUBC/0FAQv9BQEL/QUBC/0FAQv9BQEL/QUBC/0FAQv9BQEL/QUBC/0FAQv9BQEL/QUBC&#13;&#10;/0FAQv9AP0H/e3+H/3t/h/81NDb/tbS1///////+/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&#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x8fH/eXl5/01NTf+VlZX/RURF/0FAQv9BQEL/QUBC/0FAQv9BQEL/QUBC/0FAQv9BQEL/&#13;&#10;QUBC/0FAQv9BQEL/QUBC/0FAQv9BQEL/QUBC/0FAQv9AP0H/e3+H/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i&#13;&#10;4uL/WVlZ/8PDw///////1dXV/zw7Pf9BQEL/QUBC/0FAQv9BQEL/QUBC/0FAQv9BQEL/QUBC/0FA&#13;&#10;Qv9BQEL/QUBC/0FAQv9BQEL/QUBC/0FAQv9AP0H/e3+H/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X19f/h4eH/Xl5e&#13;&#10;/8fHx//+/v7/1dXV/zs6PP9BQEL/QUBC/0FAQv9BQEL/QUBC/0FAQv9BQEL/QUBC/0FAQv8/PkD/&#13;&#10;QUBC/z8+QP9AP0H/QUBC/0FAQv9AP0H/e3+H/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w8PD/c3Nz/5CQkP//&#13;&#10;////1dXW/zs6PP9BQEL/QUBC/0FAQv9BQEL/QUBC/0FAQv9BQEL/QUBC/0NCRP9OTU//QD9B/05N&#13;&#10;T/9JSEr/QUBC/0FAQv9AP0H/e3+H/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0tLS/8/Pz//4+Pj/1dXV&#13;&#10;/zs6PP9BQEL/QUBC/0FAQv9BQEL/QUBC/0FAQv9BQEL/Ozo8/21sbv+ysrL/S0pM/7y8vP+FhIX/&#13;&#10;QD9B/0FAQv9AP0H/e3+H/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Pj4//j4+P/29vb/1dXV/zs6PP9B&#13;&#10;QEL/QUBC/0FAQv9BQEL/QUBC/0FAQv89PD7/ZGNl/8jHyP+bm5z/p6io/76+v/9gX2H/QD9B/0FA&#13;&#10;Qv9AP0H/e3+H/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Hx8f/z8/P/1NTU/zs6PP9BQEL/QUBC&#13;&#10;/0FAQv9BQEL/QUBC/z49P/9cW13/19fX/5aVlv+sq6z/zs7P/1NSVP8/PkD/QUBC/0FAQv9AP0H/&#13;&#10;e3+H/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39/f/2NjY/1BQUP8wMDD/ZWVl/0A/Qf9BQEL/QUBC/0FAQv9B&#13;&#10;QEL/QD9B/2JhY//a2tr/jIuN/6Kiov/Lysv/U1JU/z8+QP9BQEL/QUBC/0FAQv9AP0H/e3+H/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&#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19fX/5+fn/3h4eP8l&#13;&#10;JSX/ISEh/0JBQ/9BQEL/QUBC/0FAQv9BQEL/QUBC/0FAQv9BQEL/QUBC/0FAQv9BQEL/QUBC/0FA&#13;&#10;Qv9BQEL/QUBC/0FAQv9AP0H/e3+H/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19fX/xcXG&#13;&#10;/zw7Pf9BQEL/QUBC/0FAQv9BQEL/QUBC/0FAQv9BQEL/QUBC/0FAQv9BQEL/QUBC/0FAQv9BQEL/&#13;&#10;QUBC/0FAQv9AP0H/e3+H/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29vb/1tbW/zs6PP9B&#13;&#10;QEL/QUBC/0FAQv9BQEL/QUBC/0FAQv9BQEL/QUBC/0FAQv9BQEL/QUBC/0FAQv9BQEL/QUBC/0FA&#13;&#10;Qv9AP0H/e3+H/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29vb/09PT/zEvMv83Njj/NzY4&#13;&#10;/zc2OP83Njj/NzY4/zc2OP83Njj/NzY4/zc2OP83Njj/NjU3/0A/Qv9APDr/QT07/0A/Qf81NDb/&#13;&#10;en6G/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6Ojo/7CwsP+ysrL/srKy/7Kysv+y&#13;&#10;srL/srKy/7Kysv+ysrL/srKy/7Kysv+ysrL/urm6/0pIR/9KbJv/RGSP/1FPTf+5ubr/iIyU/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39/f/8/Pz//Pz8//z8/P/8/Pz//Pz8&#13;&#10;//z8/P/8/Pz//Pz8//z8/P/8/Pz//////1BOSv9QitX/RnvB/1tYVP//////kJSc/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09NSv9Phs7/Rni7/1pXU///////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09NSv9Phs7/Rni7/1pXU///////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13;&#10;/09NSv9Phs7/Rni7/1pXU///////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09NSv9P&#13;&#10;hs7/Rni7/1pXU///////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&#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09NSv9Phs7/Rni7/1pXU///////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09NSv9Phs7/Rni7/1pXU///////j5Ob/3t/h/81NDb/tbS1////&#13;&#10;///+/v7//v7+//7+/v/+/v7//v7+///////jqEb/+OzY//7////+/v7//v7+//7+/v/+/v7//v7+&#13;&#10;//7+/v/+/v7//v7+//7+/v/+/v7//v7+//7+/v/+/v7//v7+//7+/v/+/v7//v7+//7+/v/+/v7/&#13;&#10;/v7+//7+/v/+/v7//v7+//7+/v/+/v7/+Pj4/+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09NSv9Phs7/Rni7/1pXU///////j5Ob/3t/h/81NDb/tbS1///////+/v7/&#13;&#10;/v7+//7+/v/+/v7//v7+///////jqEb/+OzY//7////+/v7//v7+//7+/v/+/v7//v7+//7+/v/+&#13;&#10;/v7//v7+//7+/v/+/v7//v7+//7+/v/+/v7//v7+//7+/v/+/v7//v7+//7+/v/+/v7//v7+//7+&#13;&#10;/v/+/v7//v7+//7+/v//////6Ojo/9nZ2f/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13;&#10;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&#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v7/+/v7/9nZ2v/Z2dr/2dna/9nZ2v/Z2dr/2dna/9nZ2v/Z2dr/2dna&#13;&#10;/9nZ2v/Z2dr/2dna/9nZ2v/Z2dr/2dna/9nZ2v/Z2dr/2NjZ/+Dg4f///////v7+//v7+//Z2dr/&#13;&#10;2dna/9nZ2v/Z2dr/2dna/9nZ2v/Z2dr/2dna/9nZ2v/Z2dr/2dna/9nZ2v/Z2dr/2dna/9nZ2v/Z&#13;&#10;2dr/2dna/9jY2f/g4OH///////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9PT/NB8Z/94xAP/d&#13;&#10;MgD/3TIA/90yAP/dMgD/3TIA/90yAP/dMgD/3TIA/90yAP/dMgD/3TIA/90yAP/dMgD/3TIA/90y&#13;&#10;AP/dMgD/3TIA/90yAP/dMgD/3TIA/+Y0AP+PFQD/ipOW///////z8/P/8/Pz//Pz8//z8/P/8/Pz&#13;&#10;//Pz8//z8/P/8/Pz//Pz8//z8/P/8/Pz//Pz8//z8/P/8/Pz//Pz8//z8/P/8/Pz//Pz8//z8/P/&#13;&#10;8/Pz//Pz8//z8/P/8/Pz//Pz8//z8/P/8/Pz//Pz8//z8/P/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Pz8/+Hh4v/h4eL/4eHi/+Hh4v/h4eL/4eHi/+Hh4v/h4eL/4eHi/+Hh4v/h&#13;&#10;4eL/4eHi/+Hh4v/h4eL/4eHi/+Hh4v/h4eL/4ODh/+fn6P///////v7+//z8/P/h4eL/4eHi/+Hh&#13;&#10;4v/h4eL/4eHi/+Hh4v/h4eL/4eHi/+Hh4v/h4eL/4eHi/+Hh4v/h4eL/4eHi/+Hh4v/h4eL/4eHi&#13;&#10;/+Dg4f/n5+j///////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13;&#10;///////////////////////////////////////+/v7//v7+//7+/v//////////////////////&#13;&#10;////////////////////////////////////////////////////////////////////////////&#13;&#10;/////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9PT/NCIZ/+REAP/jRQD/40UA/+NFAP/jRQD/40UA/+NFAP/jRQD/40UA/+NFAP/jRQD/40UA&#13;&#10;/+NFAP/jRQD/40UA/+NFAP/jRQD/40UA/+NFAP/jRQD/40UA/+xIAP+TIgD/ipKW///////z8/P/&#13;&#10;8/Pz//Pz8//z8/P/8/Pz//Pz8//z8/P/8/Pz//Pz8//z8/P/8/Pz//Pz8//z8/P/8/Pz//Pz8//z&#13;&#10;8/P/8/Pz//Pz8//39/f/29vb/1ZWVv8wMDD/hISE/+zs7P/29vb/0tLS/05OTv/8/Pz/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9PT/&#13;&#10;NCIZ/+RGAP/jRwD/40cA/+NHAP/jRwD/40cA/+NHAP/jRwD/40cA/+NHAP/jRwD/40cA/+NHAP/j&#13;&#10;RwD/40cA/+NHAP/jRwD/40cA/+NHAP/jRwD/40cA/+xKAP+TJAD/ipKW///////z8/P/8/Pz//Pz&#13;&#10;8//z8/P/8/Pz//Pz8//z8/P/8/Pz//Pz8//z8/P/8/Pz//Pz8//z8/P/8/Pz//Pz8//z8/P/8/Pz&#13;&#10;//T09P/x8fH/eHh4/05OTv+Wlpb/PDw8/2VlZf/x8fH/0dHR/zo6Ov/+/v7/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9PT/NCIZ/+VJ&#13;&#10;AP/kSgD/5EoA/+RKAP/kSgD/5EoA/+RKAP/kSgD/5EoA/+RKAP/kSgD/5EoA/+RKAP/kSgD/5EoA&#13;&#10;/+RKAP/kSgD/5EoA/+RKAP/kSgD/5EoA/+1NAP+UJgD/ipKW///////z8/P/8/Pz//Pz8//z8/P/&#13;&#10;8/Pz//Pz8//z8/P/8/Pz//Pz8//z8/P/8/Pz//Pz8//z8/P/8/Pz//Pz8//z8/P/8/Pz//T09P/i&#13;&#10;4uL/WVlZ/8PDw///////4uLi/05OTv+BgYH/zc3N/z09Pf/+/v7/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9PT/NSIZ/+ZKAP/lSwD/&#13;&#10;5UsA/+VLAP/lSwD/5UsA/+VLAP/lSwD/5UsA/+VLAP/lSwD/5UsA/+VLAP/lSwD/5UsA/+VLAP/l&#13;&#10;SwD/5UsA/+VLAP/lSwD/5UsA/+5OAP+UJwD/ipKW///////z8/P/8/Pz//Pz8//z8/P/8/Pz//Pz&#13;&#10;8//z8/P/8/Pz//Pz8//z8/P/8/Pz//Pz8//z8/P/8/Pz//Pz8//z8/P/8/Pz//X19f/h4eH/Xl5e&#13;&#10;/8fHx//6+vr/+vr6/9ra2v8/Pz//ampq/zw8PP/+/v7/8/Pz//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&#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v7/&#13;&#10;/////////////////v7+//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9AP0D/Kygp/yso&#13;&#10;Kf8rKCj/T0tM//7+/v/39/f/9/f3//f39//39/f/9/f3//f39//39/f/9/f3//f39//39/f/9/f3&#13;&#10;//f39//39/f/9/f3//f39//39/f/9/f3//f39//39/f/9/f3//f39//39/f/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&#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&#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8zNzv/X19j///////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&#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&#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T/OC8Z//+1AP//&#13;&#10;tQD//7UA//+1AP//tQD//7UA//+1AP//tQD//7UA//+1AP//tQD//7UA//+1AP//tQD//7UA//+1&#13;&#10;AP//tQD//7UA//+1AP//tQD//7UA//+8AP+ncgD/iIyW///////z8/P/8/Pz//Pz8//z8/P/8/Pz&#13;&#10;//Pz8//z8/P/8/Pz//Pz8//z8/P/8/Pz//Pz8//z8/P/8/Pz//Pz8//z8/P/8/Pz//T09P/w8PD/&#13;&#10;cXFx/42Njf/v7+//5OTk/+Tk5P/l5eX/v7+//zQ0NP/+/v7/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&#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T/ODIZ///NAP//&#13;&#10;zAD//8wA///MAP//zAD//8wA///MAP//zAD//8wA///MAP//zAD//8wA///MAP//zAD//8wA///M&#13;&#10;AP//zAD//8wA///MAP//zAD//8wA///UAP+nggD/iIuW///////z8/P/8/Pz//Pz8//z8/P/8/Pz&#13;&#10;//Pz8//z8/P/8/Pz//Pz8//z8/P/8/Pz//Pz8//z8/P/8/Pz//Pz8//z8/P/8/Pz//Pz8//z8/P/&#13;&#10;8/Pz//Pz8//z8/P/8/Pz//Pz8//z8/P/8/Pz//Pz8//z8/P/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T/ODMZ///WAP//1QD//9UA///VAP//1QD//9UA///VAP//1QD//9UA///VAP//1QD//9UA&#13;&#10;///VAP//1QD//9UA///VAP//1QD//9UA///VAP//1QD//9UA///dAP+niQD/iIqW///////z8/P/&#13;&#10;8/Pz//Pz8//z8/P/8/Pz//Pz8//z8/P/8/Pz//Pz8//z8/P/8/Pz//Pz8//z8/P/8/Pz//Pz8//z&#13;&#10;8/P/8/Pz//Pz8//z8/P/8/Pz//Pz8//z8/P/8/Pz//Pz8//z8/P/8/Pz//Pz8//z8/P/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T/&#13;&#10;ODMZ///XAP//1gD//9YA///WAP//1gD//9YA///WAP//1gD//9YA///WAP//1gD//9YA///WAP//&#13;&#10;1gD//9YA///WAP//1gD//9YA///WAP//1gD//9YA///eAP+nigD/iIqW///////z8/P/8/Pz//Pz&#13;&#10;8//z8/P/8/Pz//Pz8//z8/P/8/Pz//Pz8//z8/P/8/Pz//Pz8//z8/P/8/Pz//Pz8//z8/P/8/Pz&#13;&#10;//Pz8//z8/P/8/Pz//Pz8//z8/P/8/Pz//Pz8//z8/P/8/Pz//Pz8//z8/P/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T/ODMZ///Y&#13;&#10;AP//1wD//9cA///XAP//1wD//9cA///XAP//1wD//9cA///XAP//1wD//9cA///XAP//1wD//9cA&#13;&#10;///XAP//1wD//9cA///XAP//1wD//9cA///gAP+nigD/iIqW///////z8/P/8/Pz//Pz8//z8/P/&#13;&#10;8/Pz//Pz8//z8/P/8/Pz//Pz8//z8/P/8/Pz//Pz8//z8/P/8/Pz//Pz8//z8/P/8/Pz//Pz8//z&#13;&#10;8/P/8/Pz//Pz8//z8/P/8/Pz//Pz8//z8/P/8/Pz//Pz8//z8/P/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&#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&#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T/ODUZ///uAP//7QD//+0A///tAP//7QD//+0A///tAP//7QD//+0A///tAP//7QD//+0A&#13;&#10;///tAP//7QD//+0A///tAP//7QD//+0A///tAP//7QD//+0A///2AP+nmgD/iImW///////z8/P/&#13;&#10;8/Pz//Pz8//z8/P/8/Pz//Pz8//z8/P/8/Pz//Pz8//z8/P/8/Pz//Pz8//z8/P/8/Pz//Pz8//z&#13;&#10;8/P/8/Pz//Pz8//z8/P/8/Pz//Pz8//z8/P/8/Pz//Pz8//z8/P/8/Pz//Pz8//z8/P/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T/&#13;&#10;ODUZ///uAP//7QD//+0A///tAP//7QD//+0A///tAP//7QD//+0A///tAP//7QD//+0A///tAP//&#13;&#10;7QD//+0A///tAP//7QD//+0A///tAP//7QD//+0A///2AP+nmgD/iImW///////z8/P/8/Pz//Pz&#13;&#10;8//z8/P/8/Pz//Pz8//z8/P/8/Pz//Pz8//z8/P/8/Pz//Pz8//z8/P/8/Pz//Pz8//z8/P/8/Pz&#13;&#10;//Pz8//z8/P/8/Pz//Pz8//z8/P/8/Pz//Pz8//z8/P/8/Pz//Pz8//z8/P/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T/ODYZ///v&#13;&#10;AP//7gD//+4A///uAP//7gD//+4A///uAP//7gD//+4A///uAP//7gD//+4A///uAP//7gD//+4A&#13;&#10;///uAP//7gD//+4A///uAP//7gD//+4A///3AP+nmwD/iImW///////z8/P/8/Pz//Pz8//z8/P/&#13;&#10;8/Pz//Pz8//z8/P/8/Pz//Pz8//z8/P/8/Pz//Pz8//z8/P/8/Pz//Pz8//z8/P/8/Pz//Pz8//z&#13;&#10;8/P/8/Pz//Pz8//z8/P/8/Pz//Pz8//z8/P/8/Pz//Pz8//z8/P/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&#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&#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&#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&#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&#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&#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&#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&#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39/f/&#13;&#10;+fn5///////+/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&#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hoaH/fHx8//39&#13;&#10;/f/+/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vr6//AAAA/5ubm///////&#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urq7/AAAA/wAAAP+oqKj//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urq7/AAAA/wAAAP+hoaH//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vr6//AAAA/5KSkv///////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fn5//c3Nz//z8/P///////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z8/P/9fX1///////+/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&#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&#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&#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&#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3;&#10;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&#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&#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&#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&#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6urr/u7u7///////+/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13;&#10;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np6f/Ghoa/93d3f///////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&#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urq7/AAAA/x8fH//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urq7/AAAA/wAAAP9NTU3///////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v&#13;&#10;r6//AAAA/zAwMP/7+/v//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lpaX/JSUl&#13;&#10;/+bm5v///////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BwcH/w8PD///////+&#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&#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L/GTYy/wDzzP8A&#13;&#10;8sv/APLL/wDyy/8A8sv/APLL/wDyy/8A8sv/APLL/wDyy/8A8sv/APLL/wDyy/8A8sv/APLL/wDy&#13;&#10;y/8A8sv/APLL/wDyy/8A8sv/APLL/wD80/8AnoL/lomL///////z8/P/8/Pz//Pz8//z8/P/8/Pz&#13;&#10;//Pz8//z8/P/8/Pz//Pz8//z8/P/8/Pz//Pz8//z8/P/8/Pz//Pz8//z8/P/8/Pz//T09P/q6ur/&#13;&#10;V1dX/z09Pf9lZWX/YGBg/2BgYP9hYWH/T09P/zk5Of/+/v7/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vL/GTc0/wD33v8A9t3/APbd/wD23f8A9t3/APbd/wD23f8A9t3/APbd/wD23f8A9t3/APbd&#13;&#10;/wD23f8A9t3/APbd/wD23f8A9t3/APbd/wD23f8A9t3/APbd/wD/5v8AoI//lomK///////z8/P/&#13;&#10;8/Pz//Pz8//z8/P/8/Pz//Pz8//z8/P/8/Pz//Pz8//z8/P/8/Pz//Pz8//z8/P/8/Pz//Pz8//z&#13;&#10;8/P/8/Pz//Pz8//z8/P/9PT0//z8/P/g4OD/w8PD/8HBwf/g4OD///////z8/P/y8vL/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vL/&#13;&#10;GTc0/wD44P8A99//APff/wD33/8A99//APff/wD33/8A99//APff/wD33/8A99//APff/wD33/8A&#13;&#10;99//APff/wD33/8A99//APff/wD33/8A99//APff/wD/6P8AoZD/lomK///////z8/P/8/Pz//Pz&#13;&#10;8//z8/P/8/Pz//Pz8//z8/P/8/Pz//Pz8//z8/P/8/Pz//Pz8//z8/P/8/Pz//Pz8//z8/P/8/Pz&#13;&#10;//Pz8//29vb/6enp/21tbf8rKyv/LCws/y0tLf8sLCz/a2tr/+fn5//09PT/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vL/GTc0/wD4&#13;&#10;4/8A9+L/APfi/wD34v8A9+L/APfi/wD34v8A9+L/APfi/wD34v8A9+L/APfi/wD34v8A9+L/APfi&#13;&#10;/wD34v8A9+L/APfi/wD34v8A9+L/APfi/wD/6/8AoZP/lomK///////z8/P/8/Pz//Pz8//z8/P/&#13;&#10;8/Pz//Pz8//z8/P/8/Pz//Pz8//z8/P/8/Pz//Pz8//z8/P/8/Pz//Pz8//z8/P/8/Pz//T09P/y&#13;&#10;8vL/ioqK/0xMTP+pqan/vr6+/8DAwP+oqKj/UVFR/3BwcP/7+/v/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vL/GTc1/wD55v8A+OX/&#13;&#10;APjl/wD45f8A+OX/APjl/wD45f8A+OX/APjl/wD45f8A+OX/APjl/wD45f8A+OX/APjl/wD45f8A&#13;&#10;+OX/APjl/wD45f8A+OX/APjl/wD/7v8AopT/loiK///////z8/P/8/Pz//Pz8//z8/P/8/Pz//Pz&#13;&#10;8//z8/P/8/Pz//Pz8//z8/P/8/Pz//Pz8//z8/P/8/Pz//Pz8//z8/P/8/Pz//T09P/i4uL/YmJi&#13;&#10;/8DAwP/8/Pz/+fn5//n5+f/4+Pj/0tLS/0NDQ//p6en/9fX1//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&#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&#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&#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&#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&#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vL/GTc4/wD8//8A+///APv//wD7//8A+///APv//wD7//8A+///APv//wD7//8A+///APv/&#13;&#10;/wD7//8A+///APv//wD7//8A+///APv//wD7//8A+///APv//wD///8ApKf/loiI///////z8/P/&#13;&#10;8/Pz//Pz8//z8/P/8/Pz//Pz8//z8/P/8/Pz//Pz8//z8/P/8/Pz//Pz8//z8/P/8/Pz//Pz8//z&#13;&#10;8/P/8/Pz//Pz8//z8/P/8/Pz//Pz8//z8/P/8/Pz//Pz8//z8/P/8/Pz//Pz8//z8/P/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vL/&#13;&#10;GTc4/wD7//8A+v//APr//wD6//8A+v//APr//wD6//8A+v//APr//wD6//8A+v//APr//wD6//8A&#13;&#10;+v//APr//wD6//8A+v//APr//wD6//8A+v//APr//wD///8Ao6f/loiI///////z8/P/8/Pz//Pz&#13;&#10;8//z8/P/8/Pz//Pz8//z8/P/8/Pz//Pz8//z8/P/8/Pz//Pz8//z8/P/8/Pz//Pz8//z8/P/8/Pz&#13;&#10;//Pz8//z8/P/8/Pz//Pz8//z8/P/8/Pz//Pz8//z8/P/8/Pz//Pz8//z8/P/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vL/GTc4/wD7&#13;&#10;//8A+v//APr//wD6//8A+v//APr//wD6//8A+v//APr//wD6//8A+v//APr//wD6//8A+v//APr/&#13;&#10;/wD6//8A+v//APr//wD6//8A+v//APr//wD///8Ao6f/loiI///////z8/P/8/Pz//Pz8//z8/P/&#13;&#10;8/Pz//Pz8//z8/P/8/Pz//Pz8//z8/P/8/Pz//Pz8//z8/P/8/Pz//Pz8//z8/P/8/Pz//Pz8//z&#13;&#10;8/P/8/Pz//Pz8//z8/P/8/Pz//Pz8//z8/P/8/Pz//Pz8//z8/P/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vL/GTc4/wD6//8A+f//&#13;&#10;APn//wD5//8A+f//APn//wD5//8A+f//APn//wD5//8A+f//APn//wD5//8A+f//APn//wD5//8A&#13;&#10;+f//APn//wD5//8A+f//APn//wD///8Ao6f/loiI///////z8/P/8/Pz//Pz8//z8/P/8/Pz//Pz&#13;&#10;8//z8/P/8/Pz//Pz8//z8/P/8/Pz//Pz8//z8/P/8/Pz//Pz8//z8/P/8/Pz//Pz8//z8/P/8/Pz&#13;&#10;//Pz8//z8/P/8/Pz//Pz8//z8/P/8/Pz//Pz8//z8/P/8/Pz//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q&#13;&#10;6ur/7u7u///////+/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enp7/Y2Nj&#13;&#10;//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vr6//AAAA/4SEhP//&#13;&#10;/////v7+//7+/v/+/v7//v7+//7+/v/+/v7//v7+//7+/v/+/v7//v7+//7+/v/+/v7//v7+//7+&#13;&#10;/v/+/v7//v7+//7+/v/+/v7//v7+//7+/v/+/v7//v7+//7+/v/+/v7//v7+//7+/v/+/v7//v7+&#13;&#10;//7+/v/+/v7//v7+//7+/v/+/v7//v7+//7+/v/+/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&#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urq7/AAAA/wAAAP9nZ2f/////&#13;&#10;//7+/v/+/v7//v7+//7+/v/+/v7//v7+//7+/v/+/v7//v7+//7+/v/+/v7//v7+//7+/v/+/v7/&#13;&#10;/v7+//7+/v/+/v7//v7+//7+/v/+/v7//v7+//7+/v/+/v7//v7+//7+/v/+/v7//v7+//7+/v/+&#13;&#10;/v7//v7+//7+/v/+/v7//v7+//7+/v/+/v7//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urq7/AAAA/wAAAP+6urr//v7+//7+/v/+&#13;&#10;/v7//v7+//7+/v/+/v7//v7+//7+/v/+/v7//v7+//7+/v/+/v7//v7+//7+/v/+/v7//v7+//7+&#13;&#10;/v/+/v7//v7+//7+/v/+/v7//v7+//7+/v/+/v7//v7+//7+/v/+/v7//v7+//7+/v/+/v7//v7+&#13;&#10;//7+/v/+/v7//v7+//7+/v/+/v7//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urq7/AAAA/66urv///////v7+//7+/v/+/v7//v7+&#13;&#10;//7+/v/+/v7//v7+//7+/v/+/v7//v7+//7+/v/+/v7//v7+//7+/v/+/v7//v7+//7+/v/+/v7/&#13;&#10;/v7+//7+/v/+/v7//v7+//7+/v/+/v7//v7+//7+/v/+/v7//v7+//7+/v/+/v7//v7+//7+/v/+&#13;&#10;/v7//v7+//7+/v/+/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mpqb/kJCQ//7+/v/+/v7//v7+//7+/v/+/v7//v7+//7+/v/+&#13;&#10;/v7//v7+//7+/v/+/v7//v7+//7+/v/+/v7//v7+//7+/v/+/v7//v7+//7+/v/+/v7//v7+//7+&#13;&#10;/v/+/v7//v7+//7+/v/+/v7//v7+//7+/v/+/v7//v7+//7+/v/+/v7//v7+//7+/v/+/v7//v7+&#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vL/GTU4/wDp//8A6P//AOj//wDo//8A6P//AOj//wDo//8A6P//AOj//wDo//8A6P//AOj/&#13;&#10;/wDo//8A6P//AOj//wDo//8A6P//AOj//wDo//8A6P//AOj//wDx//8Alqf/lomI///////z8/P/&#13;&#10;8/Pz//Pz8//z8/P/8/Pz//Pz8//z8/P/8/Pz//Pz8//z8/P/8/Pz//Pz8//z8/P/8/Pz//Pz8//z&#13;&#10;8/P/8/Pz//Pz8//z8/P/8/Pz//Pz8//z8/P/8/Pz//Pz8//z8/P/8/Pz//Pz8//z8/P/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vL/&#13;&#10;GTU4/wDo//8A5///AOf//wDn//8A5///AOf//wDn//8A5///AOf//wDn//8A5///AOf//wDn//8A&#13;&#10;5///AOf//wDn//8A5///AOf//wDn//8A5///AOf//wDw//8Alqf/lomI///////z8/P/8/Pz//Pz&#13;&#10;8//z8/P/8/Pz//Pz8//z8/P/8/Pz//Pz8//z8/P/8/Pz//Pz8//z8/P/8/Pz//Pz8//z8/P/8/Pz&#13;&#10;//Pz8//z8/P/8/Pz//Pz8//z8/P/8/Pz//Pz8//z8/P/8/Pz//Pz8//z8/P/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vL/GTU4/wDm&#13;&#10;//8A5f//AOX//wDl//8A5f//AOX//wDl//8A5f//AOX//wDl//8A5f//AOX//wDl//8A5f//AOX/&#13;&#10;/wDl//8A5f//AOX//wDl//8A5f//AOX//wDu//8AlKf/loqI///////z8/P/8/Pz//Pz8//z8/P/&#13;&#10;8/Pz//Pz8//z8/P/8/Pz//Pz8//z8/P/8/Pz//Pz8//z8/P/8/Pz//Pz8//z8/P/8/Pz//Pz8//z&#13;&#10;8/P/8/Pz//Pz8//z8/P/8/Pz//Pz8//z8/P/8/Pz//Pz8//z8/P/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vL/GTU4/wDm//8A5f//&#13;&#10;AOX//wDl//8A5f//AOX//wDl//8A5f//AOX//wDl//8A5f//AOX//wDl//8A5f//AOX//wDl//8A&#13;&#10;5f//AOX//wDl//8A5f//AOX//wDu//8AlKf/loqI///////z8/P/8/Pz//Pz8//z8/P/8/Pz//Pz&#13;&#10;8//z8/P/8/Pz//Pz8//z8/P/8/Pz//Pz8//z8/P/8/Pz//Pz8//z8/P/8/Pz//Pz8//z8/P/8/Pz&#13;&#10;//Pz8//z8/P/8/Pz//Pz8//z8/P/8/Pz//Pz8//z8/P/8/Pz//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&#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&#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&#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&#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&#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13;&#10;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4qQ8//z27v/+/v///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&#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4qQ8//z27v/+/v///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4qQ8//z27v/+/v///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4qQ8//z27v/+/v///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4qQ8//z27v/+/v///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4qQ8&#13;&#10;//z27v/+/v///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4qQ8//z27v/+&#13;&#10;/v///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4qQ8//z27v/+/v///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4qQ8//z27v/+/v///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&#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&#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7+&#13;&#10;/v/+/v7//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5OTk//39/f/+/v7/&#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eXl//39/f/+/v7//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eXl//39/f/+/v7//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eXl//39/f/+/v7//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eXl//39/f/+/v7//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eXl//39/f/+/v7//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eXl//39/f/+/v7//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eXl//39/f/+/v7//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39/f/+/v7//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q6ur/qamp/0VFRf81NTX/kpKS/+vr6//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eXl//39/f/+/v7//v7+//7+/v/+/v7/&#13;&#10;/v7+///////k5OT/MjEz/7Kysv/9/f3/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q6ur/oqKi/1BQUP9wcHD/3Nzc/+Xl5f/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eXl//39/f/+/v7//v7+//7+/v/+/v7//v7+////&#13;&#10;///k5OT/MjEz/7Kysv/9/f3/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6Ojo/+zs7P/q6ur/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eXl//39/f/+/v7//v7+//7+/v/+/v7//v7+///////k5OT/&#13;&#10;MjEz/7Kysv/9/f3/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eXl//39/f/+/v7//v7+//7+/v/+/v7//v7+///////k5OT/MjEz/7Ky&#13;&#10;sv/9/f3/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eXl//39/f/+/v7//v7+//7+/v/+/v7//v7+///////k5OT/MjEz/7Kysv/9/f3/&#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5OTk//39/f/+/v7//v7+//7+/v/+/v7//v7+///////k5OT/MjEz/7Kysv/9/f3/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7+/v/+/v7//v7+//7+/v/+/v7//v7+///////k5OT/MjEz/7Kysv/9/f3/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k5OT/MjEz/7Kysv/9/f3/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z8/P/8&#13;&#10;/Pz//Pz8//z8/P/8/Pz//Pz8//z8/P/8/Pz//Pz8//z8/P/8/Pz//Pz8//z8/P/8/Pz//Pz8//z8&#13;&#10;/P/8/Pz//Pz8//z8/P/8/Pz//Pz8//z8/P/8/Pz//Pz8//z8/P/8/Pz//Pz8//z8/P/8/Pz//Pz8&#13;&#10;//z8/P/8/Pz//Pz8//z8/P/8/Pz//Pz8//z8/P/8/Pz//Pz8//z8/P/8/Pz//Pz8//z8/P/8/Pz/&#13;&#10;/Pz8//z8/P/8/Pz//Pz8//z8/P/8/Pz//Pz8//z8/P/8/Pz//Pz8//z8/P/8/Pz//Pz8//b29v/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&#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&#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&#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9OTU7/PDI1/zwyNP9ANzn/8/Ly///////+/v7/&#13;&#10;/v7+//7+/v/+/v7//v7+//7+/v/+/v7//v7+//7+/v/+/v7//v7+//7+/v/+/v7//v7+//7+/v/+&#13;&#10;/v7//v7+//7+/v/+/v7//v7+//7+/v/+/v7/9/f3//Ly8v/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9PT0//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L/GSQ4/wBV//8AVv//AFb//wBW//8AVv//AFb//wBW//8AVv//AFb//wBW//8A&#13;&#10;Vv//AFb//wBW//8AVv//AFb//wBW//8AVv//AFb//wBW//8AVv//AFb//wBZ//8ALqf/lpGI////&#13;&#10;///z8/P/8/Pz//Pz8//z8/P/8/Pz//Pz8//z8/P/8/Pz//Pz8//z8/P/8/Pz//Pz8//z8/P/8/Pz&#13;&#10;//Pz8//z8/P/8/Pz//Pz8//z8/P/8/Pz//Pz8//z8/P/8/Pz//Pz8//39/f/ioqK/2FhYf/8/Pz/&#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L/GSM4/wBT//8AVP//AFT//wBU//8AVP//AFT//wBU//8AVP//AFT//wBU//8AVP//AFT/&#13;&#10;/wBU//8AVP//AFT//wBU//8AVP//AFT//wBU//8AVP//AFT//wBX//8ALaf/lpGI///////z8/P/&#13;&#10;8/Pz//Pz8//z8/P/8/Pz//Pz8//z8/P/8/Pz//Pz8//z8/P/8/Pz//Pz8//z8/P/8/Pz//Pz8//z&#13;&#10;8/P/8/Pz//Pz8//z8/P/8/Pz//Pz8//29vb/+Pj4//j4+P/39/f/1dXV/8nJyf/29vb/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L/&#13;&#10;GSM4/wBS//8AU///AFP//wBT//8AU///AFP//wBT//8AU///AFP//wBT//8AU///AFP//wBT//8A&#13;&#10;U///AFP//wBT//8AU///AFP//wBT//8AU///AFP//wBW//8ALKf/lpGI///////z8/P/8/Pz//Pz&#13;&#10;8//z8/P/8/Pz//Pz8//z8/P/8/Pz//Pz8//z8/P/8/Pz//Pz8//z8/P/8/Pz//Pz8//z8/P/8/Pz&#13;&#10;//Pz8//z8/P/9PT0//z8/P/c3Nz/u7u7/7q6uv/c3Nz///////z8/P/z8/P/8/Pz//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L/GSM4/wBQ&#13;&#10;//8AUf//AFH//wBR//8AUf//AFH//wBR//8AUf//AFH//wBR//8AUf//AFH//wBR//8AUf//AFH/&#13;&#10;/wBR//8AUf//AFH//wBR//8AUf//AFH//wBU//8AK6f/lpGI///////z8/P/8/Pz//Pz8//z8/P/&#13;&#10;8/Pz//Pz8//z8/P/8/Pz//Pz8//z8/P/8/Pz//Pz8//z8/P/8/Pz//Pz8//z8/P/8/Pz//Pz8//2&#13;&#10;9vb/5OTk/1xcXP8fHx//Jycn/ygoKP8gICD/Wlpa/+Dg4P/09PT/8/Pz//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L/GSM4/wBO//8AT///&#13;&#10;AE///wBP//8AT///AE///wBP//8AT///AE///wBP//8AT///AE///wBP//8AT///AE///wBP//8A&#13;&#10;T///AE///wBP//8AT///AE///wBS//8AKaf/lpKI///////z8/P/8/Pz//Pz8//z8/P/8/Pz//Pz&#13;&#10;8//z8/P/8/Pz//Pz8//z8/P/8/Pz//Pz8//z8/P/8/Pz//Pz8//z8/P/8/Pz//T09P/x8fH/f39/&#13;&#10;/1paWv/FxcX/19fX/9jY2P/ExMT/YWFh/2JiYv/6+vr/8/Pz//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L/GSM4/wBO//8AT///AE///wBP&#13;&#10;//8AT///AE///wBP//8AT///AE///wBP//8AT///AE///wBP//8AT///AE///wBP//8AT///AE//&#13;&#10;/wBP//8AT///AE///wBS//8AKaf/lpKI///////z8/P/8/Pz//Pz8//z8/P/8/Pz//Pz8//z8/P/&#13;&#10;8/Pz//Pz8//z8/P/8/Pz//Pz8//z8/P/8/Pz//Pz8//z8/P/8/Pz//T09P/g4OD/YWFh/8rKyv/8&#13;&#10;/Pz/9vb2//b29v/39/f/3d3d/0JCQv/n5+f/9fX1//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&#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X1&#13;&#10;9f/y8vL/Nzc3/7a2tv/19fX//Pz8/0xMTP+ZmZn/9/f3//Pz8//5+fn/wsLC/yAgIP8gICD/Awsh&#13;&#10;/wBD//8AQv//AEL//wBC//8AQv//AEL//wBC//8AQv//AEL//wBC//8AQv//AEL//wBC//8AQv//&#13;&#10;AEL//wBC//8AQv//AEL//wBC//8AQv//AEL//wBF//8AIKf/lpKI///////z8/P/8/Pz//Pz8//z&#13;&#10;8/P/8/Pz//Pz8//z8/P/8/Pz//Pz8//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6+vr/&#13;&#10;Pj4+/6ioqP/19fX//Pz8/z8/P/+np6f/9vb2//Pz8//z8/P/8vLy//Dw8P/x8e//GSE4/wA///8A&#13;&#10;QP//AED//wBA//8AQP//AED//wBA//8AQP//AED//wBA//8AQP//AED//wBA//8AQP//AED//wBA&#13;&#10;//8AQP//AED//wBA//8AQP//AED//wBD//8AH6f/lpKI///////z8/P/8/Pz//Pz8//z8/P/8/Pz&#13;&#10;//Pz8//z8/P/8/Pz//Pz8//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9/f3/YmJi/3h4&#13;&#10;eP//////29vb/y4uLv/Ozs7/9fX1//Pz8//z8/P/8/Pz//Pz8//09PL/GSE4/wA+//8AP///AD//&#13;&#10;/wA///8AP///AD///wA///8AP///AD///wA///8AP///AD///wA///8AP///AD///wA///8AP///&#13;&#10;AD///wA///8AP///AD///wBC//8AH6f/lpKI///////z8/P/8/Pz//Pz8//z8/P/8/Pz//Pz8//z&#13;&#10;8/P/8/Pz//Pz8//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39/f/tra2/zw8PP+hoaH/&#13;&#10;YmJi/1xcXP/u7u7/9PT0//Pz8//z8/P/8/Pz//Pz8//09PL/GSE4/wA7//8APP//ADz//wA8//8A&#13;&#10;PP//ADz//wA8//8APP//ADz//wA8//8APP//ADz//wA8//8APP//ADz//wA8//8APP//ADz//wA8&#13;&#10;//8APP//ADz//wA+//8AHKf/lpOI///////z8/P/8/Pz//Pz8//z8/P/8/Pz//Pz8//z8/P/8/Pz&#13;&#10;//Pz8//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9/f3/7W1tf96enr/j4+P/+Hh&#13;&#10;4f/19fX/8/Pz//Pz8//z8/P/8/Pz//Pz8//09PL/GSA4/wA6//8AO///ADv//wA7//8AO///ADv/&#13;&#10;/wA7//8AO///ADv//wA7//8AO///ADv//wA7//8AO///ADv//wA7//8AO///ADv//wA7//8AO///&#13;&#10;ADv//wA9//8AG6f/lpOI///////z8/P/8/Pz//Pz8//z8/P/8/Pz//Pz8//z8/P/8/Pz//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L/GSA4/wA0//8ANf//ADX//wA1//8ANf//ADX//wA1//8ANf//ADX//wA1//8A&#13;&#10;Nf//ADX//wA1//8ANf//ADX//wA1//8ANf//ADX//wA1//8ANf//ADX//wA3//8AF6f/lpOI////&#13;&#10;///z8/P/8/Pz//Pz8//z8/P/8/Pz//Pz8//z8/P/8/Pz//Pz8//z8/P/8/Pz//Pz8//z8/P/8/Pz&#13;&#10;//Pz8//z8/P/8/Pz//Pz8//z8/P/8/Pz//Pz8//z8/P/8/Pz//Pz8//z8/P/8/Pz//Pz8//z8/P/&#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09PL/GR84/wAx//8AMv//ADL//wAy//8AMv//ADL//wAy//8AMv//ADL//wAy//8AMv//ADL/&#13;&#10;/wAy//8AMv//ADL//wAy//8AMv//ADL//wAy//8AMv//ADL//wA0//8AFaf/lpOI///////z8/P/&#13;&#10;8/Pz//Pz8//z8/P/8/Pz//Pz8//z8/P/8/Pz//Pz8//z8/P/8/Pz//Pz8//z8/P/8/Pz//Pz8//z&#13;&#10;8/P/8/Pz//Pz8//z8/P/8/Pz//Pz8//z8/P/8/Pz//Pz8//z8/P/8/Pz//Pz8//z8/P/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L/&#13;&#10;GR84/wAt//8ALv//AC7//wAu//8ALv//AC7//wAu//8ALv//AC7//wAu//8ALv//AC7//wAu//8A&#13;&#10;Lv//AC7//wAu//8ALv//AC7//wAu//8ALv//AC7//wAw//8AEqf/lpOI///////z8/P/8/Pz//Pz&#13;&#10;8//z8/P/8/Pz//Pz8//z8/P/8/Pz//Pz8//z8/P/8/Pz//Pz8//z8/P/8/Pz//Pz8//z8/P/8/Pz&#13;&#10;//Pz8//z8/P/8/Pz//Pz8//z8/P/8/Pz//Pz8//z8/P/8/Pz//Pz8//z8/P/8/Pz//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L/GR84/wAs&#13;&#10;//8ALf//AC3//wAt//8ALf//AC3//wAt//8ALf//AC3//wAt//8ALf//AC3//wAt//8ALf//AC3/&#13;&#10;/wAt//8ALf//AC3//wAt//8ALf//AC3//wAv//8AEaf/lpOI///////z8/P/8/Pz//Pz8//z8/P/&#13;&#10;8/Pz//Pz8//z8/P/8/Pz//Pz8//z8/P/8/Pz//Pz8//z8/P/8/Pz//Pz8//z8/P/8/Pz//Pz8//z&#13;&#10;8/P/8/Pz//Pz8//z8/P/8/Pz//Pz8//z8/P/8/Pz//Pz8//z8/P/8/Pz//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L/GR44/wAm//8AKP//&#13;&#10;ACj//wAo//8AKP//ACj//wAo//8AKP//ACj//wAo//8AKP//ACj//wAo//8AKP//ACj//wAo//8A&#13;&#10;KP//ACj//wAo//8AKP//ACj//wAq//8ADqf/lpSI///////z8/P/8/Pz//Pz8//z8/P/8/Pz//Pz&#13;&#10;8//z8/P/8/Pz//Pz8//z8/P/8/Pz//Pz8//z8/P/8/Pz//Pz8//z8/P/8/Pz//Pz8//z8/P/8/Pz&#13;&#10;//Pz8//z8/P/8/Pz//Pz8//z8/P/8/Pz//Pz8//z8/P/8/Pz//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L/GR44/wAk//8AJv//ACb//wAm&#13;&#10;//8AJv//ACb//wAm//8AJv//ACb//wAm//8AJv//ACb//wAm//8AJv//ACb//wAm//8AJv//ACb/&#13;&#10;/wAm//8AJv//ACb//wAo//8ADKf/lpSI///////z8/P/8/Pz//Pz8//z8/P/8/Pz//Pz8//z8/P/&#13;&#10;8/Pz//Pz8//z8/P/8/Pz//Pz8//z8/P/8/Pz//Pz8//z8/P/8/Pz//Pz8//z8/P/8/Pz//Pz8//z&#13;&#10;8/P/8/Pz//Pz8//z8/P/8/Pz//Pz8//z8/P/8/Pz//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09PL/GR04/wAh//8AI///ACP//wAj//8AI///&#13;&#10;ACP//wAj//8AI///ACP//wAj//8AI///ACP//wAj//8AI///ACP//wAj//8AI///ACP//wAj//8A&#13;&#10;I///ACP//wAl//8ACqf/lpSI///////z8/P/8/Pz//Pz8//z8/P/8/Pz//Pz8//z8/P/8/Pz//Pz&#13;&#10;8//z8/P/8/Pz//Pz8//z8/P/8/Pz//Pz8//z8/P/8/Pz//Pz8//z8/P/8/Pz//Pz8//z8/P/8/Pz&#13;&#10;//Pz8//z8/P/8/Pz//Pz8//z8/P/8/Pz//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&#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9PP/DAwg&#13;&#10;/wAAkv8AAJL/AACS/wAAkv8AAJL/AACS/wAAkv8AAJL/AACS/wAAkv8AAJL/AACS/wAAkv8AAJL/&#13;&#10;AACS/wAAkv8AAJL/AACS/wAAkv8AAJL/AACS/wAAkv8AAFv/kZGI///////z8/P/8/Pz//Pz8//z&#13;&#10;8/P/8/Pz//Pz8//z8/P/8/Pz//Pz8//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rKyq/6Sklf+k&#13;&#10;pJX/pKSV/6Sklf+kpJX/pKSV/6Sklf+kpJX/pKSV/6Sklf+kpJX/pKSV/6Sklf+kpJX/pKSV/6Sk&#13;&#10;lf+kpJX/pKSV/6Sklf+kpJX/pKSV/6Sklf+kpJr/1dXV//f39//z8/P/8/Pz//Pz8//z8/P/8/Pz&#13;&#10;//Pz8//z8/P/8/Pz//Pz8//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f39//7+/v/+/v7//v7+&#13;&#10;//7+/v/+/v7//v7+//7+/v/+/v7//v7+//7+/v/+/v7//v7+//7+/v/+/v7//v7+//7+/v/+/v7/&#13;&#10;/v7+//7+/v/+/v7//v7+//7+/v/+/v7/9/f3//Ly8v/z8/P/8/Pz//Pz8//z8/P/8/Pz//Pz8//z&#13;&#10;8/P/8/Pz//Pz8//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&#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gICA/1xc&#13;&#10;XP/d3d3/Pz8//66urv/09PT/8/Pz//Pz8//y8vL/5OTk/6urq/8jIyP/zMzM/9/f3//19fX/5+fn&#13;&#10;/1ZWVv+Wlpb/6enp/1paWv92dnb//f39//Pz8//z8/P/8/Pz//Pz8//z8/P/8/Pz//z8/P9PT0//&#13;&#10;rKys//b29v/4+Pj/XV1d/4WFhf/6+vr/8/Pz//T09P/29vb/SUlJ/42Njf/v7+//k5OT/x0dHf/U&#13;&#10;1NT/+fn5/+jo6P84ODj/09PT//X19f/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b29v/S0tL/SkpK/9PT0//7+/v/&#13;&#10;qKio/1paWv/u7u7/9PT0//X19f/r6+v/c3Nz/yMjI/8iIiL/IyMj/21tbf/6+vr/+Pj4/8fHx/84&#13;&#10;ODj/Kysr/1paWv/k5OT/9fX1//Pz8//z8/P/8/Pz//Pz8//z8/P/8/Pz//z8/P9OTk7/qamp//T0&#13;&#10;9P/39/f/c3Nz/5WVlf/4+Pj/8/Pz//Pz8//7+/v/qqqq/zExMf86Ojr/WFhY/11dXf/W1tb/+Pj4&#13;&#10;/+Xl5f82Njb/09PT//X19f/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19fX/+/v7//T09P/z8/P/9vb2//r6&#13;&#10;+v/z8/P/8/Pz//Pz8//z8/P/+fn5//39/f/9/f3//f39//n5+f/z8/P/8/Pz//f39//w8PD/4eHh&#13;&#10;//j4+P/09PT/8/Pz//Pz8//z8/P/8/Pz//Pz8//z8/P/8/Pz//z8/P9TU1P/cXFx/8jIyP/39/f/&#13;&#10;+fn5//f39//z8/P/8/Pz//Pz8//z8/P/9/f3/+zs7P/i4uL/+fn5//r6+v/29vb/6Ojo/6Kiov8s&#13;&#10;LCz/19fX//X19f/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9PT/9fX1//Pz8//z&#13;&#10;8/P/8/Pz//Pz8//z8/P/8/Pz//Pz8//z8/P/8/Pz//j4+P+jo6P/dHR0/7CwsP/6+vr/8/Pz//Pz&#13;&#10;8//z8/P/8/Pz//Pz8//z8/P/8/Pz//T09P/19fX/8/Pz//Pz8//29vb/39/f/4SEhP9+fn7/5+fn&#13;&#10;//T09P/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f39//j4+P/y8vL/8/Pz//Pz8//z8/P/&#13;&#10;8/Pz//Pz8//z8/P/8/Pz//Pz8//z8/P/8/Pz//Pz8//z8/P/9fX1//z8/P/9/f3/9PT0//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8/Pz//Pz8//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9fX1//T09P/z8/P/9vb2//X19f/p6en/+Pj4//T0&#13;&#10;9P/z8/P/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v7+//v7+//9zc3P/4+Pj/vb29/zQ0NP8eHh7/TExM/9vb2//09PT/&#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n5+f/bW1t/7m5uf/y8vL/ODg4/3Z2dv/BwcH/VFRU/2JiYv/6+vr/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n5+f/ampq/76+vv/T09P/Pz8///X19f/29vb/09PT/zk5Of/t7e3/9PT0//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T09P/n&#13;&#10;5+f/ZWVl/5ycnP+pqan/SkpK//r6+v/09PT/4uLi/z4+Pv/h4eH/9vb2//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T09P/r6+v/bW1t&#13;&#10;/0FBQf9NTU3/RkZG//Ly8v/19fX/xMTE/zQ0NP/y8vL/9PT0//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y8vL/1tbW/7+/v/+/&#13;&#10;v7//ysrK/+7u7v/19fX/1tbW/7i4uP/4+Pj/8/Pz//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Pj4//v7+//9/f3//v7+&#13;&#10;//n5+f/19fX/9/f3//z8/P/y8vL/8/Pz//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9PT0//T09P/Pz8//rKys/6qqqv/P&#13;&#10;z8//9PT0//X19f/z8/P/8/Pz//Pz8//z8/P/8/Pz//Pz8//z8/P//////09NSv9Phs7/Rni7/1pX&#13;&#10;U///////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29vb/2tra/0lJSf8aGhr/KSkp/ysrK/8bGxv/SEhI&#13;&#10;/9TU1P/19fX/8/Pz//Pz8//z8/P/8/Pz//Pz8//z8/P//////09NSv9Phs7/Rni7/1pXU///////&#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T09P/u7u7/dHR0/2xsbP/g4OD/7+/v//Dw8P/f39//dXV1/1RUVP/4&#13;&#10;+Pj/8/Pz//Pz8//z8/P/8/Pz//Pz8//z8/P//////09NSv9Phs7/Rni7/1pXU///////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T09P/f39//YGBg/9PT0//+/v7/9fX1//X19f/4+Pj/5+fn/0BAQP/m5ub/9fX1&#13;&#10;//Pz8//z8/P/8/Pz//Pz8//z8/P//////09NSv9Si9b/SX3D/1pXU///////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T09P/p6en/aWlp/5OTk//o6Oj/8vLy//Pz8//k5OT/oqKi/0ZGRv/y8vL/9PT0//Pz8//z&#13;&#10;8/P/8/Pz//Pz8//z8/P//////0dGRP8qUIP/KEt5/1xaV///////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29vb/sbGx/zw8PP9YWFj/cXFx/3Jycv9cXFz/Ozs7/6CgoP/4+Pj/8/Pz//Pz8//z8/P/8/Pz&#13;&#10;//Pz8//z8/P/+/v7/46Oj/9ZVVH/PTo2/1tbW///////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9vb2/87Ozv+enp7/hoaG/4WFhf+enp7/zMzM//j4+P/z8/P/8/Pz//Pz8//z8/P/8/Pz//Pz8//z&#13;&#10;8/P/8vLy//z8/P//////uLi4/1NTU///////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n5&#13;&#10;+f/8/Pz/9vb2//b29v/8/Pz//v7+//n5+f/z8/P/8/Pz//Pz8//z8/P/8/Pz//Pz8//z8/P/8/Pz&#13;&#10;//Pz8//6+vr/rq6u/1RUVP//////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9PT0//T09P/39/f/np6e/3x8fP/6+vr/8/Pz//Pz8//z8/P/8/Pz//Pz8//z8/P/8/Pz//Pz8//6&#13;&#10;+vr/rq6u/1RUVP//////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9PT0//T0&#13;&#10;9P/39/f/pKSk/4SEhP/6+vr/8/Pz//Pz8//z8/P/8/Pz//Pz8//z8/P/8/Pz//Pz8//6+vr/rq6u&#13;&#10;/1RUVP//////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PT0//j4+P/x8fH/6enp/+jo6P/x8fH/&#13;&#10;+fn5//X19f/z8/P/8/Pz//Pz8//z8/P/8/Pz//Pz8//z8/P/8/Pz//Pz8//6+vr/rq6u/1RUVP//&#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09PT/8vLy/8DAwP+FhYX/ampq/2lpaf+FhYX/v7+///Pz&#13;&#10;8//z8/P/8/Pz//Pz8//z8/P/8/Pz//Pz8//z8/P/8/Pz//Pz8//6+vr/rq6u/1RUVP//////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29vb/ubm5/zQ0NP8+Pj7/WFhY/1paWv8/Pz//NDQ0/6qqqv/4+Pj/&#13;&#10;8/Pz//Pz8//z8/P/8/Pz//Pz8//z8/P/8/Pz//Pz8//6+vr/rq6u/1RUVP//////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l5eX/Y2Nj/6ioqP/+/v7////////////7+/v/t7e3/0NDQ//u7u7/9PT0//Pz&#13;&#10;8//z8/P/8/Pz//Pz8//z8/P/8/Pz//Pz8//6+vr/rq6u/1RUVP//////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g4OD/X19f/9PT0///////9fX1//X19f/5+fn/5+fn/z09Pf/p6en/9fX1//Pz8//z8/P/&#13;&#10;8/Pz//Pz8//z8/P/8/Pz//Pz8//6+vr/rq6u/1RUVP//////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x&#13;&#10;8fH/f39//05OTv+4uLj/2tra/9vb2/+5ubn/VVVV/2FhYf/4+Pj/8/Pz//Pz8//z8/P/8/Pz//Pz&#13;&#10;8//z8/P/8/Pz//Pz8//6+vr/rq6u/1RUVP//////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19fX/4uLi&#13;&#10;/25ubv8iIiL/Gxsb/xsbG/8lJSX/ampq/9/f3//09PT/8/Pz//Pz8//z8/P/8/Pz//Pz8//z8/P/&#13;&#10;8/Pz//Pz8//6+vr/rq6u/1RUVP//////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9PT0//Dw8P/o&#13;&#10;6Oj/09PT/9LS0v/n5+f/8PDw//T09P/z8/P/8/Pz//Pz8//z8/P/8/Pz//Pz8//z8/P/8/Pz//Pz&#13;&#10;8//6+vr/rq6u/1RUVP//////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9PT0&#13;&#10;//T09P/z8/P/8/Pz//Pz8//z8/P/8/Pz//Pz8//z8/P/8/Pz//Pz8//z8/P/8/Pz//Pz8//6+vr/&#13;&#10;rq6u/1RUVP//////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rq6u/1RU&#13;&#10;VP//////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6+vr/rq6u/1RUVP//////&#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6+vr/rq6u/1RUVP//////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rq6u/1RUVP//////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6+vr/rq6u/1RUVP//////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6+vr/rq6u/1RUVP//////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6+vr/rq6u/1RUVP//////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6+vr/rq6u/1RUVP//////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vr/rq6u/1RUVP//////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6+vr/rq6u&#13;&#10;/1RUVP//////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6+vr/rq6u/1RUVP//&#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6+vr/rq6u/1RUVP//////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6+vr/rq6u/1RUVP//////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6+vr/rq6u/1RUVP//////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6+vr/rq6u/1RUVP//////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6+vr/rq6u/1RUVP//////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9/f3//f39//39/f/9&#13;&#10;/f3//f39//39/f/9/f3//f39//39/f/9/f3//f39//39/f/9/f3//f39//39/f/9/f3//f39//39&#13;&#10;/f/9/f3//f39//39/f/9/f3//f39//39/f/9/f3//f39//39/f/9/f3//f39//39/f/9/f3//f39&#13;&#10;//39/f/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6+vr/rq6u/1RUVP//////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v7/+FhIX/gH+A/4B/gP+Af4D/gH+A&#13;&#10;/4B/gP+Af4D/gH+A/4B/gP+Af4D/gH+A/4B/gP+Af4D/gH+A/4B/gP+Af4D/gH+A/4B/gP+Af4D/&#13;&#10;gH+A/4B/gP+Af4D/gH+A/4B/gP+Af4D/gH+A/4B/gP+Af4D/gH+A/4B/gP+Af4D/gH+A/4SDhP/t&#13;&#10;7e3/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6+vr/rq6u/1RUVP//////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9AP0L/ODc5/zg3Of84Nzn/ODc5/zg3Of84&#13;&#10;Nzn/ODc5/zg3Of84Nzn/ODc5/zg3Of84Nzn/ODc5/zg3Of84Nzn/ODc5/zg3Of84Nzn/ODc5/zg3&#13;&#10;Of84Nzn/ODc5/zg3Of84Nzn/ODc5/zg3Of84Nzn/ODc5/zg3Of84Nzn/ODc5/z49P//q6u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6+vr/&#13;&#10;rq6u/1RUVP//////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9JSEr/QUBC/0FAQv9BQEL/QUBC/0FAQv9BQEL/QUBC&#13;&#10;/0FAQv9BQEL/QUBC/0FAQv9BQEL/QUBC/0FAQv9BQEL/QUBC/0FAQv9BQEL/QUBC/0FAQv9BQEL/&#13;&#10;QUBC/0FAQv9BQEL/QUBC/0FAQv9BQEL/QUBC/0FAQv9BQEL/QUBC/0dGSP/q6u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rq6u/1RU&#13;&#10;VP//////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9JSEr/QUBC/0FAQv9BQEL/QUBC/0FAQv9BQEL/QUBC/0FAQv9B&#13;&#10;QEL/QUBC/0FAQv9BQEL/QUBC/0FAQv9BQEL/QUBC/0FAQv9BQEL/QUBC/0FAQv9BQEL/QUBC/0FA&#13;&#10;Qv9BQEL/QUBC/0FAQv9BQEL/QUBC/0FAQv9BQEL/QUBC/0dGSP/q6u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6+vr/rq6u/1RUVP//////&#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9JSEr/QUBC/0FAQv9BQEL/QUBC/0FAQv9BQEL/QUBC/0FAQv9BQEL/QUBC&#13;&#10;/0FAQv9BQEL/QUBC/0FAQv9BQEL/QUBC/0FAQv9BQEL/QUBC/0FAQv9BQEL/QUBC/0FAQv9BQEL/&#13;&#10;QUBC/0FAQv9BQEL/QUBC/0FAQv9BQEL/QUBC/0dGSP/q6ur/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6+vr/rq6u/1RUVP//////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9JSEr/QUBC/0FAQv9BQEL/QUBC/0FAQv9BQEL/QUBC/0FAQv9BQEL/QUBC/0FAQv9B&#13;&#10;QEL/QUBC/0FAQv9BQEL/QUBC/0FAQv9BQEL/QUBC/0FAQv9BQEL/QUBC/0FAQv9BQEL/QUBC/0FA&#13;&#10;Qv9BQEL/QUBC/0FAQv9BQEL/QUBC/0dGSP/q6ur/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rq6u/1RUVP//////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9JSEr/QUBC/0FAQv9BQEL/QUBC/0FAQv9BQEL/QUBC/0FAQv9BQEL/QUBC/0FAQv9BQEL/Pz5A&#13;&#10;/0A/Qf9BQEL/QUBC/0FAQv9BQEL/QD9B/0FAQv9BQEL/QUBC/0FAQv9BQEL/QUBC/0FAQv9BQEL/&#13;&#10;QUBC/0FAQv9BQEL/QUBC/0dGSP/q6ur/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6+vr/rq6u/1RUVP//////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9JSEr/&#13;&#10;QUBC/0FAQv9BQEL/QUBC/0FAQv9BQEL/QUBC/0FAQv9BQEL/QUBC/0FAQv9BQEL/SEdJ/0JBQ/9B&#13;&#10;QEL/QUBC/0FAQv9AP0H/QD9C/0FAQv9BQEL/QUBC/0FAQv9BQEL/QUBC/0FAQv9BQEL/QUBC/0FA&#13;&#10;Qv9BQEL/QUBC/0dGSP/q6ur/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6+vr/rq6u/1RUVP//////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9JSEr/QUBC/0FA&#13;&#10;Qv9BQEL/QUBC/0FAQv9BQEL/QUBC/0FAQv9BQEL/QUBC/z8+QP9HRkj/uLe5/3p6e/8+PT//QUBC&#13;&#10;/z8+QP9QT1H/np2f/1NSVP8+PT//QUBC/0FAQv9BQEL/QUBC/0FAQv9BQEL/QUBC/0FAQv9BQEL/&#13;&#10;QUBC/0dGSP/q6ur/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6+vr/rq6u/1RUVP//////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9JSEr/QUBC/0FAQv9BQEL/&#13;&#10;QUBC/0FAQv9BQEL/QUBC/0FAQv9BQEL/QUBC/0A/Qf9CQUP/mpma/8vLzP9TUlT/Pz5A/0JBQ/+n&#13;&#10;pqf/x8bH/1BPUP8+PT//QUBC/0FAQv9BQEL/QUBC/0FAQv9BQEL/QUBC/0FAQv9BQEL/QUBC/0dG&#13;&#10;SP/q6ur/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6+vr/rq6u/1RUVP//////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9JSEr/QUBC/0FAQv9BQEL/QUBC/0FA&#13;&#10;Qv9BQEL/QUBC/0FAQv9BQEL/QUBC/0FAQv9BQEL/S0pL/6uqq//CwsP/Q0JF/6ampv/IyMj/UVBS&#13;&#10;/0JBQ/9BQEL/QUBC/0FAQv9BQEL/QUBC/0FAQv9BQEL/QUBC/0FAQv9BQEL/QUBC/0dGSP/q6ur/&#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6&#13;&#10;+vr/rq6u/1RUVP//////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9JSEr/QUBC/0FAQv9BQEL/QUBC/0FAQv9BQEL/&#13;&#10;QUBC/0FAQv9BQEL/QUBC/z8+QP9GRUf/ubi5/5qZmv+0tLT/0NDQ/8DAwf+CgYP/r6+w/1RTVf89&#13;&#10;PD7/QUBC/0FAQv9BQEL/QUBC/0FAQv9BQEL/QUBC/0FAQv9BQEL/QUBC/0dGSP/q6ur/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6+vr/rq6u&#13;&#10;/1RUVP//////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9JSEr/QUBC/0FAQv9BQEL/QUBC/0FAQv9BQEL/QUBC/0FA&#13;&#10;Qv9BQEL/QUBC/0FAQv9AP0H/c3Jz/8nIyf+Hhof/ubm6/39/gP/AwMD/q6us/0hHSf8/PkD/QUBC&#13;&#10;/0FAQv9BQEL/QUBC/0FAQv9BQEL/QUBC/0FAQv9BQEL/QUBC/0dGSP/q6ur/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6+vr/rq6u/1RUVP//&#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9JSEr/QUBC/0FAQv9BQEL/QUBC/0FAQv9BQEL/QUBC/0FAQv9BQEL/&#13;&#10;QUBC/0FAQv9BQEL/PDs9/4WEhv/S0tL/ZGRm/8TExf+xsbH/Pj0//0A/Qf9BQEL/QUBC/0FAQv9B&#13;&#10;QEL/QUBC/0FAQv9BQEL/QUBC/0FAQv9BQEL/QUBC/0dGSP/q6ur/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6+vr/rq6u/1RUVP//////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9JSEr/QUBC/0FAQv9BQEL/QUBC/0FAQv9BQEL/QUBC/0FAQv9BQEL/QUBC/0FA&#13;&#10;Qv9BQEL/QD9B/0RDRf+kpKT/4+Lj/7Kys/9QT1H/QD9B/0FAQv9BQEL/QUBC/0FAQv9BQEL/QUBC&#13;&#10;/0FAQv9BQEL/QUBC/0FAQv9BQEL/QUBC/0dGSP/q6ur/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6+vr/rq6u/1RUVP//////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9JSEr/QUBC/0FAQv9BQEL/QUBC/0FAQv9BQEL/QUBC/0FAQv9BQEL/QUBC/0FAQv9BQEL/&#13;&#10;QUBC/z49P/9PTlD/l5aX/1RTVf89PD7/QUBC/0FAQv9BQEL/QUBC/0FAQv9BQEL/QUBC/0FAQv9B&#13;&#10;QEL/QUBC/0FAQv9BQEL/QUBC/0dGSP/q6ur/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6+vr/rq6u/1RUVP//////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9J&#13;&#10;SEr/QUBC/0FAQv9BQEL/QUBC/0FAQv9BQEL/QUBC/0FAQv9BQEL/QUBC/0FAQv9BQEL/QUBC/0FA&#13;&#10;Qv9BQEL/RENF/0FAQv9BQEL/QUBC/0FAQv9BQEL/QUBC/0FAQv9BQEL/QUBC/0FAQv9BQEL/QUBC&#13;&#10;/0FAQv9BQEL/QUBC/0dGSP/q6ur/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6+vr/rq6u/1RUVP//////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9JSEr/QUBC&#13;&#10;/0FAQv9BQEL/QUBC/0FAQv9BQEL/QUBC/0FAQv9BQEL/QUBC/0FAQv9BQEL/QUBC/0FAQv9BQEL/&#13;&#10;QD9B/0FAQv9BQEL/QUBC/0FAQv9BQEL/QUBC/0FAQv9BQEL/QUBC/0FAQv9BQEL/QUBC/0FAQv9B&#13;&#10;QEL/QUBC/0dGSP/q6ur/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6+vr/rq6u/1RUVP//////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9JSEr/QUBC/0FAQv9B&#13;&#10;QEL/QUBC/0FAQv9BQEL/QUBC/0FAQv9BQEL/QUBC/0FAQv9BQEL/QUBC/0FAQv9BQEL/QUBC/0FA&#13;&#10;Qv9BQEL/QUBC/0FAQv9BQEL/QUBC/0FAQv9BQEL/QUBC/0FAQv9BQEL/QUBC/0FAQv9BQEL/QUBC&#13;&#10;/0dGSP/q6ur/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6+vr/rq6u/1RUVP//////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9JSEr/QUBC/0FAQv9BQEL/QUBC&#13;&#10;/0FAQv9BQEL/QUBC/0FAQv9BQEL/QUBC/0FAQv9BQEL/QUBC/0FAQv9BQEL/QUBC/0FAQv9BQEL/&#13;&#10;QUBC/0FAQv9BQEL/QUBC/0FAQv9BQEL/QUBC/0FAQv9BQEL/QUBC/0FAQv9BQEL/QUBC/0dGSP/q&#13;&#10;6ur/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6+vr/rq6u/1RUVP//////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9JSEr/QUBC/0FAQv9BQEL/QUBC/0FAQv9B&#13;&#10;QEL/QUBC/0FAQv9BQEL/QUBC/0FAQv9BQEL/QUBC/0FAQv9BQEL/QUBC/0FAQv9BQEL/QUBC/0FA&#13;&#10;Qv9BQEL/QUBC/0FAQv9BQEL/QUBC/0FAQv9BQEL/QUBC/0FAQv9BQEL/QUBC/0dGSP/w8PD/+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9PT0//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6+vr/&#13;&#10;rq6u/1RUVP//////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9JSEr/QUBC/0FAQv9BQEL/QUBC/0FAQv9BQEL/QUBC&#13;&#10;/0FAQv9BQEL/QUBC/0FAQv9BQEL/QUBC/0FAQv9BQEL/QUBC/0FAQv9BQEL/QUBC/0FAQv9BQEL/&#13;&#10;QUBC/0FAQv9BQEL/QUBC/0FAQv9BQEL/QUBC/0FAQv9BQEL/QUBC/0VERv+5ubr/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v7//7Ozs//T09P/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6+vr/rq6u/1RU&#13;&#10;VP//////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2NTf/NTQ2/zQyNP80MzX/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yNf80MzX/NzU4/zUzNv80MjT/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6+vr/rq6u/1RUVP//////&#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T//&#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6+vr/rq6u/1RUVP//////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T//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6+vr/rq6u/1RUVP//////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T//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6+vr/rq6u/1RUVP//////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Pz5A/2JjZv9CQkT/U1JV/1JSVP8/PkD/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NCRP9jY2b/PTw+/19g&#13;&#10;Y/9LSkz/QD9B/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Pz5A/2JiZf9GRUf/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PT//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6+vr/rq6u/1RUVP//////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Pz5A&#13;&#10;/2JjZv9CQkT/U1JV/1JSVP8/PkD/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NCRP9jY2b/PTw+/19gY/9LSkz/&#13;&#10;QD9B/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Pz5A/2JiZf9GRUf/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PT//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6+vr/rq6u/1RUVP//////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Pz5A/2JjZv9C&#13;&#10;QkT/U1JV/1JSVP8/PkD/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NCRP9jY2b/PTw+/19gY/9LSkz/QD9B/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Pz5A/2JiZf9GRUf/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PT//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09PT/8/Pz//Pz8//z8/P/8/Pz//Pz8//z8/P/8/Pz//Pz8//z8/P/8/Pz&#13;&#10;//Pz8//6+vr/rq6u/1RUVP//////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Pz5A/2JjZv9CQkT/U1JV&#13;&#10;/1JSVP8/PkD/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NCRP9jY2b/PTw+/19gY/9LSkz/QD9B/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Pz5A/2JiZf9GRUf/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PT//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9vb2//T09P/z8/P/&#13;&#10;9/f3//z8/P/4+Pj//f39//T09P/z8/P/8/Pz//Pz8//z8/P/8/Pz//Pz8//z8/P/8/Pz//Pz8//6&#13;&#10;+vr/rq6u/1RUVP//////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Pz5A/2JjZv9CQkT/U1JV/1JSVP8/&#13;&#10;PkD/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NCRP9jY2b/PTw+/19gY/9LSkz/QD9B/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Pz5A/2JiZf9GRUf/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8+PT//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w8PD/09PT/+Xl5f/39/f/1dXV/2Ji&#13;&#10;Yv9GRkb/eXl5/+rq6v/z8/P/8/Pz//Pz8//z8/P/8/Pz//Pz8//z8/P/8/Pz//Pz8//6+vr/rq6u&#13;&#10;/1RUVP//////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8+PT//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T09P/p6en/f39//8HBwf/5+fn/VlZW/0RERP99fX3/&#13;&#10;MzMz/4aGhv/6+vr/8/Pz//Pz8//z8/P/8/Pz//Pz8//z8/P/8/Pz//Pz8//6+vr/rq6u/1RUVP//&#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8+&#13;&#10;PT//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T09P/n5+f/Z2dn/7i4uP/a2tr/MjIy/9ra2v/09PT/sbGx/zs7&#13;&#10;O//z8/P/9PT0//Pz8//z8/P/8/Pz//Pz8//z8/P/8/Pz//Pz8//6+vr/rq6u/1RUVP//////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8+PT//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T09P/n5+f/ampq/7m5uf/Gxsb/T09P//v7+//19fX/4eHh/z4+Pv/i4uL/&#13;&#10;9vb2//Pz8//z8/P/8/Pz//Pz8//z8/P/8/Pz//Pz8//6+vr/rq6u/1RUVP//////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&#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8+PT//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T09P/p6en/ZGRk/05OTv9dXV3/Pz8///f39//09PT/1dXV/zg4OP/s7Oz/9fX1//Pz&#13;&#10;8//z8/P/8/Pz//Pz8//z8/P/8/Pz//Pz8//6+vr/rq6u/1RUVP//////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8+PT//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T09P/v7+//qamp/3l5ef97e3v/jY2N/+np6f/29vb/tbW1/2hoaP/8/Pz/8/Pz//Pz8//z8/P/&#13;&#10;8/Pz//Pz8//z8/P/8/Pz//Pz8//6+vr/rq6u/1RUVP//////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8+PT//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fn5//////////////////T09P/z8/P/+fn5///////y8vL/8/Pz//Pz8//z8/P/8/Pz//Pz&#13;&#10;8//z8/P/8/Pz//Pz8//6+vr/rq6u/1RUVP//////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8+PT//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19fX/8vLy&#13;&#10;/7m5uf+ioqL/0tLS//r6+v/z8/P/5+fn/7W1tf/29vb/8/Pz//Pz8//z8/P/8/Pz//Pz8//z8/P/&#13;&#10;8/Pz//Pz8//6+vr/rq6u/1RUVP//////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8+PT//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29vb/oKCg/zExMf9M&#13;&#10;TEz/NTU1/6Ojo//9/f3/zc3N/zMzM//+/v7/8/Pz//Pz8//z8/P/8/Pz//Pz8//z8/P/8/Pz//Pz&#13;&#10;8//6+vr/rq6u/1RUVP//////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8+PT//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9P/o6Oj/X19f/5aWlv/j4+P/m5ub&#13;&#10;/zY2Nv/Dw8P/1tbW/zs7O//+/v7/8/Pz//Pz8//z8/P/8/Pz//Pz8//z8/P/8/Pz//Pz8//6+vr/&#13;&#10;rq6u/1RUVP//////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8+PT//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X19f/g4OD/Wlpa/8zMzP/+/v7/+Pj4/6Ghof8+&#13;&#10;Pj7/qamp/z4+Pv/+/v7/8/Pz//Pz8//z8/P/8/Pz//Pz8//z8/P/8/Pz//Pz8//6+vr/rq6u/1RU&#13;&#10;VP//////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8+PT//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T09P/n5+f/Z2dn/7S0tP/8/Pz/9PT0//f39/+Hh4f/JSUl&#13;&#10;/zY2Nv/+/v7/8/Pz//Pz8//z8/P/8/Pz//Pz8//z8/P/8/Pz//Pz8//6+vr/rq6u/1RUVP//////&#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Pz5A&#13;&#10;/2JiZf9GRUf/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8+PT//&#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19fX/kZGR/5OTk//6+vr/8/Pz//Pz8//19fX/d3d3/01NTf/9&#13;&#10;/f3/8/Pz//Pz8//z8/P/8/Pz//Pz8//z8/P/8/Pz//Pz8//6+vr/rq6u/1RUVP//////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Pz5A/2JjZv9CQkT/U1JV/1JSVP8/PkD/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NC&#13;&#10;RP9jY2b/PTw+/19gY/9LSkz/QD9B/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Pz5A/2JiZf9G&#13;&#10;RUf/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8+PT//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9/f3//f39//19fX/9/f3//f39//19fX/9vb2//Pz8//z8/P/8/Pz&#13;&#10;//Pz8//z8/P/8/Pz//Pz8//z8/P/8/Pz//r6+v//////tbW1/1RUVP//////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Pz5A/2JjZv9CQkT/U1JV/1JSVP8/PkD/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NCRP9jY2b/&#13;&#10;PTw+/19gY/9LSkz/QD9B/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Pz5A/2JiZf9GRUf/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8+PT//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9PT0//z8/P/v7+//39/f/97e3v/v7+///Pz8//X19f/z8/P/8/Pz//Pz8//z&#13;&#10;8/P/8/Pz//Pz8//z8/P/9/f3/8LCwv+pp6P/dXJv/1dXWP//////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Pz5A/2JjZv9CQkT/U1JV/1JSVP8/PkD/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NCRP9jY2b/PTw+/19g&#13;&#10;Y/9LSkz/QD9B/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Pz5A/2JiZf9GRUf/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8+PT//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19fX/8PDw/6ioqP9paWn/VVVV/1VVVf9paWn/pqam//Dw8P/z8/P/8/Pz//Pz8//z8/P/8/Pz&#13;&#10;//Pz8//z8/P//////0dHRv8PJD//ECM8/11cWv//////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Pz5A&#13;&#10;/2JjZv9CQkT/U1JV/1JSVP8/PkD/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NCRP9jY2b/PTw+/19gY/9LSkz/&#13;&#10;QD9B/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Pz5A/2JiZf9GRUf/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8+PT//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T09P/z8/P/&#13;&#10;lZWV/0NDQ/+Ojo7/pqam/6enp/+Ojo7/RkZG/319ff/6+vr/8/Pz//Pz8//z8/P/8/Pz//Pz8//z&#13;&#10;8/P//////09NSv9Tjdn/Sn/F/1pXUv//////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Pz5A/2JjZv9C&#13;&#10;QkT/U1JV/1JSVP8/PkD/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NCRP9jY2b/PTw+/19gY/9LSkz/QD9B/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Pz5A/2JiZf9GRUf/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8+PT//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j4+P/YmJi/7W1&#13;&#10;tf/+/v7//f39//39/f/6+vr/xsbG/0JCQv/r6+v/9fX1//Pz8//z8/P/8/Pz//Pz8//z8/P/////&#13;&#10;/09NSv9Phs7/Rni7/1pXU///////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Pz5A/2JjZv9CQkT/U1JV&#13;&#10;/1JSVP8/PkD/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NCRP9jY2b/PTw+/19gY/9LSkz/QD9B/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Pz5A/2JiZf9GRUf/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T09P/i4uL/YWFh/8bGxv/7+/v/&#13;&#10;9PT0//T09P/19fX/2dnZ/z8/P//r6+v/9fX1//Pz8//z8/P/8/Pz//Pz8//z8/P//////09NSv9P&#13;&#10;hs7/Rni7/1pXU///////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URH/2Znav9ISEr/WFda/1dXWf9F&#13;&#10;REf/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lISv9nZ2r/Q0NF/2NkZ/9QUFL/RkVH/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URH/2Zmaf9MS03/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09PT/j4+P/z4+Pv+ZmZn/vLy8/729&#13;&#10;vf+bm5v/QkJC/3V1df/5+fn/8/Pz//Pz8//z8/P/8/Pz//Pz8//z8/P//////09NSv9Phs7/Rni7&#13;&#10;/1pXU///////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OVmP+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TlZj/lJaZ/5OVmP+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OVmP+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19fX/7u7u/4qKiv8xMTH/ISEh/yAgIP8zMzP/&#13;&#10;hoaG/+7u7v/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9FREb/XFxe/5OVmP+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n5+f/8/Pz/6urq/+np6f/7+/v///////r6&#13;&#10;+v/z8/P/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9DQkT/a2ps/7u8v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9fX1//X19f/19fX/0NDQ/8PDw//29vb/&#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39/f/j4+P/2hoaP/7+/v/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aKj/7a2tf+0tLP/tLSz/7S0s/+1tbT/sbKy/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29vb/+Pj4//j4+P/39/f/3Nzc/9PT0//19fX/8/Pz//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8/PkD/hIOF&#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g4eL/&#13;&#10;oKGi/7S0tP+ysrL/srKy/7Kysv+zs7P/sLGx/3N0d/85Nzn/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9PT0//b29v/R0dH/rq6u/62trf/R0dH/+fn5//n5+f/z8/P/8/Pz//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8/PkD/hIOF///////+&#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g4eL/oKGi/7S0&#13;&#10;tP+ysrL/srKy/7Kysv+zs7P/sLGx/3N0d/85Nzn/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29vb/3Nzc&#13;&#10;/0tLS/8aGhr/KSkp/yoqKv8bGxv/SkpK/9bW1v/19fX/8/Pz//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8/PkD/hIOF///////+/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g4eL/oKGi/7S0tP+ysrL/&#13;&#10;srKy/7Kysv+zs7P/sLGx/3N0d/85Nzn/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u7u7/dXV1/2pqav/e&#13;&#10;3t7/7e3t/+7u7v/c3Nz/cnJy/1ZWVv/4+Pj/8/Pz//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8/PkD/hIOF///////+/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g4eL/oKGi/7S0tP+ysrL/srKy/7Ky&#13;&#10;sv+zs7P/sLGx/3N0d/85Nzn/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T09P/f39//YGBg/9LS0v/9/f3/9fX1&#13;&#10;//X19f/4+Pj/5ubm/0FBQf/m5ub/9fX1//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g4eL/oKGi/7S0tP+ysrL/srKy/7Kysv+zs7P/&#13;&#10;sLGx/3N0d/85Nzn/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g4eL/oKGi/7S0tP+ysrL/srKy/7Kysv+zs7P/sLGx/3N0&#13;&#10;d/85Nzn/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g4eL/oKGi/7S0tP+ysrL/srKy/7Kysv+zs7P/sLGx/3N0d/85Nzn/&#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&#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g4eL/oKGi/7S0tP+ysrL/srKy/7Kysv+zs7P/sLGx/3N0d/85Nzn/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g4eL/oKGi/7S0tP+ysrL/srKy/7Kysv+zs7P/sLGx/3N0d/85Nzn/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g&#13;&#10;4eL/oKGi/7S0tP+ysrL/srKy/7Kysv+zs7P/sLGx/3N0d/85Nzn/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Pz8//z8/P/9PP0/+f05/9j+mP/tfa1//zz/P/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g4eL/oKGi&#13;&#10;/7S0tP+ysrL/srKy/7Kysv+zs7P/sLGx/3N0d/85Nzn/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Pz&#13;&#10;8//z8/P/9PP0/+nz6f95+Xn/vfa9//vz+//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g4eL/oKGi/7S0tP+y&#13;&#10;srL/srKy/7Kysv+zs7P/sLGx/3N0d/85Nzn/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Pz8//z8/P/&#13;&#10;9PP0/+jz6P9x+XH/uva6//vz+//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g4eL/oKGi/7S0tP+ysrL/srKy&#13;&#10;/7Kysv+zs7P/sLGx/3N0d/85Nzn/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z8/P/8/Pz/+/z&#13;&#10;7//F9cX/3/Tf//bz9v/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g4eL/oKGi/7S0tP+ysrL/srKy/7Kysv+z&#13;&#10;s7P/sLGx/3N0d/85Nzn/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8/Pz//Tz9P/68/r/&#13;&#10;9vP2//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g4eL/oKGi/7S0tP+ysrL/srKy/7Kysv+zs7P/sLGx&#13;&#10;/3N0d/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g4eL/oKGi/7S0tP+ysrL/srKy/7Kysv+zs7P/sLGx/3N0d/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g4eL/oKGi/7S0tP+ysrL/srKy/7Kysv+zs7P/sLGx/3N0d/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g4eL/oKGi/7S0tP+ysrL/srKy/7Kysv+zs7P/sLGx/3N0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KGi/7S0tP+ysrL/srKy/7Kysv+zs7P/sLGx/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&#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g4eL/&#13;&#10;oKGi/7S0tP+ysrL/srKy/7Kysv+zs7P/sLGx/3N0d/85Nzn/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g4eL/oKGi/7S0&#13;&#10;tP+ysrL/srKy/7Kysv+zs7P/sLGx/3N0d/85Nzn/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g4eL/oKGi/7S0tP+ysrL/&#13;&#10;srKy/7Kysv+zs7P/sLGx/3N0d/85Nzn/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g4eL/oKGi/7S0tP+ysrL/srKy/7Ky&#13;&#10;sv+zs7P/sLGx/3N0d/85Nzn/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g4eL/oKGi/7S0tP+ysrL/srKy/7Kysv+zs7P/&#13;&#10;sLGx/3N0d/85Nzn/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g4eL/oKGi/7S0tP+ysrL/srKy/7Kysv+zs7P/sLGx/3N0&#13;&#10;d/85Nzn/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g4eL/oKGi/7S0tP+ysrL/srKy/7Kysv+zs7P/sLGx/3N0d/85Nzn/&#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g4eL/oKGi/7S0tP+ysrL/srKy/7Kysv+zs7P/sLGx/3N0d/85Nzn/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g4eL/oKGi/7S0tP+ysrL/srKy/7Kysv+zs7P/sLGx/3N0d/85Nzn/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g&#13;&#10;4eL/oKGi/7S0tP+ysrL/srKy/7Kysv+zs7P/sLGx/3N0d/85Nzn/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Pz8//z8/P/9vP2/yPgI/8e5h7/AMQA/7rkuv/69fr/8/Pz//Pz8//z8/P/8/Pz//Pz8//z&#13;&#10;8/P///X1///19f//9vb/9vT0//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g4eL/oKGi&#13;&#10;/7S0tP+ysrL/srKy/7Kysv+zs7P/sLGx/3N0d/85Nzn/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Pz&#13;&#10;8//z8/P/9vP2/yPgI/8e5h7/AMQA/7rkuv/69fr/8/Pz//Pz8//z8/P/8/Pz//f09P//9PT/UNXV&#13;&#10;/znZ2f85x8f/z+jo///39//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g4eL/oKGi/7S0tP+y&#13;&#10;srL/srKy/7Kysv+zs7P/sLGx/3N0d/85Nzn/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Pz8//z8/P/&#13;&#10;9vP2/yPgI/8e5h7/AMQA/7rkuv/69fr/8/Pz//Pz8//z8/P//vX1/6Xn5/8j29v/ANzc/wDc3P8A&#13;&#10;0ND/GcbG/0TCwv/69fX/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g4eL/oKGi/7S0tP+ysrL/srKy&#13;&#10;/7Kysv+zs7P/sLGx/3N0d/85Nzn/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z8/P/9vP2/yPg&#13;&#10;I/8e5h7/AMQA/7rkuv/69fr/8/Pz//Pz8//z8/P/+vPz/4rm5v8A4eH/Befn/wbl5f8A3Nz/AM7O&#13;&#10;/yG/v//t7+//9P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g4eL/oKGi/7S0tP+ysrL/srKy/7Kysv+z&#13;&#10;s7P/sLGx/3N0d/85Nzn/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9vP2/yPgI/8e5h7/&#13;&#10;AMQA/7rkuv/69fr/8/Pz//Pz8//59PT/vefn/wDLy/8A5ub/RO/v/0rx8f8A39//ANTU/wCzs/9O&#13;&#10;rKz///n5//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g4eL/oKGi/7S0tP+ysrL/srKy/7Kysv+zs7P/sLGx&#13;&#10;/3N0d/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&#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v7+///////4+Pj/&#13;&#10;6enp/+vr6//s7Oz/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s7e3/5+jo//Pz&#13;&#10;8//+/v7//v7+//7+/v/+/v7//v7+//7+/v/+/v7//v7+//7+/v/+/v7//v7+//7+/v/+/v7//v7+&#13;&#10;//7+/v/+/v7//v7+//T09P/n5+f/7Ozs/+z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Ozs/+zs7P/o6en/9/f3///////+/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g4eL/oKGi/7S0tP+ysrL/srKy/7Kysv+zs7P/sLGx/3N0d/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v7+//7+/v//////9vf3/+vr&#13;&#10;6//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en/8vLy//7+/v/+/v7/&#13;&#10;/v7+//7+/v/+/v7//v7+//7+/v/+/v7//v7+//7+/v/+/v7//v7+//7+/v/+/v7//v7+//7+/v/+&#13;&#10;/v7//v7+//7+/v/y8/P/6erq/+f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rr6//29vb///////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g4eL/oKGi/7S0tP+ysrL/srKy/7Kysv+zs7P/sLGx/3N0d/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&#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g4eL/oKGi/7S0tP+ysrL/srKy/7Kysv+zs7P/sLGx/3N0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KGi/7S0tP+ysrL/srKy/7Kysv+zs7P/sLGx/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8/PkD/hIOF&#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g4eL/&#13;&#10;oKGi/7S0tP+ysrL/srKy/7Kysv+zs7P/sLGx/3N0d/85Nzn/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8/PkD/hIOF///////+&#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g4eL/oKGi/7S0&#13;&#10;tP+ysrL/srKy/7Kysv+zs7P/sLGx/3N0d/85Nzn/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8/PkD/hIOF///////+/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g4eL/oKGi/7S0tP+ysrL/&#13;&#10;srKy/7Kysv+zs7P/sLGx/3N0d/85Nzn/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8/PkD/hIOF///////+/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g4eL/oKGi/7S0tP+ysrL/srKy/7Ky&#13;&#10;sv+zs7P/sLGx/3N0d/85Nzn/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8/PkD/hIOF///////+/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g4eL/oKGi/7S0tP+ysrL/srKy/7Kysv+zs7P/&#13;&#10;sLGx/3N0d/85Nzn/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8/PkD/hIOF///////+/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g4eL/oKGi/7S0tP+ysrL/srKy/7Kysv+zs7P/sLGx/3N0&#13;&#10;d/85Nzn/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hIOF///////+/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g4eL/oKGi/7S0tP+ysrL/srKy/7Kysv+zs7P/sLGx/3N0d/85Nzn/&#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8/PkD/hIOF///////+/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g4eL/oKGi/7S0tP+ysrL/srKy/7Kysv+zs7P/sLGx/3N0d/85Nzn/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8/PkD/hIOF///////+/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g4eL/oKGi/7S0tP+ysrL/srKy/7Kysv+zs7P/sLGx/3N0d/85Nzn/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g&#13;&#10;4eL/oKGi/7S0tP+ysrL/srKy/7Kysv+zs7P/sLGx/3N0d/85Nzn/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8/PkD/hIOF////&#13;&#10;///+/v7//v7+//7+/v/+/v7//v7+//7+/v///////Pz8//Lx8f/s6ur/6ufn/+rn5//q5+f/6ufn&#13;&#10;/+rn5//q5+f/6ufn/+rn5//q5+f/6ufn/+rn5//q5+f/6ubm/+vo6P/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zt7f/x8fH/+/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g4eL/oKGi&#13;&#10;/7S0tP+ysrL/srKy/7Kysv+zs7P/sLGx/3N0d/85Nzn/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g4eL/oKGi/7S0tP+y&#13;&#10;srL/srKy/7Kysv+zs7P/sLGx/3N0d/85Nzn/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g4eL/oKGi/7S0tP+ysrL/srKy&#13;&#10;/7Kysv+zs7P/sLGx/3N0d/85Nzn/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g4eL/oKGi/7S0tP+ysrL/srKy/7Kysv+z&#13;&#10;s7P/sLGx/3N0d/85Nzn/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g4eL/oKGi/7S0tP+ysrL/srKy/7Kysv+zs7P/sLGx&#13;&#10;/3N0d/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g4eL/oKGi/7S0tP+ysrL/srKy/7Kysv+zs7P/sLGx/3N0d/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&#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g4eL/oKGi/7S0tP+ysrL/srKy/7Kysv+zs7P/sLGx/3N0d/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g4eL/oKGi/7S0tP+ysrL/srKy/7Kysv+zs7P/sLGx/3N0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KGi/7S0tP+ysrL/srKy/7Kysv+zs7P/sLGx/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g4eL/&#13;&#10;oKGi/7S0tP+ysrL/srKy/7Kysv+zs7P/sLGx/3N0d/85Nzn/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g4eL/oKGi/7S0&#13;&#10;tP+ysrL/srKy/7Kysv+zs7P/sLGx/3N0d/85Nzn/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g4eL/oKGi/7S0tP+ysrL/&#13;&#10;srKy/7Kysv+zs7P/sLGx/3N0d/85Nzn/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g4eL/oKGi/7S0tP+ysrL/srKy/7Ky&#13;&#10;sv+zs7P/sLGx/3N0d/85Nzn/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g4eL/oKGi/7S0tP+ysrL/srKy/7Kysv+zs7P/&#13;&#10;sLGx/3N0d/85Nzn/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g4eL/oKGi/7S0tP+ysrL/srKy/7Kysv+zs7P/sLGx/3N0&#13;&#10;d/85Nzn/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&#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g4eL/oKGi/7S0tP+ysrL/srKy/7Kysv+zs7P/sLGx/3N0d/85Nzn/&#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&#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g4eL/oKGi/7S0tP+ysrL/srKy/7Kysv+zs7P/sLGx/3N0d/85Nzn/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g4eL/oKGi/7S0tP+ysrL/srKy/7Kysv+zs7P/sLGx/3N0d/85Nzn/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g&#13;&#10;4eL/oKGi/7S0tP+ysrL/srKy/7Kysv+zs7P/sLGx/3N0d/85Nzn/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g4eL/oKGi&#13;&#10;/7S0tP+ysrL/srKy/7Kysv+zs7P/sLGx/3N0d/85Nzn/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g4eL/oKGi/7S0tP+y&#13;&#10;srL/srKy/7Kysv+zs7P/sLGx/3N0d/85Nzn/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g4eL/oKGi/7S0tP+ysrL/srKy&#13;&#10;/7Kysv+zs7P/sLGx/3N0d/85Nzn/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g4eL/oKGi/7S0tP+ysrL/srKy/7Kysv+z&#13;&#10;s7P/sLGx/3N0d/85Nzn/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g4eL/oKGi/7S0tP+ysrL/srKy/7Kysv+zs7P/sLGx&#13;&#10;/3N0d/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g4eL/oKGi/7S0tP+ysrL/srKy/7Kysv+zs7P/sLGx/3N0d/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g4eL/oKGi/7S0tP+ysrL/srKy/7Kysv+zs7P/sLGx/3N0d/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g4eL/oKGi/7S0tP+ysrL/srKy/7Kysv+zs7P/sLGx/3N0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KGi/7S0tP+ysrL/srKy/7Kysv+zs7P/sLGx/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g4eL/&#13;&#10;oKGi/7S0tP+ysrL/srKy/7Kysv+zs7P/sLGx/3N0d/85Nzn/3Nvc//X19f/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3t7f8/PkD/hIOF///////+&#13;&#10;/v7//v7+//7+/v/+/v7//v7+//7+/v/+/v7/6+fn/9fFxf/Rubn/z7Ky/8+ysv/PsrL/z7Ky/8+y&#13;&#10;sv/PsrL/z7Ky/8+ysv/PsrL/z7Ky/8+ysv/PsrL/zrCw/9a/v//p6ur/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m5+f/7Ozs//z8/P/+/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g4eL/oKGi/7S0&#13;&#10;tP+ysrL/srKy/7Kysv+zs7P/sLGx/3N0d/85Nzn/3Nvc//X19f/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g4eL/oKGi/7S0tP+ysrL/&#13;&#10;srKy/7Kysv+zs7P/sLGx/3N0d/85Nzn/3Nvc//X19f/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g4eL/oKGi/7S0tP+ysrL/srKy/7Ky&#13;&#10;sv+zs7P/sLGx/3N0d/85Nzn/3Nvc//X19f/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3t7f8/PkD/hIOF///////+/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g4eL/oKGi/7S0tP+ysrL/srKy/7Kysv+zs7P/&#13;&#10;sLGx/3N0d/85Nzn/3Nvc//X19f/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8/PkD/hIOF///////+/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g4eL/oKGi/7S0tP+ysrL/srKy/7Kysv+zs7P/sLGx/3N0&#13;&#10;d/85Nzn/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&#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hIOF///////+/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g4eL/oKGi/7S0tP+ysrL/srKy/7Kysv+zs7P/sLGx/3N0d/85Nzn/&#13;&#10;3Nvc//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3t7f8/PkD/hIOF///////+/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g4eL/oKGi/7S0tP+ysrL/srKy/7Kysv+zs7P/sLGx/3N0d/85Nzn/3Nvc//X1&#13;&#10;9f/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&#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3t&#13;&#10;7f8/PkD/hIOF///////+/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g4eL/oKGi/7S0tP+ysrL/srKy/7Kysv+zs7P/sLGx/3N0d/85Nzn/3Nvc//X19f/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3t7f8/PkD/&#13;&#10;hIOF///////+/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g&#13;&#10;4eL/oKGi/7S0tP+ysrL/srKy/7Kysv+zs7P/sLGx/3N0d/85Nzn/3Nvc//X19f/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3t7f8/PkD/hIOF////&#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g4eL/oKGi&#13;&#10;/7S0tP+ysrL/srKy/7Kysv+zs7P/sLGx/3N0d/85Nzn/3Nvc//X19f/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3t7f8/PkD/hIOF///////+/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g4eL/oKGi/7S0tP+y&#13;&#10;srL/srKy/7Kysv+zs7P/sLGx/3N0d/85Nzn/3Nvc//X19f/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09PT/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3t7f8/PkD/hIOF///////+/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g4eL/oKGi/7S0tP+ysrL/srKy&#13;&#10;/7Kysv+zs7P/sLGx/3N0d/85Nzn/3Nvc//X19f/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09PT/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g4eL/oKGi/7S0tP+ysrL/srKy/7Kysv+z&#13;&#10;s7P/sLGx/3N0d/85Nzn/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g4eL/oKGi/7S0tP+ysrL/srKy/7Kysv+zs7P/sLGx&#13;&#10;/3N0d/85Nzn/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9PT/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g4eL/oKGi/7S0tP+ysrL/srKy/7Kysv+zs7P/sLGx/3N0d/85&#13;&#10;Nzn/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9PT/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g4eL/oKGi/7S0tP+ysrL/srKy/7Kysv+zs7P/sLGx/3N0d/85Nzn/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9PT/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v7+//////++v7//b3Bz/2xtcP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a2xv/5+gov///////v7+//7+&#13;&#10;/v/+/v7//v7+//7+/v/+/v7//v7+//7+/v/+/v7//v7+//7+/v/+/v7//v7+//7+/v/+/v7/////&#13;&#10;/6Okpf9rbG//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xtcP9u&#13;&#10;b3L/u7y9///////+/v7//v7+//7+/v/+/v7//v7+//7+/v/+/v7//v7+//7+/v/+/v7//v7+//7+&#13;&#10;/v/+/v7//v7+///////09fX/iYqM/2tsb/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a2xv/3d4ev/i4+P///////7+/v/+/v7//v7+//7+/v/+/v7//v7+//7+/v/+&#13;&#10;/v7//v7+//7+/v/+/v7//v7+//7+/v/+/v7//////9/g4P91dnj/a2xv/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qa2//jY6Q//f39////////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g4eL/oKGi/7S0tP+ysrL/srKy/7Kysv+zs7P/sLGx/3N0d/85Nzn/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j5Ob/4+Tm//09PT/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3t7f8/&#13;&#10;PkD/hIOF///////+/v7//v7+//7+/v/+/v7//v7+//////+lpqf/Zmdq/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a2xw/4KChf///////v7+//7+/v/+/v7/&#13;&#10;/v7+//7+/v/+/v7//v7+//7+/v/+/v7//v7+//7+/v/+/v7//v7+//7+/v/+/v7//////4eIif9r&#13;&#10;bG//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naGv/oaGj&#13;&#10;///////+/v7//v7+//7+/v/+/v7//v7+//7+/v/+/v7//v7+//7+/v/+/v7//v7+//7+/v/+/v7/&#13;&#10;/v7+///////v7+//b3By/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doa//U1dX///////7+/v/+/v7//v7+//7+/v/+/v7//v7+//7+/v/+/v7//v7+&#13;&#10;//7+/v/+/v7//v7+//7+/v/+/v7//////9DQ0f9mZ2n/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cXJ1//Pz8////////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13;&#10;///g4eL/oKGi/7S0tP+ysrL/srKy/7Kysv+zs7P/sLGx/3N0d/85Nzn/3Nvc//X19f/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j5Ob/4+Tm//09PT/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a2xv/39/gv////////////7+/v/+/v7//v7+//7+&#13;&#10;/v/+/v7////////////+/v7//v7+//7+/v/+/v7//////////////////////4SFh/9rbG//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mZ2r/np6g///////+&#13;&#10;/v7//v7+//7+/v/+/v7//v7+//7+/v/+/v7//v7+//7+/v/+/v7//v7+//7+/v/+/v7//v7+////&#13;&#10;///u7u//bG1w/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Vmaf/T09T///////7+/v/+/v7////////////+/v7//v7+//7+/v/+/v7//v7+//7+/v/+&#13;&#10;/v7//v7+//7+/v/+/v7//////8/P0P9lZmn/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a2xv/39/gv/+/v3/+vr6//39/f/+/v7//v7+//7+/v/9/f3/&#13;&#10;+fn5//j4+P/8/Pz///////7+/v/9/f3/+/v7//r6+v/6+vr//v7+/4SFh/9rbG//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mZ2r/np6g///////+/v7//v7+&#13;&#10;//7+/v/+/v7//v7+//7+/v/+/v7//v7+//7+/v/+/v7//v7+//7+/v/+/v7//v7+///////u7u//&#13;&#10;bG1w/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Vm&#13;&#10;af/T09T///////7+/v/7+/v/+Pj4//r6+v/+/v7//v7+//7+/v/+/v7//v7+//7+/v/+/v7//v7+&#13;&#10;//7+/v/+/v7//////8/P0P9lZmn/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G1w/3x+gP/u7u3/6urq//r6+v///////v7+///////u7u7/7+/v/+/v&#13;&#10;7//s7Oz/+Pj4///////39/f/7e3t/+7u7v/u7u7/+Pj4/4OEh/9rbG//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mZ2r/np6g///////+/v7//v7+//7+/v/+&#13;&#10;/v7//v7+//7+/v/+/v7//v7+//7+/v/+/v7//v7+//7+/v/+/v7//v7+///////u7u//bG1w/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Vmaf/T09T/&#13;&#10;//////n5+f/s7Oz/8PDw/+3t7f/v7+///f39//7+/v/+/v7//v7+//7+/v/+/v7//v7+//7+/v/+&#13;&#10;/v7//////8/P0P9lZmn/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a2xv/35/gf/5+fn/6enp//j4+P///////v7+//7+/v/39/f/+vr6//z8/P/w8PD/&#13;&#10;7u7u///////19fX/7u7u//n5+f/6+vr//f39/4SFh/9rbG//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mZ2r/np6g///////+/v7//v7+//7+/v/+/v7//v7+&#13;&#10;//7+/v/+/v7//v7+//7+/v/+/v7//v7+//7+/v/+/v7//v7+///////u7u//bG1w/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Vmaf/T09T///////v7&#13;&#10;+//39/f/+/v7//j4+P/r6+v/+Pj4///////+/v7//v7+//7+/v/+/v7//v7+//7+/v/+/v7/////&#13;&#10;/8/P0P9lZmn/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a2xv/3+Agv//////6+vr//j4+P///////v7+//7+/v/+/v7//v7+///////29vb/7Ozs////&#13;&#10;///19fX/7+/v//r6+v/8/Pz//////4SFh/9rbG//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mZ2r/np6g///////+/v7//v7+//7+/v/+/v7//v7+//7+/v/+&#13;&#10;/v7//v7+//7+/v/+/v7//v7+//7+/v/+/v7//v7+///////u7u//bG1w/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Vmaf/T09T///////7+/v/+/v7/&#13;&#10;/v7+//39/f/u7u7/9vb2///////+/v7//v7+//7+/v/+/v7//v7+//7+/v/+/v7//////8/P0P9l&#13;&#10;Zmn/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9/f3/+Pj4//j4+P/4+Pn/+Pj5//j4+f/4&#13;&#10;+Pn/+fr6/7W1tv8yMTP/3Nvc//X19f/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09PT/j5Ob/4+Tm//09PT/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13;&#10;/7i4uf8yMTP/3Nvc//X19f/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0&#13;&#10;9PT/j5Ob/4+Tm//09PT/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3t7f8/PkD/hIOF///////+/v7//v7+//7+/v/+/v7//v7+//////+jo6X/&#13;&#10;ZWZp/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xsb/+Hp8P/1Mm2/4tzbP9pbXH/bW5x/21ucf9tbnH/bW5x/21ucf9tbnH/bW5x/21ucf9t&#13;&#10;bnH/bW5x/21ucf9tbnH/bW5x/21ucf9tbnH/bW5x/21ucf9tbnH/bW5x/21ucf9tbnH/a2xv/39/&#13;&#10;gv///////v7+//7+/v/+/v7//v7+///////l5uf//////////////////v7+//7+/v/+/v7//v7+&#13;&#10;//7+/v/+/v7//////4SFh/9rbG//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m9y//Ly8v//////&#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7i4uf8y&#13;&#10;MTP/3Nvc//X19f/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09PT/j5Ob&#13;&#10;/4+Tm//09PT/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3t7f8/PkD/hIOF///////+/v7//v7+//7+/v/+/v7//v7+//////+jo6X/ZWZp/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ramv/ZWdr/2ptcf9tbnH/bW5x/21ucf9tbnH/bW5x/21ucf9tbnH/bW5x/21ucf9tbnH/bW5x&#13;&#10;/21ucf9tbnH/bW5x/21ucf9tbnH/bW5x/21ucf9tbnH/bW5x/21ucf9tbnH/a2xv/39/gv//////&#13;&#10;/v7+//7+/v/+/v7//v7+//7+/v///////v7+//7+/v/+/v7//v7+//7+/v/+/v7//v7+//7+/v/+&#13;&#10;/v7//////4SFh/9rbG//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m9y//Ly8v///////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7i4uf8yMTP/3Nvc&#13;&#10;//X19f/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09PT/j5Ob/4+Tm//0&#13;&#10;9PT/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3t7f8/PkD/hIOF///////+/v7//v7+//7+/v/+/v7//v7+//////+jo6X/ZWZp/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a2xv/39/gv///////v7+//7+&#13;&#10;/v/+/v7//v7+//7+/v/+/v7//v7+//7+/v/+/v7//v7+//7+/v/+/v7//v7+//7+/v/+/v7/////&#13;&#10;/4SFh/9rbG//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m&#13;&#10;Z2r/np6g///////+/v7//v7+//7+/v/+/v7//v7+//7+/v/+/v7//v7+//7+/v/+/v7//v7+//7+&#13;&#10;/v/+/v7//v7+///////u7u//bG1w/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Vmaf/T09T///////7+/v/+/v7//v7+//7+/v/+/v7//v7+//7+/v/+&#13;&#10;/v7//v7+//7+/v/+/v7//v7+//7+/v/+/v7//////8/P0P9lZmn/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m9y//Ly8v///////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7i4uf8yMTP/3Nvc//X19f/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a2xv/39/gv//////////////////////&#13;&#10;/v7+//7+/v/+/v7//v7+//7+/v/+/v7//v7+//7+/v/+/v7//v7+//7+/v/+/v7//////4SFh/9r&#13;&#10;bG//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mZ2r/np6g&#13;&#10;////////////////////////////////////////////////////////////////////////////&#13;&#10;///////////v7/D/bG1w/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Vmaf/U1NX/////////////////////////////////////////////////////&#13;&#10;/////////////////////////////////9DQ0f9lZmn/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G1w/319gP/s7Oz/6urq/+rq6v/u7u7///////7+&#13;&#10;/v/+/v7//v7+//7+/v/+/v7//v7+//7+/v/+/v7//v7+//7+/v/+/v7//////4SFh/9rbG//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naGv/l5eZ//Dw8P/q&#13;&#10;6ur/6urq/+rq6v/q6ur/6urq/+rq6v/q6ur/6urq/+rq6v/q6ur/6urq/+rq6v/q6ur/6urq/+vr&#13;&#10;6//d3d3/bG1w/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Zna//Fxcb/7+7u/+rq6v/q6ur/6urq/+rq6v/q6ur/6urq/+rq6v/q6ur/6urq/+rq6v/q&#13;&#10;6ur/6urq/+rq6v/q6ur/7+/u/8LCw/9mZ2r/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m9y//Ly8v///////v7+//7+/v/+/v7//v7+//7+/v/+/v7/&#13;&#10;/v7+//7+/v/+/v7//v7+//7+/v/+/v7//v7+//7+/v/+/v7//v7+//7+/v/+/v7//v7+//7+/v/+&#13;&#10;/v7//v7+//7+/v/+/v7//v7+//7+/v/+/v7//v7+//7+/v//////7+/v/+rp6f/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G1v/31/gv/x9/z/7/X8/+70+//r6+v///////7+/v/+/v7/&#13;&#10;/v7+//7+/v/+/v7//v7+//7+/v/+/v7//v7+//7+/v/+/v7//////4SFh/9rbG//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nZ2r/mZug//f9/f/v9fz/7/X8&#13;&#10;/+/1/P/v9fz/7/X8/+/1/P/v9fz/7/X8/+/1/P/v9fz/7/X8/+/1/P/v9fz/7/X8//D2/P/h5u3/&#13;&#10;bG1w/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Zn&#13;&#10;a//CwsP/8/j9/+/1/P/v9fz/7/X8/+/1/P/v9fz/7/X8/+/1/P/v9fz/7/X8/+/1/P/v9fz/7/X8&#13;&#10;/+/1/P/v9fz/9fv9/8XKz/9lZmn/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G1v/3x+gf/w9/z/7vX8/+30+//q6uv//Pz8//v7+//7+/v/+/v7//v7&#13;&#10;+//7+/v/+/v7//v7+//7+/v/+/v7//v7+//7+/v//Pz8/4OEhv9rbG//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nZ2r/mJug//b9/f/u9fz/7vX8/+71/P/u&#13;&#10;9fz/7vX8/+71/P/u9fz/7vX8/+71/P/u9fz/7vX8/+71/P/u9fz/7vX8/+/2/P/g5u3/bG1w/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Zna//CwsP/&#13;&#10;8/j8/+71/P/u9fz/7vX8/+71/P/u9fz/7vX8/+71/P/u9fz/7vX8/+71/P/u9fz/7vX8/+71/P/u&#13;&#10;9fz/9Pv8/8XJz/9lZmn/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G1w/4SFhv/s7Oz/6+rq/+vq6v/r6+v/6urq/+rq6v/q6ur/6urq/+rq6v/q6ur/&#13;&#10;6urq/+rq6v/q6ur/6urq/+rq6v/q6ur/7e3t/4eIiv9rbG//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1ucf9tbnH/bW5x/21u&#13;&#10;cf9tbnH/bW5x/21ucf9tbnH/bW5x/21ucf9pam3/nZ6g//Dw8P/r6ur/6+rq/+vq6v/r6ur/6+rq&#13;&#10;/+vq6v/r6ur/6+rq/+vq6v/r6ur/6+rq/+vq6v/r6ur/6+rq/+zr6//e3t//cnN2/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3Bz/29wc/9vcHP/b3Bz/29wc/9vcHP/&#13;&#10;b3Bz/29wc/9vcHP/b3Bz/29wc/9vcHP/b3Bz/29wc/9vcHP/b3Bz/29wc/9vcHP/b3Bz/29wc/9v&#13;&#10;cHP/cXJ1/76+v///////////////////////////////////////////////////////////////&#13;&#10;/////////////////////////////8HCw/9xc3b/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3Bz/29wc/9vcHP/b3Bz/29wc/9vcHP/&#13;&#10;b3Bz/29wc/9vcHP/b3Bz/25vcv96e37/2NnZ////////////////////////////////////////&#13;&#10;////////////////////////////////////////////////////paao/21ucf9vcHP/b3Bz/29w&#13;&#10;c/9vcHP/b3Bz/29wc/9vcHP/b3Bz/29wc/9vcHP/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09PT/&#13;&#10;j5Ob/4+Tm//09PT/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3t7f8/PkD/MjEz/ysqLf8rKi3/Kyot/ysqLf8rKi3/Kyot/ysqLf8sKy3/MjEz&#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QzNf80MzX/NDM1/zQzNf80MzX/NDM1/zQzNf80MzX/NDM1/zQzNf80MzX/NDM1/zQzNf80MzX/&#13;&#10;NDM1/zQzNf80MzX/NDM1/zQzNf80MzX/NDM1/zQzNf80MzX/NDM1/zQzNf80MzX/MzI0/y0sLv8r&#13;&#10;Ki3/Kyot/ysqLf8rKi3/Kyot/ysqLf8rKi3/Kyot/ysqLf8rKi3/Kyot/ysqLf8rKi3/Kyot/ysq&#13;&#10;Lf8rKi3/Kyot/y0sLv8zMjT/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QzNf80MzX/NDM1/zQzNf80MzX/NDM1/zQzNf80MzX/NDM1/zQzNf80MzX/NDM1/zQzNf80MzX/&#13;&#10;NDM1/zQzNf8yMTP/LCst/ysqLf8rKi3/Kyot/ysqLf8rKi3/Kyot/ysqLf8rKi3/Kyot/ysqLf8r&#13;&#10;Ki3/Kyot/ysqLf8rKi3/Kyot/ysqLf8rKi3/Ly4w/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f29v/Ozs7/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NzMz/zczM/83M&#13;&#10;zP/NzMz/zczM/83MzP/NzMz/zczM/83MzP/NzMz/zczM/83MzP/NzMz/zczM/83MzP/NzMz/zczM&#13;&#10;/83MzP/NzMz/zczM/83MzP/NzMz/zczM/83MzP/NzMz/zczM/83MzP/NzMz/zczM/83MzP/NzMz/&#13;&#10;zczM/83MzP/NzMz/zczM/83MzP/NzMz/zczM/83MzP/NzMz/zczM/83MzP/NzMz/zczM/83MzP/N&#13;&#10;zMz/zczM/83MzP/NzMz/zczM/83MzP/NzMz/zczM/83MzP/NzMz/zczM/83MzP/My8v/8/Ly//n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5+fn/kJSc/4SJkv+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mZ2l/5mdpf+ZnaX/&#13;&#10;mZ2l/5mdpf+ZnaX/mZ2l/5mdpf+ZnaX/mZ2l/5mdpf+ZnaX/mZ2l/5mdpf+ZnaX/mZ2l/5mdpf+Z&#13;&#10;naX/mZ2l/5mdpf+ZnaX/mZ2l/5mdpf+ZnaX/mZ2l/5mdpf+ZnaX/mZ2l/5mdpf+ZnaX/mZ2l/5md&#13;&#10;pf+ZnaX/mZ2l/5mdpf+ZnaX/mZ2l/5mdpf+ZnaX/mZ2l/5mdpf+ZnaX/mZ2l/5mdpf+ZnaX/mZ2l&#13;&#10;/5mdpf+ZnaX/mZ2l/5mdpf+ZnaX/mZ2l/5mdpf+ZnaX/mZ2l/5mdpf+ZnaX/lJm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469;width:33255;height:160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">
                  <v:imagedata r:id="rId16" o:title="" croptop="13489f" cropbottom="21246f" cropleft="18680f" cropright="15143f"/>
                </v:shape>
                <v:shape id="Picture 22" o:spid="_x0000_s1028" type="#_x0000_t75" style="position:absolute;width:2305;height:160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">
                  <v:imagedata r:id="rId17" o:title="" croptop="8359f" cropbottom="16549f" cropleft="61468f" cropright="1166f"/>
                </v:shape>
                <v:shape id="Picture 23" o:spid="_x0000_s1029" type="#_x0000_t75" style="position:absolute;left:36592;top:409;width:9982;height:15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" stroked="t" strokecolor="red" strokeweight="3pt">
                  <v:imagedata r:id="rId18" o:title="" croptop="14296f" cropbottom="22362f" cropleft="29657f" cropright="26351f"/>
                  <v:path arrowok="t"/>
                </v:shape>
                <v:rect id="Rectangle 24" o:spid="_x0000_s1030" style="position:absolute;left:14188;top:315;width:9775;height:150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" filled="f" strokecolor="red" strokeweight="3pt"/>
                <w10:anchorlock/>
              </v:group>
            </w:pict>
          </mc:Fallback>
        </mc:AlternateContent>
      </w:r>
      <w:r w:rsidR="00BB152B" w:rsidRPr="00F3584B">
        <w:rPr>
          <w:rFonts w:ascii="Calibri" w:hAnsi="Calibri"/>
          <w:noProof/>
        </w:rPr>
        <mc:AlternateContent>
          <mc:Choice Requires="wps">
            <w:drawing>
              <wp:inline distT="0" distB="0" distL="0" distR="0" wp14:anchorId="0AC3441A" wp14:editId="6B35D694">
                <wp:extent cx="1602029" cy="1611078"/>
                <wp:effectExtent l="0" t="0" r="0" b="0"/>
                <wp:docPr id="61" name="Text Box 61"/>
                <wp:cNvGraphicFramePr/>
                <a:graphic xmlns:a="http://schemas.openxmlformats.org/drawingml/2006/main">
                  <a:graphicData uri="http://schemas.microsoft.com/office/word/2010/wordprocessingShape">
                    <wps:wsp>
                      <wps:cNvSpPr txBox="1"/>
                      <wps:spPr>
                        <a:xfrm>
                          <a:off x="0" y="0"/>
                          <a:ext cx="1602029" cy="1611078"/>
                        </a:xfrm>
                        <a:prstGeom prst="rect">
                          <a:avLst/>
                        </a:prstGeom>
                        <a:noFill/>
                        <a:ln w="6350">
                          <a:noFill/>
                        </a:ln>
                      </wps:spPr>
                      <wps:txbx>
                        <w:txbxContent>
                          <w:p w14:paraId="251BFACE" w14:textId="28E4A6C2"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1958</w:t>
                            </w:r>
                          </w:p>
                          <w:p w14:paraId="3D716FB4" w14:textId="3ADC9FD1"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249</w:t>
                            </w:r>
                          </w:p>
                          <w:p w14:paraId="43D70F14" w14:textId="48A8D9F5"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Max. Stress: 9</w:t>
                            </w:r>
                            <w:r>
                              <w:rPr>
                                <w:rFonts w:ascii="Calibri" w:hAnsi="Calibri"/>
                                <w:color w:val="000000" w:themeColor="text1"/>
                                <w:szCs w:val="22"/>
                                <w14:textOutline w14:w="9525" w14:cap="rnd" w14:cmpd="sng" w14:algn="ctr">
                                  <w14:noFill/>
                                  <w14:prstDash w14:val="solid"/>
                                  <w14:bevel/>
                                </w14:textOutline>
                              </w:rPr>
                              <w:t>5088</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2C6A3F12" w14:textId="77777777"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AC3441A" id="_x0000_t202" coordsize="21600,21600" o:spt="202" path="m,l,21600r21600,l21600,xe">
                <v:stroke joinstyle="miter"/>
                <v:path gradientshapeok="t" o:connecttype="rect"/>
              </v:shapetype>
              <v:shape id="Text Box 61" o:spid="_x0000_s1026" type="#_x0000_t202" style="width:126.15pt;height:126.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" filled="f" stroked="f" strokeweight=".5pt">
                <v:textbox>
                  <w:txbxContent>
                    <w:p w14:paraId="251BFACE" w14:textId="28E4A6C2"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1958</w:t>
                      </w:r>
                    </w:p>
                    <w:p w14:paraId="3D716FB4" w14:textId="3ADC9FD1"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249</w:t>
                      </w:r>
                    </w:p>
                    <w:p w14:paraId="43D70F14" w14:textId="48A8D9F5"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Max. Stress: 9</w:t>
                      </w:r>
                      <w:r>
                        <w:rPr>
                          <w:rFonts w:ascii="Calibri" w:hAnsi="Calibri"/>
                          <w:color w:val="000000" w:themeColor="text1"/>
                          <w:szCs w:val="22"/>
                          <w14:textOutline w14:w="9525" w14:cap="rnd" w14:cmpd="sng" w14:algn="ctr">
                            <w14:noFill/>
                            <w14:prstDash w14:val="solid"/>
                            <w14:bevel/>
                          </w14:textOutline>
                        </w:rPr>
                        <w:t>5088</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2C6A3F12" w14:textId="77777777"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p>
                  </w:txbxContent>
                </v:textbox>
                <w10:anchorlock/>
              </v:shape>
            </w:pict>
          </mc:Fallback>
        </mc:AlternateContent>
      </w:r>
    </w:p>
    <w:p w14:paraId="765127C8" w14:textId="1B75AB4B" w:rsidR="00D303A0" w:rsidRPr="00F3584B" w:rsidRDefault="005F40E4" w:rsidP="005F40E4">
      <w:pPr>
        <w:pStyle w:val="Caption"/>
        <w:rPr>
          <w:rFonts w:ascii="Calibri" w:hAnsi="Calibri" w:cs="Calibri"/>
          <w:szCs w:val="22"/>
        </w:rPr>
      </w:pPr>
      <w:bookmarkStart w:id="20" w:name="_Toc531625190"/>
      <w:r w:rsidRPr="00F3584B">
        <w:rPr>
          <w:rFonts w:ascii="Calibri" w:hAnsi="Calibri"/>
          <w:szCs w:val="22"/>
        </w:rPr>
        <w:t xml:space="preserve">Figure </w:t>
      </w:r>
      <w:r w:rsidRPr="00F3584B">
        <w:rPr>
          <w:rFonts w:ascii="Calibri" w:hAnsi="Calibri"/>
          <w:szCs w:val="22"/>
        </w:rPr>
        <w:fldChar w:fldCharType="begin"/>
      </w:r>
      <w:r w:rsidRPr="00F3584B">
        <w:rPr>
          <w:rFonts w:ascii="Calibri" w:hAnsi="Calibri"/>
          <w:szCs w:val="22"/>
        </w:rPr>
        <w:instrText xml:space="preserve"> SEQ Figure \* ARABIC </w:instrText>
      </w:r>
      <w:r w:rsidRPr="00F3584B">
        <w:rPr>
          <w:rFonts w:ascii="Calibri" w:hAnsi="Calibri"/>
          <w:szCs w:val="22"/>
        </w:rPr>
        <w:fldChar w:fldCharType="separate"/>
      </w:r>
      <w:r w:rsidR="00B715AF" w:rsidRPr="00F3584B">
        <w:rPr>
          <w:rFonts w:ascii="Calibri" w:hAnsi="Calibri"/>
          <w:noProof/>
          <w:szCs w:val="22"/>
        </w:rPr>
        <w:t>4</w:t>
      </w:r>
      <w:r w:rsidRPr="00F3584B">
        <w:rPr>
          <w:rFonts w:ascii="Calibri" w:hAnsi="Calibri"/>
          <w:szCs w:val="22"/>
        </w:rPr>
        <w:fldChar w:fldCharType="end"/>
      </w:r>
      <w:r w:rsidRPr="00F3584B">
        <w:rPr>
          <w:rFonts w:ascii="Calibri" w:hAnsi="Calibri"/>
          <w:szCs w:val="22"/>
        </w:rPr>
        <w:t>: Initial ANSYS run for Case 1</w:t>
      </w:r>
      <w:bookmarkEnd w:id="20"/>
    </w:p>
    <w:p w14:paraId="0B2FBD9B" w14:textId="6F56BDD4" w:rsidR="00D56B21" w:rsidRPr="00F3584B" w:rsidRDefault="00D56B21" w:rsidP="005F40E4">
      <w:pPr>
        <w:rPr>
          <w:rFonts w:ascii="Calibri" w:hAnsi="Calibri"/>
        </w:rPr>
      </w:pPr>
      <w:r w:rsidRPr="00F3584B">
        <w:rPr>
          <w:rFonts w:ascii="Calibri" w:hAnsi="Calibri"/>
        </w:rPr>
        <w:t xml:space="preserve">As seen above the stress is building up where expected, top and bottom of the hole. </w:t>
      </w:r>
      <w:r w:rsidR="00F124FD" w:rsidRPr="00F3584B">
        <w:rPr>
          <w:rFonts w:ascii="Calibri" w:hAnsi="Calibri"/>
        </w:rPr>
        <w:t xml:space="preserve">This is very similar, to the analytical solution, hence is can be safe to assume that the solution of this numerical model is valid. </w:t>
      </w:r>
    </w:p>
    <w:p w14:paraId="55DD9507" w14:textId="77777777" w:rsidR="00D56B21" w:rsidRPr="00F3584B" w:rsidRDefault="00D56B21" w:rsidP="005F40E4">
      <w:pPr>
        <w:rPr>
          <w:rFonts w:ascii="Calibri" w:hAnsi="Calibri"/>
        </w:rPr>
      </w:pPr>
    </w:p>
    <w:p w14:paraId="5EAA3CB8" w14:textId="5D95753A" w:rsidR="005F40E4" w:rsidRPr="00F3584B" w:rsidRDefault="000E5295" w:rsidP="005F40E4">
      <w:pPr>
        <w:pStyle w:val="Heading2"/>
        <w:rPr>
          <w:rFonts w:ascii="Calibri" w:hAnsi="Calibri"/>
        </w:rPr>
      </w:pPr>
      <w:bookmarkStart w:id="21" w:name="_Toc531625172"/>
      <w:r w:rsidRPr="00F3584B">
        <w:rPr>
          <w:rFonts w:ascii="Calibri" w:hAnsi="Calibri"/>
        </w:rPr>
        <w:t>Post Processing</w:t>
      </w:r>
      <w:bookmarkEnd w:id="21"/>
    </w:p>
    <w:p w14:paraId="48C511AA" w14:textId="25F33C06" w:rsidR="00B523F0" w:rsidRPr="00F3584B" w:rsidRDefault="00B523F0" w:rsidP="00B523F0">
      <w:pPr>
        <w:autoSpaceDE w:val="0"/>
        <w:autoSpaceDN w:val="0"/>
        <w:adjustRightInd w:val="0"/>
        <w:rPr>
          <w:rFonts w:ascii="Calibri" w:eastAsiaTheme="minorEastAsia" w:hAnsi="Calibri" w:cs="Calibri"/>
          <w:szCs w:val="22"/>
        </w:rPr>
      </w:pPr>
      <w:r w:rsidRPr="00F3584B">
        <w:rPr>
          <w:rFonts w:ascii="Calibri" w:hAnsi="Calibri" w:cs="Calibri"/>
          <w:szCs w:val="22"/>
        </w:rPr>
        <w:t>As seen above, t</w:t>
      </w:r>
      <w:r w:rsidR="005F40E4" w:rsidRPr="00F3584B">
        <w:rPr>
          <w:rFonts w:ascii="Calibri" w:hAnsi="Calibri" w:cs="Calibri"/>
          <w:szCs w:val="22"/>
        </w:rPr>
        <w:t>h</w:t>
      </w:r>
      <w:r w:rsidRPr="00F3584B">
        <w:rPr>
          <w:rFonts w:ascii="Calibri" w:hAnsi="Calibri" w:cs="Calibri"/>
          <w:szCs w:val="22"/>
        </w:rPr>
        <w:t xml:space="preserve">e relationship between </w:t>
      </w:r>
      <m:oMath>
        <m:sSub>
          <m:sSubPr>
            <m:ctrlPr>
              <w:rPr>
                <w:rFonts w:ascii="Cambria Math" w:hAnsi="Cambria Math" w:cs="Calibri"/>
                <w:i/>
                <w:szCs w:val="22"/>
              </w:rPr>
            </m:ctrlPr>
          </m:sSubPr>
          <m:e>
            <m:r>
              <w:rPr>
                <w:rFonts w:ascii="Cambria Math" w:hAnsi="Cambria Math" w:cs="Calibri"/>
                <w:szCs w:val="22"/>
              </w:rPr>
              <m:t>σ</m:t>
            </m:r>
          </m:e>
          <m:sub>
            <m:r>
              <w:rPr>
                <w:rFonts w:ascii="Cambria Math" w:hAnsi="Cambria Math" w:cs="Calibri"/>
                <w:szCs w:val="22"/>
              </w:rPr>
              <m:t>max</m:t>
            </m:r>
          </m:sub>
        </m:sSub>
        <m:r>
          <w:rPr>
            <w:rFonts w:ascii="Cambria Math" w:hAnsi="Cambria Math" w:cs="Calibri"/>
            <w:szCs w:val="22"/>
          </w:rPr>
          <m:t xml:space="preserve"> &amp; </m:t>
        </m:r>
        <m:sSub>
          <m:sSubPr>
            <m:ctrlPr>
              <w:rPr>
                <w:rFonts w:ascii="Cambria Math" w:hAnsi="Cambria Math" w:cs="Calibri"/>
                <w:i/>
                <w:szCs w:val="22"/>
              </w:rPr>
            </m:ctrlPr>
          </m:sSubPr>
          <m:e>
            <m:r>
              <w:rPr>
                <w:rFonts w:ascii="Cambria Math" w:hAnsi="Cambria Math" w:cs="Calibri"/>
                <w:szCs w:val="22"/>
              </w:rPr>
              <m:t>σ</m:t>
            </m:r>
          </m:e>
          <m:sub>
            <m:r>
              <w:rPr>
                <w:rFonts w:ascii="Cambria Math" w:hAnsi="Cambria Math" w:cs="Calibri"/>
                <w:szCs w:val="22"/>
              </w:rPr>
              <m:t>nom</m:t>
            </m:r>
          </m:sub>
        </m:sSub>
      </m:oMath>
      <w:r w:rsidRPr="00F3584B">
        <w:rPr>
          <w:rFonts w:ascii="Calibri" w:eastAsiaTheme="minorEastAsia" w:hAnsi="Calibri" w:cs="Calibri"/>
          <w:szCs w:val="22"/>
        </w:rPr>
        <w:t xml:space="preserve"> can be used to calculate the </w:t>
      </w:r>
      <m:oMath>
        <m:sSub>
          <m:sSubPr>
            <m:ctrlPr>
              <w:rPr>
                <w:rFonts w:ascii="Cambria Math" w:eastAsiaTheme="minorEastAsia" w:hAnsi="Cambria Math" w:cs="Calibri"/>
                <w:i/>
                <w:szCs w:val="22"/>
              </w:rPr>
            </m:ctrlPr>
          </m:sSubPr>
          <m:e>
            <m:r>
              <w:rPr>
                <w:rFonts w:ascii="Cambria Math" w:eastAsiaTheme="minorEastAsia" w:hAnsi="Cambria Math" w:cs="Calibri"/>
                <w:szCs w:val="22"/>
              </w:rPr>
              <m:t>K</m:t>
            </m:r>
          </m:e>
          <m:sub>
            <m:r>
              <w:rPr>
                <w:rFonts w:ascii="Cambria Math" w:eastAsiaTheme="minorEastAsia" w:hAnsi="Cambria Math" w:cs="Calibri"/>
                <w:szCs w:val="22"/>
              </w:rPr>
              <m:t>t</m:t>
            </m:r>
          </m:sub>
        </m:sSub>
      </m:oMath>
      <w:r w:rsidR="00DB14C1" w:rsidRPr="00F3584B">
        <w:rPr>
          <w:rFonts w:ascii="Calibri" w:eastAsiaTheme="minorEastAsia" w:hAnsi="Calibri" w:cs="Calibri"/>
          <w:szCs w:val="22"/>
        </w:rPr>
        <w:t xml:space="preserve">, </w:t>
      </w:r>
      <m:oMath>
        <m:sSub>
          <m:sSubPr>
            <m:ctrlPr>
              <w:rPr>
                <w:rFonts w:ascii="Cambria Math" w:eastAsiaTheme="minorEastAsia" w:hAnsi="Cambria Math" w:cs="Calibri"/>
                <w:i/>
                <w:szCs w:val="22"/>
              </w:rPr>
            </m:ctrlPr>
          </m:sSubPr>
          <m:e>
            <m:r>
              <w:rPr>
                <w:rFonts w:ascii="Cambria Math" w:eastAsiaTheme="minorEastAsia" w:hAnsi="Cambria Math" w:cs="Calibri"/>
                <w:szCs w:val="22"/>
              </w:rPr>
              <m:t>σ</m:t>
            </m:r>
          </m:e>
          <m:sub>
            <m:r>
              <w:rPr>
                <w:rFonts w:ascii="Cambria Math" w:eastAsiaTheme="minorEastAsia" w:hAnsi="Cambria Math" w:cs="Calibri"/>
                <w:szCs w:val="22"/>
              </w:rPr>
              <m:t>nom</m:t>
            </m:r>
          </m:sub>
        </m:sSub>
      </m:oMath>
      <w:r w:rsidR="00DB14C1" w:rsidRPr="00F3584B">
        <w:rPr>
          <w:rFonts w:ascii="Calibri" w:eastAsiaTheme="minorEastAsia" w:hAnsi="Calibri" w:cs="Calibri"/>
          <w:szCs w:val="22"/>
        </w:rPr>
        <w:t xml:space="preserve"> can be calculated as:</w:t>
      </w:r>
    </w:p>
    <w:p w14:paraId="4B4384DE" w14:textId="77777777" w:rsidR="00DB14C1" w:rsidRPr="00F3584B" w:rsidRDefault="00DB14C1" w:rsidP="00B523F0">
      <w:pPr>
        <w:autoSpaceDE w:val="0"/>
        <w:autoSpaceDN w:val="0"/>
        <w:adjustRightInd w:val="0"/>
        <w:rPr>
          <w:rFonts w:ascii="Calibri" w:eastAsiaTheme="minorEastAsia" w:hAnsi="Calibri" w:cs="Calibri"/>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DB14C1" w:rsidRPr="00F3584B" w14:paraId="6CA38E61" w14:textId="77777777" w:rsidTr="00C53AFD">
        <w:trPr>
          <w:trHeight w:val="629"/>
        </w:trPr>
        <w:tc>
          <w:tcPr>
            <w:tcW w:w="3116" w:type="dxa"/>
            <w:shd w:val="clear" w:color="auto" w:fill="auto"/>
          </w:tcPr>
          <w:p w14:paraId="784D17E1" w14:textId="77777777" w:rsidR="00DB14C1" w:rsidRPr="00F3584B" w:rsidRDefault="00DB14C1" w:rsidP="002D7DF5">
            <w:pPr>
              <w:autoSpaceDE w:val="0"/>
              <w:autoSpaceDN w:val="0"/>
              <w:adjustRightInd w:val="0"/>
              <w:rPr>
                <w:rFonts w:ascii="Calibri" w:hAnsi="Calibri" w:cs="Calibri"/>
                <w:szCs w:val="22"/>
              </w:rPr>
            </w:pPr>
          </w:p>
        </w:tc>
        <w:tc>
          <w:tcPr>
            <w:tcW w:w="3117" w:type="dxa"/>
            <w:shd w:val="clear" w:color="auto" w:fill="auto"/>
            <w:vAlign w:val="center"/>
          </w:tcPr>
          <w:p w14:paraId="409A0DC5" w14:textId="77777777" w:rsidR="00DB14C1" w:rsidRPr="00F3584B" w:rsidRDefault="00DC7479" w:rsidP="002D7DF5">
            <w:pPr>
              <w:autoSpaceDE w:val="0"/>
              <w:autoSpaceDN w:val="0"/>
              <w:adjustRightInd w:val="0"/>
              <w:jc w:val="center"/>
              <w:rPr>
                <w:rFonts w:ascii="Calibri" w:hAnsi="Calibri" w:cs="Calibri"/>
                <w:szCs w:val="22"/>
              </w:rPr>
            </w:pPr>
            <m:oMath>
              <m:sSub>
                <m:sSubPr>
                  <m:ctrlPr>
                    <w:rPr>
                      <w:rFonts w:ascii="Cambria Math" w:eastAsiaTheme="minorEastAsia" w:hAnsi="Cambria Math" w:cs="Calibri"/>
                      <w:i/>
                      <w:szCs w:val="22"/>
                    </w:rPr>
                  </m:ctrlPr>
                </m:sSubPr>
                <m:e>
                  <m:r>
                    <w:rPr>
                      <w:rFonts w:ascii="Cambria Math" w:eastAsiaTheme="minorEastAsia" w:hAnsi="Cambria Math" w:cs="Calibri"/>
                      <w:szCs w:val="22"/>
                    </w:rPr>
                    <m:t>σ</m:t>
                  </m:r>
                </m:e>
                <m:sub>
                  <m:r>
                    <w:rPr>
                      <w:rFonts w:ascii="Cambria Math" w:eastAsiaTheme="minorEastAsia" w:hAnsi="Cambria Math" w:cs="Calibri"/>
                      <w:szCs w:val="22"/>
                    </w:rPr>
                    <m:t>nom</m:t>
                  </m:r>
                </m:sub>
              </m:sSub>
              <m:r>
                <w:rPr>
                  <w:rFonts w:ascii="Cambria Math" w:eastAsiaTheme="minorEastAsia" w:hAnsi="Cambria Math" w:cs="Calibri"/>
                  <w:szCs w:val="22"/>
                </w:rPr>
                <m:t>=</m:t>
              </m:r>
              <m:f>
                <m:fPr>
                  <m:ctrlPr>
                    <w:rPr>
                      <w:rFonts w:ascii="Cambria Math" w:eastAsiaTheme="minorEastAsia" w:hAnsi="Cambria Math" w:cs="Calibri"/>
                      <w:i/>
                      <w:szCs w:val="22"/>
                    </w:rPr>
                  </m:ctrlPr>
                </m:fPr>
                <m:num>
                  <m:r>
                    <w:rPr>
                      <w:rFonts w:ascii="Cambria Math" w:eastAsiaTheme="minorEastAsia" w:hAnsi="Cambria Math" w:cs="Calibri"/>
                      <w:szCs w:val="22"/>
                    </w:rPr>
                    <m:t>W</m:t>
                  </m:r>
                </m:num>
                <m:den>
                  <m:r>
                    <w:rPr>
                      <w:rFonts w:ascii="Cambria Math" w:eastAsiaTheme="minorEastAsia" w:hAnsi="Cambria Math" w:cs="Calibri"/>
                      <w:szCs w:val="22"/>
                    </w:rPr>
                    <m:t>W-A</m:t>
                  </m:r>
                </m:den>
              </m:f>
              <m:r>
                <w:rPr>
                  <w:rFonts w:ascii="Cambria Math" w:eastAsiaTheme="minorEastAsia" w:hAnsi="Cambria Math" w:cs="Calibri"/>
                  <w:szCs w:val="22"/>
                </w:rPr>
                <m:t>*</m:t>
              </m:r>
              <m:sSub>
                <m:sSubPr>
                  <m:ctrlPr>
                    <w:rPr>
                      <w:rFonts w:ascii="Cambria Math" w:eastAsiaTheme="minorEastAsia" w:hAnsi="Cambria Math" w:cs="Calibri"/>
                      <w:i/>
                      <w:szCs w:val="22"/>
                    </w:rPr>
                  </m:ctrlPr>
                </m:sSubPr>
                <m:e>
                  <m:r>
                    <w:rPr>
                      <w:rFonts w:ascii="Cambria Math" w:eastAsiaTheme="minorEastAsia" w:hAnsi="Cambria Math" w:cs="Calibri"/>
                      <w:szCs w:val="22"/>
                    </w:rPr>
                    <m:t>σ</m:t>
                  </m:r>
                </m:e>
                <m:sub>
                  <m:r>
                    <w:rPr>
                      <w:rFonts w:ascii="Cambria Math" w:eastAsiaTheme="minorEastAsia" w:hAnsi="Cambria Math" w:cs="Calibri"/>
                      <w:szCs w:val="22"/>
                    </w:rPr>
                    <m:t>applied</m:t>
                  </m:r>
                </m:sub>
              </m:sSub>
            </m:oMath>
            <w:r w:rsidR="00DB14C1" w:rsidRPr="00F3584B">
              <w:rPr>
                <w:rFonts w:ascii="Calibri" w:eastAsiaTheme="minorEastAsia" w:hAnsi="Calibri" w:cs="Calibri"/>
                <w:szCs w:val="22"/>
              </w:rPr>
              <w:t xml:space="preserve"> </w:t>
            </w:r>
          </w:p>
        </w:tc>
        <w:tc>
          <w:tcPr>
            <w:tcW w:w="3117" w:type="dxa"/>
            <w:shd w:val="clear" w:color="auto" w:fill="auto"/>
            <w:vAlign w:val="bottom"/>
          </w:tcPr>
          <w:p w14:paraId="710F224B" w14:textId="4892999B" w:rsidR="00DB14C1" w:rsidRPr="00F3584B" w:rsidRDefault="00DB14C1" w:rsidP="00DB14C1">
            <w:pPr>
              <w:autoSpaceDE w:val="0"/>
              <w:autoSpaceDN w:val="0"/>
              <w:adjustRightInd w:val="0"/>
              <w:jc w:val="right"/>
              <w:rPr>
                <w:rFonts w:ascii="Calibri" w:hAnsi="Calibri" w:cs="Calibri"/>
                <w:szCs w:val="22"/>
              </w:rPr>
            </w:pPr>
            <w:bookmarkStart w:id="22" w:name="_Ref531392004"/>
            <w:r w:rsidRPr="00F3584B">
              <w:rPr>
                <w:rFonts w:ascii="Calibri" w:hAnsi="Calibri" w:cs="Calibri"/>
                <w:szCs w:val="22"/>
              </w:rPr>
              <w:t>[</w:t>
            </w:r>
            <w:r w:rsidRPr="00F3584B">
              <w:rPr>
                <w:rFonts w:ascii="Calibri" w:hAnsi="Calibri" w:cs="Calibri"/>
                <w:szCs w:val="22"/>
              </w:rPr>
              <w:fldChar w:fldCharType="begin"/>
            </w:r>
            <w:r w:rsidRPr="00F3584B">
              <w:rPr>
                <w:rFonts w:ascii="Calibri" w:hAnsi="Calibri" w:cs="Calibri"/>
                <w:szCs w:val="22"/>
              </w:rPr>
              <w:instrText xml:space="preserve"> SEQ Equation \* ARABIC </w:instrText>
            </w:r>
            <w:r w:rsidRPr="00F3584B">
              <w:rPr>
                <w:rFonts w:ascii="Calibri" w:hAnsi="Calibri" w:cs="Calibri"/>
                <w:szCs w:val="22"/>
              </w:rPr>
              <w:fldChar w:fldCharType="separate"/>
            </w:r>
            <w:r w:rsidR="00B715AF" w:rsidRPr="00F3584B">
              <w:rPr>
                <w:rFonts w:ascii="Calibri" w:hAnsi="Calibri" w:cs="Calibri"/>
                <w:noProof/>
                <w:szCs w:val="22"/>
              </w:rPr>
              <w:t>6</w:t>
            </w:r>
            <w:r w:rsidRPr="00F3584B">
              <w:rPr>
                <w:rFonts w:ascii="Calibri" w:hAnsi="Calibri" w:cs="Calibri"/>
                <w:szCs w:val="22"/>
              </w:rPr>
              <w:fldChar w:fldCharType="end"/>
            </w:r>
            <w:r w:rsidRPr="00F3584B">
              <w:rPr>
                <w:rFonts w:ascii="Calibri" w:hAnsi="Calibri" w:cs="Calibri"/>
                <w:szCs w:val="22"/>
              </w:rPr>
              <w:t>]</w:t>
            </w:r>
            <w:bookmarkEnd w:id="22"/>
          </w:p>
        </w:tc>
      </w:tr>
    </w:tbl>
    <w:p w14:paraId="599A183F" w14:textId="77777777" w:rsidR="00DB14C1" w:rsidRPr="00F3584B" w:rsidRDefault="00DB14C1" w:rsidP="00DB14C1">
      <w:pPr>
        <w:rPr>
          <w:rFonts w:ascii="Calibri" w:hAnsi="Calibri"/>
        </w:rPr>
      </w:pPr>
    </w:p>
    <w:p w14:paraId="07A11037" w14:textId="71E18B9A" w:rsidR="00DB14C1" w:rsidRPr="00F3584B" w:rsidRDefault="00DB14C1" w:rsidP="00446C6D">
      <w:pPr>
        <w:rPr>
          <w:rFonts w:ascii="Calibri" w:eastAsiaTheme="minorEastAsia" w:hAnsi="Calibri"/>
        </w:rPr>
      </w:pPr>
      <w:r w:rsidRPr="00F3584B">
        <w:rPr>
          <w:rFonts w:ascii="Calibri" w:hAnsi="Calibri"/>
        </w:rPr>
        <w:t xml:space="preserve">Thus, based on this simulation the </w:t>
      </w:r>
      <m:oMath>
        <m:sSub>
          <m:sSubPr>
            <m:ctrlPr>
              <w:rPr>
                <w:rFonts w:ascii="Cambria Math" w:hAnsi="Cambria Math"/>
                <w:i/>
              </w:rPr>
            </m:ctrlPr>
          </m:sSubPr>
          <m:e>
            <m:r>
              <w:rPr>
                <w:rFonts w:ascii="Cambria Math" w:hAnsi="Cambria Math"/>
              </w:rPr>
              <m:t>σ</m:t>
            </m:r>
          </m:e>
          <m:sub>
            <m:r>
              <w:rPr>
                <w:rFonts w:ascii="Cambria Math" w:hAnsi="Cambria Math"/>
              </w:rPr>
              <m:t>nom</m:t>
            </m:r>
          </m:sub>
        </m:sSub>
        <m:r>
          <w:rPr>
            <w:rFonts w:ascii="Cambria Math" w:hAnsi="Cambria Math"/>
          </w:rPr>
          <m:t>=</m:t>
        </m:r>
        <m:r>
          <w:rPr>
            <w:rFonts w:ascii="Cambria Math" w:eastAsiaTheme="minorEastAsia" w:hAnsi="Cambria Math"/>
          </w:rPr>
          <m:t xml:space="preserve">41,666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den>
            </m:f>
          </m:e>
        </m:d>
      </m:oMath>
      <w:r w:rsidRPr="00F3584B">
        <w:rPr>
          <w:rFonts w:ascii="Calibri" w:eastAsiaTheme="minorEastAsia" w:hAnsi="Calibri"/>
        </w:rPr>
        <w:t>.</w:t>
      </w:r>
    </w:p>
    <w:p w14:paraId="48F7D3F7" w14:textId="77777777" w:rsidR="00DB14C1" w:rsidRPr="00F3584B" w:rsidRDefault="00DB14C1" w:rsidP="00446C6D">
      <w:pPr>
        <w:rPr>
          <w:rFonts w:ascii="Calibri" w:hAnsi="Calibri"/>
        </w:rPr>
      </w:pPr>
    </w:p>
    <w:p w14:paraId="668B773B" w14:textId="5732FDF3" w:rsidR="00537EAC" w:rsidRPr="00F3584B" w:rsidRDefault="00F4165C" w:rsidP="00446C6D">
      <w:pPr>
        <w:rPr>
          <w:rFonts w:ascii="Calibri" w:eastAsiaTheme="minorEastAsia" w:hAnsi="Calibri"/>
        </w:rPr>
      </w:pPr>
      <w:r w:rsidRPr="00F3584B">
        <w:rPr>
          <w:rFonts w:ascii="Calibri" w:hAnsi="Calibri"/>
        </w:rPr>
        <w:t>U</w:t>
      </w:r>
      <w:r w:rsidR="00DB14C1" w:rsidRPr="00F3584B">
        <w:rPr>
          <w:rFonts w:ascii="Calibri" w:hAnsi="Calibri"/>
        </w:rPr>
        <w:t xml:space="preserve">sing equation </w:t>
      </w:r>
      <w:r w:rsidR="00DB14C1" w:rsidRPr="00F3584B">
        <w:rPr>
          <w:rFonts w:ascii="Calibri" w:hAnsi="Calibri"/>
        </w:rPr>
        <w:fldChar w:fldCharType="begin"/>
      </w:r>
      <w:r w:rsidR="00DB14C1" w:rsidRPr="00F3584B">
        <w:rPr>
          <w:rFonts w:ascii="Calibri" w:hAnsi="Calibri"/>
        </w:rPr>
        <w:instrText xml:space="preserve"> REF _Ref531390413 \h </w:instrText>
      </w:r>
      <w:r w:rsidR="00446C6D" w:rsidRPr="00F3584B">
        <w:rPr>
          <w:rFonts w:ascii="Calibri" w:hAnsi="Calibri"/>
        </w:rPr>
        <w:instrText xml:space="preserve"> \* MERGEFORMAT </w:instrText>
      </w:r>
      <w:r w:rsidR="00DB14C1" w:rsidRPr="00F3584B">
        <w:rPr>
          <w:rFonts w:ascii="Calibri" w:hAnsi="Calibri"/>
        </w:rPr>
      </w:r>
      <w:r w:rsidR="00DB14C1" w:rsidRPr="00F3584B">
        <w:rPr>
          <w:rFonts w:ascii="Calibri" w:hAnsi="Calibri"/>
        </w:rPr>
        <w:fldChar w:fldCharType="separate"/>
      </w:r>
      <w:r w:rsidR="00B715AF" w:rsidRPr="00F3584B">
        <w:rPr>
          <w:rFonts w:ascii="Calibri" w:hAnsi="Calibri" w:cs="Calibri"/>
          <w:szCs w:val="22"/>
        </w:rPr>
        <w:t>[</w:t>
      </w:r>
      <w:r w:rsidR="00B715AF" w:rsidRPr="00F3584B">
        <w:rPr>
          <w:rFonts w:ascii="Calibri" w:hAnsi="Calibri" w:cs="Calibri"/>
          <w:noProof/>
          <w:szCs w:val="22"/>
        </w:rPr>
        <w:t>1</w:t>
      </w:r>
      <w:r w:rsidR="00B715AF" w:rsidRPr="00F3584B">
        <w:rPr>
          <w:rFonts w:ascii="Calibri" w:hAnsi="Calibri" w:cs="Calibri"/>
          <w:szCs w:val="22"/>
        </w:rPr>
        <w:t>]</w:t>
      </w:r>
      <w:r w:rsidR="00DB14C1" w:rsidRPr="00F3584B">
        <w:rPr>
          <w:rFonts w:ascii="Calibri" w:hAnsi="Calibri"/>
        </w:rPr>
        <w:fldChar w:fldCharType="end"/>
      </w:r>
      <w:r w:rsidRPr="00F3584B">
        <w:rPr>
          <w:rFonts w:ascii="Calibri" w:hAnsi="Calibri"/>
        </w:rPr>
        <w:t xml:space="preserve"> and </w:t>
      </w:r>
      <w:r w:rsidRPr="00F3584B">
        <w:rPr>
          <w:rFonts w:ascii="Calibri" w:hAnsi="Calibri"/>
        </w:rPr>
        <w:fldChar w:fldCharType="begin"/>
      </w:r>
      <w:r w:rsidRPr="00F3584B">
        <w:rPr>
          <w:rFonts w:ascii="Calibri" w:hAnsi="Calibri"/>
        </w:rPr>
        <w:instrText xml:space="preserve"> REF _Ref531392004 \h </w:instrText>
      </w:r>
      <w:r w:rsidR="00D775B7" w:rsidRPr="00F3584B">
        <w:rPr>
          <w:rFonts w:ascii="Calibri" w:hAnsi="Calibri"/>
        </w:rPr>
        <w:instrText xml:space="preserve"> \* MERGEFORMAT </w:instrText>
      </w:r>
      <w:r w:rsidRPr="00F3584B">
        <w:rPr>
          <w:rFonts w:ascii="Calibri" w:hAnsi="Calibri"/>
        </w:rPr>
      </w:r>
      <w:r w:rsidRPr="00F3584B">
        <w:rPr>
          <w:rFonts w:ascii="Calibri" w:hAnsi="Calibri"/>
        </w:rPr>
        <w:fldChar w:fldCharType="separate"/>
      </w:r>
      <w:r w:rsidR="00B715AF" w:rsidRPr="00F3584B">
        <w:rPr>
          <w:rFonts w:ascii="Calibri" w:hAnsi="Calibri" w:cs="Calibri"/>
          <w:szCs w:val="22"/>
        </w:rPr>
        <w:t>[</w:t>
      </w:r>
      <w:r w:rsidR="00B715AF" w:rsidRPr="00F3584B">
        <w:rPr>
          <w:rFonts w:ascii="Calibri" w:hAnsi="Calibri" w:cs="Calibri"/>
          <w:noProof/>
          <w:szCs w:val="22"/>
        </w:rPr>
        <w:t>6</w:t>
      </w:r>
      <w:r w:rsidR="00B715AF" w:rsidRPr="00F3584B">
        <w:rPr>
          <w:rFonts w:ascii="Calibri" w:hAnsi="Calibri" w:cs="Calibri"/>
          <w:szCs w:val="22"/>
        </w:rPr>
        <w:t>]</w:t>
      </w:r>
      <w:r w:rsidRPr="00F3584B">
        <w:rPr>
          <w:rFonts w:ascii="Calibri" w:hAnsi="Calibri"/>
        </w:rPr>
        <w:fldChar w:fldCharType="end"/>
      </w:r>
      <w:r w:rsidR="00DB14C1" w:rsidRPr="00F3584B">
        <w:rPr>
          <w:rFonts w:ascii="Calibri" w:hAnsi="Calibri"/>
        </w:rPr>
        <w:t xml:space="preserve">, </w:t>
      </w: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eastAsiaTheme="minorEastAsia" w:hAnsi="Cambria Math"/>
          </w:rPr>
          <m:t>= 2.28</m:t>
        </m:r>
      </m:oMath>
      <w:r w:rsidR="00DB14C1" w:rsidRPr="00F3584B">
        <w:rPr>
          <w:rFonts w:ascii="Calibri" w:eastAsiaTheme="minorEastAsia" w:hAnsi="Calibri"/>
        </w:rPr>
        <w:t xml:space="preserve">. Now, tha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DB14C1" w:rsidRPr="00F3584B">
        <w:rPr>
          <w:rFonts w:ascii="Calibri" w:eastAsiaTheme="minorEastAsia" w:hAnsi="Calibri"/>
        </w:rPr>
        <w:t xml:space="preserve"> is derived </w:t>
      </w:r>
      <w:proofErr w:type="gramStart"/>
      <w:r w:rsidR="00537EAC" w:rsidRPr="00F3584B">
        <w:rPr>
          <w:rFonts w:ascii="Calibri" w:eastAsiaTheme="minorEastAsia" w:hAnsi="Calibri"/>
        </w:rPr>
        <w:t>it’s</w:t>
      </w:r>
      <w:proofErr w:type="gramEnd"/>
      <w:r w:rsidR="00DB14C1" w:rsidRPr="00F3584B">
        <w:rPr>
          <w:rFonts w:ascii="Calibri" w:eastAsiaTheme="minorEastAsia" w:hAnsi="Calibri"/>
        </w:rPr>
        <w:t xml:space="preserve"> time to calibrate and validate the model in the simulation. </w:t>
      </w:r>
      <w:r w:rsidR="00537EAC" w:rsidRPr="00F3584B">
        <w:rPr>
          <w:rFonts w:ascii="Calibri" w:eastAsiaTheme="minorEastAsia" w:hAnsi="Calibri"/>
        </w:rPr>
        <w:t>It’s</w:t>
      </w:r>
      <w:r w:rsidR="00446C6D" w:rsidRPr="00F3584B">
        <w:rPr>
          <w:rFonts w:ascii="Calibri" w:eastAsiaTheme="minorEastAsia" w:hAnsi="Calibri"/>
        </w:rPr>
        <w:t xml:space="preserve"> always nice to have the simulation return a stress value based on the conditions, however there is a need for an engineering judgement call to make sure that the result makes sense. The way this simulation can be validated is from using charts that show the relationship between </w:t>
      </w:r>
      <m:oMath>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W</m:t>
            </m:r>
          </m:den>
        </m:f>
      </m:oMath>
      <w:r w:rsidR="00446C6D" w:rsidRPr="00F3584B">
        <w:rPr>
          <w:rFonts w:ascii="Calibri" w:eastAsiaTheme="minorEastAsia" w:hAnsi="Calibri"/>
        </w:rPr>
        <w:t xml:space="preserve"> and this loading scenario. These plots are derived from using experimental values, hence </w:t>
      </w:r>
      <w:r w:rsidR="00537EAC" w:rsidRPr="00F3584B">
        <w:rPr>
          <w:rFonts w:ascii="Calibri" w:eastAsiaTheme="minorEastAsia" w:hAnsi="Calibri"/>
        </w:rPr>
        <w:t>real-world</w:t>
      </w:r>
      <w:r w:rsidR="00446C6D" w:rsidRPr="00F3584B">
        <w:rPr>
          <w:rFonts w:ascii="Calibri" w:eastAsiaTheme="minorEastAsia" w:hAnsi="Calibri"/>
        </w:rPr>
        <w:t xml:space="preserve"> values. Thus, this is the best way the model can be validated. </w:t>
      </w:r>
      <w:r w:rsidR="00537EAC" w:rsidRPr="00F3584B">
        <w:rPr>
          <w:rFonts w:ascii="Calibri" w:eastAsiaTheme="minorEastAsia" w:hAnsi="Calibri"/>
        </w:rPr>
        <w:t>Shown below are the two plots that show the stress concentration factor,</w:t>
      </w:r>
      <w:r w:rsidR="001E60B0" w:rsidRPr="00F3584B">
        <w:rPr>
          <w:rFonts w:ascii="Calibri" w:eastAsiaTheme="minorEastAsia" w:hAnsi="Calibri"/>
        </w:rPr>
        <w:t xml:space="preserve"> </w:t>
      </w:r>
      <w:r w:rsidR="001E60B0" w:rsidRPr="00F3584B">
        <w:rPr>
          <w:rFonts w:ascii="Calibri" w:eastAsiaTheme="minorEastAsia" w:hAnsi="Calibri"/>
        </w:rPr>
        <w:fldChar w:fldCharType="begin"/>
      </w:r>
      <w:r w:rsidR="001E60B0" w:rsidRPr="00F3584B">
        <w:rPr>
          <w:rFonts w:ascii="Calibri" w:eastAsiaTheme="minorEastAsia" w:hAnsi="Calibri"/>
        </w:rPr>
        <w:instrText xml:space="preserve"> REF _Ref531445097 \h </w:instrText>
      </w:r>
      <w:r w:rsidR="00D775B7" w:rsidRPr="00F3584B">
        <w:rPr>
          <w:rFonts w:ascii="Calibri" w:eastAsiaTheme="minorEastAsia" w:hAnsi="Calibri"/>
        </w:rPr>
        <w:instrText xml:space="preserve"> \* MERGEFORMAT </w:instrText>
      </w:r>
      <w:r w:rsidR="001E60B0" w:rsidRPr="00F3584B">
        <w:rPr>
          <w:rFonts w:ascii="Calibri" w:eastAsiaTheme="minorEastAsia" w:hAnsi="Calibri"/>
        </w:rPr>
      </w:r>
      <w:r w:rsidR="001E60B0" w:rsidRPr="00F3584B">
        <w:rPr>
          <w:rFonts w:ascii="Calibri" w:eastAsiaTheme="minorEastAsia" w:hAnsi="Calibri"/>
        </w:rPr>
        <w:fldChar w:fldCharType="separate"/>
      </w:r>
      <w:r w:rsidR="00B715AF" w:rsidRPr="00F3584B">
        <w:rPr>
          <w:rFonts w:ascii="Calibri" w:hAnsi="Calibri"/>
          <w:szCs w:val="22"/>
        </w:rPr>
        <w:t xml:space="preserve">Figure </w:t>
      </w:r>
      <w:r w:rsidR="00B715AF" w:rsidRPr="00F3584B">
        <w:rPr>
          <w:rFonts w:ascii="Calibri" w:hAnsi="Calibri"/>
          <w:noProof/>
          <w:szCs w:val="22"/>
        </w:rPr>
        <w:t>5</w:t>
      </w:r>
      <w:r w:rsidR="001E60B0" w:rsidRPr="00F3584B">
        <w:rPr>
          <w:rFonts w:ascii="Calibri" w:eastAsiaTheme="minorEastAsia" w:hAnsi="Calibri"/>
        </w:rPr>
        <w:fldChar w:fldCharType="end"/>
      </w:r>
      <w:r w:rsidR="00537EAC" w:rsidRPr="00F3584B">
        <w:rPr>
          <w:rFonts w:ascii="Calibri" w:eastAsiaTheme="minorEastAsia" w:hAnsi="Calibri"/>
        </w:rPr>
        <w:t xml:space="preserve">. </w:t>
      </w:r>
    </w:p>
    <w:p w14:paraId="0F69FDBC" w14:textId="55E6D626" w:rsidR="00537EAC" w:rsidRPr="00F3584B" w:rsidRDefault="00537EAC" w:rsidP="00446C6D">
      <w:pPr>
        <w:rPr>
          <w:rFonts w:ascii="Calibri" w:eastAsiaTheme="minorEastAsia" w:hAnsi="Calibri"/>
        </w:rPr>
      </w:pPr>
    </w:p>
    <w:p w14:paraId="7037CCF7" w14:textId="686F72D2" w:rsidR="00537EAC" w:rsidRPr="00F3584B" w:rsidRDefault="00B52CDE" w:rsidP="00537EAC">
      <w:pPr>
        <w:rPr>
          <w:rFonts w:ascii="Calibri" w:eastAsiaTheme="minorEastAsia" w:hAnsi="Calibri"/>
        </w:rPr>
      </w:pPr>
      <w:r w:rsidRPr="00F3584B">
        <w:rPr>
          <w:rFonts w:ascii="Calibri" w:eastAsiaTheme="minorEastAsia" w:hAnsi="Calibri"/>
        </w:rPr>
        <w:t xml:space="preserve">                      </w:t>
      </w:r>
      <w:r w:rsidR="00C25B62" w:rsidRPr="00F3584B">
        <w:rPr>
          <w:rFonts w:ascii="Calibri" w:eastAsiaTheme="minorEastAsia" w:hAnsi="Calibri"/>
          <w:noProof/>
        </w:rPr>
        <mc:AlternateContent>
          <mc:Choice Requires="wpg">
            <w:drawing>
              <wp:inline distT="0" distB="0" distL="0" distR="0" wp14:anchorId="07117302" wp14:editId="25C9C927">
                <wp:extent cx="4220650" cy="1356505"/>
                <wp:effectExtent l="25400" t="63500" r="72390" b="104140"/>
                <wp:docPr id="21" name="Group 21"/>
                <wp:cNvGraphicFramePr/>
                <a:graphic xmlns:a="http://schemas.openxmlformats.org/drawingml/2006/main">
                  <a:graphicData uri="http://schemas.microsoft.com/office/word/2010/wordprocessingGroup">
                    <wpg:wgp>
                      <wpg:cNvGrpSpPr/>
                      <wpg:grpSpPr>
                        <a:xfrm>
                          <a:off x="0" y="0"/>
                          <a:ext cx="4220650" cy="1356505"/>
                          <a:chOff x="0" y="0"/>
                          <a:chExt cx="5122657" cy="1762760"/>
                        </a:xfrm>
                      </wpg:grpSpPr>
                      <pic:pic xmlns:pic="http://schemas.openxmlformats.org/drawingml/2006/picture">
                        <pic:nvPicPr>
                          <pic:cNvPr id="4"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733152" y="0"/>
                            <a:ext cx="2389505" cy="1762124"/>
                          </a:xfrm>
                          <a:prstGeom prst="rect">
                            <a:avLst/>
                          </a:prstGeom>
                          <a:solidFill>
                            <a:srgbClr val="FFFFFF">
                              <a:shade val="85000"/>
                            </a:srgbClr>
                          </a:solidFill>
                          <a:ln w="1270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5" name="Picture 5"/>
                          <pic:cNvPicPr>
                            <a:picLocks noChangeAspect="1"/>
                          </pic:cNvPicPr>
                        </pic:nvPicPr>
                        <pic:blipFill rotWithShape="1">
                          <a:blip r:embed="rId20" cstate="print">
                            <a:extLst>
                              <a:ext uri="{28A0092B-C50C-407E-A947-70E740481C1C}">
                                <a14:useLocalDpi xmlns:a14="http://schemas.microsoft.com/office/drawing/2010/main" val="0"/>
                              </a:ext>
                            </a:extLst>
                          </a:blip>
                          <a:srcRect t="3461" b="3342"/>
                          <a:stretch/>
                        </pic:blipFill>
                        <pic:spPr bwMode="auto">
                          <a:xfrm>
                            <a:off x="0" y="0"/>
                            <a:ext cx="2632075" cy="176276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inline>
            </w:drawing>
          </mc:Choice>
          <mc:Fallback>
            <w:pict>
              <v:group w14:anchorId="4DEC90B3" id="Group 21" o:spid="_x0000_s1026" style="width:332.35pt;height:106.8pt;mso-position-horizontal-relative:char;mso-position-vertical-relative:line" coordsize="51226,176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">
                <v:shape id="Picture 4" o:spid="_x0000_s1027" type="#_x0000_t75" style="position:absolute;left:27331;width:23895;height:176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" filled="t" fillcolor="#ededed" stroked="t" strokecolor="black [3213]" strokeweight="1pt">
                  <v:stroke endcap="square"/>
                  <v:imagedata r:id="rId21" o:title=""/>
                  <v:shadow on="t" color="black" opacity="26214f" origin="-.5,-.5" offset="0,.5mm"/>
                  <v:path arrowok="t"/>
                </v:shape>
                <v:shape id="Picture 5" o:spid="_x0000_s1028" type="#_x0000_t75" style="position:absolute;width:26320;height:176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" stroked="t" strokecolor="windowText" strokeweight="1.5pt">
                  <v:stroke joinstyle="round"/>
                  <v:imagedata r:id="rId22" o:title="" croptop="2268f" cropbottom="2190f"/>
                  <v:path arrowok="t"/>
                </v:shape>
                <w10:anchorlock/>
              </v:group>
            </w:pict>
          </mc:Fallback>
        </mc:AlternateContent>
      </w:r>
    </w:p>
    <w:p w14:paraId="69FC885C" w14:textId="309AA9BF" w:rsidR="00F4165C" w:rsidRPr="00F3584B" w:rsidRDefault="00C25B62" w:rsidP="00B52CDE">
      <w:pPr>
        <w:pStyle w:val="Caption"/>
        <w:rPr>
          <w:rFonts w:ascii="Calibri" w:eastAsiaTheme="minorEastAsia" w:hAnsi="Calibri"/>
        </w:rPr>
      </w:pPr>
      <w:bookmarkStart w:id="23" w:name="_Ref531445648"/>
      <w:bookmarkStart w:id="24" w:name="_Ref531445097"/>
      <w:bookmarkStart w:id="25" w:name="_Toc531625191"/>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5</w:t>
      </w:r>
      <w:r w:rsidRPr="00F3584B">
        <w:rPr>
          <w:rFonts w:ascii="Calibri" w:hAnsi="Calibri"/>
        </w:rPr>
        <w:fldChar w:fldCharType="end"/>
      </w:r>
      <w:bookmarkEnd w:id="24"/>
      <w:r w:rsidRPr="00F3584B">
        <w:rPr>
          <w:rFonts w:ascii="Calibri" w:hAnsi="Calibri"/>
        </w:rPr>
        <w:t xml:space="preserve">: Two plots that show the relationship of A/W to </w:t>
      </w:r>
      <w:proofErr w:type="spellStart"/>
      <w:r w:rsidRPr="00F3584B">
        <w:rPr>
          <w:rFonts w:ascii="Calibri" w:hAnsi="Calibri"/>
        </w:rPr>
        <w:t>Kt</w:t>
      </w:r>
      <w:proofErr w:type="spellEnd"/>
      <w:r w:rsidR="00511E36" w:rsidRPr="00F3584B">
        <w:rPr>
          <w:rFonts w:ascii="Calibri" w:hAnsi="Calibri"/>
        </w:rPr>
        <w:t xml:space="preserve"> </w:t>
      </w:r>
      <w:r w:rsidR="00511E36" w:rsidRPr="00F3584B">
        <w:rPr>
          <w:rFonts w:ascii="Calibri" w:hAnsi="Calibri"/>
        </w:rPr>
        <w:fldChar w:fldCharType="begin" w:fldLock="1"/>
      </w:r>
      <w:r w:rsidR="00511E36" w:rsidRPr="00F3584B">
        <w:rPr>
          <w:rFonts w:ascii="Calibri" w:hAnsi="Calibri"/>
        </w:rPr>
        <w:instrText>ADDIN CSL_CITATION {"citationItems":[{"id":"ITEM-1","itemData":{"abstract":"Figure A-15-1 Bar in tension or simple compression with a transverse hole. σ 0 = F/A, where A = (w − d)t and t is the thickness.","id":"ITEM-1","issued":{"date-parts":[["0"]]},"title":"Charts of Theoretical Stress-Concentration Factors K * t","type":"report"},"uris":["http://www.mendeley.com/documents/?uuid=1722faaa-f959-3e7d-9886-5472c8bc5444"]},{"id":"ITEM-2","itemData":{"URL":"http://www.fracturemechanics.org/hole.html","accessed":{"date-parts":[["2018","12","3"]]},"id":"ITEM-2","issued":{"date-parts":[["0"]]},"title":"Stress Concentrations at Holes","type":"webpage"},"uris":["http://www.mendeley.com/documents/?uuid=969e0762-2310-39d6-a854-d6cd56a6fd8c"]}],"mendeley":{"formattedCitation":"[2], [3]","plainTextFormattedCitation":"[2], [3]","previouslyFormattedCitation":"[2], [3]"},"properties":{"noteIndex":0},"schema":"https://github.com/citation-style-language/schema/raw/master/csl-citation.json"}</w:instrText>
      </w:r>
      <w:r w:rsidR="00511E36" w:rsidRPr="00F3584B">
        <w:rPr>
          <w:rFonts w:ascii="Calibri" w:hAnsi="Calibri"/>
        </w:rPr>
        <w:fldChar w:fldCharType="separate"/>
      </w:r>
      <w:r w:rsidR="00511E36" w:rsidRPr="00F3584B">
        <w:rPr>
          <w:rFonts w:ascii="Calibri" w:hAnsi="Calibri"/>
          <w:noProof/>
        </w:rPr>
        <w:t>[2], [3]</w:t>
      </w:r>
      <w:r w:rsidR="00511E36" w:rsidRPr="00F3584B">
        <w:rPr>
          <w:rFonts w:ascii="Calibri" w:hAnsi="Calibri"/>
        </w:rPr>
        <w:fldChar w:fldCharType="end"/>
      </w:r>
      <w:r w:rsidRPr="00F3584B">
        <w:rPr>
          <w:rFonts w:ascii="Calibri" w:hAnsi="Calibri"/>
        </w:rPr>
        <w:t>.</w:t>
      </w:r>
      <w:bookmarkEnd w:id="23"/>
      <w:bookmarkEnd w:id="25"/>
    </w:p>
    <w:p w14:paraId="18082291" w14:textId="2267AF39" w:rsidR="00F4165C" w:rsidRPr="00F3584B" w:rsidRDefault="00F4165C" w:rsidP="00446C6D">
      <w:pPr>
        <w:rPr>
          <w:rFonts w:ascii="Calibri" w:eastAsiaTheme="minorEastAsia" w:hAnsi="Calibri"/>
        </w:rPr>
      </w:pPr>
      <w:r w:rsidRPr="00F3584B">
        <w:rPr>
          <w:rFonts w:ascii="Calibri" w:eastAsiaTheme="minorEastAsia" w:hAnsi="Calibri"/>
        </w:rPr>
        <w:t xml:space="preserve">Thus, from approximating the value from the graph and comparing the value obtained from the simulation there is </w:t>
      </w:r>
      <w:r w:rsidR="002D7DF5" w:rsidRPr="00F3584B">
        <w:rPr>
          <w:rFonts w:ascii="Calibri" w:eastAsiaTheme="minorEastAsia" w:hAnsi="Calibri"/>
        </w:rPr>
        <w:t>a</w:t>
      </w:r>
      <w:r w:rsidRPr="00F3584B">
        <w:rPr>
          <w:rFonts w:ascii="Calibri" w:eastAsiaTheme="minorEastAsia" w:hAnsi="Calibri"/>
        </w:rPr>
        <w:t xml:space="preserve"> percentage error of </w:t>
      </w:r>
      <m:oMath>
        <m:r>
          <w:rPr>
            <w:rFonts w:ascii="Cambria Math" w:eastAsiaTheme="minorEastAsia" w:hAnsi="Cambria Math"/>
          </w:rPr>
          <m:t>2 %</m:t>
        </m:r>
      </m:oMath>
      <w:r w:rsidRPr="00F3584B">
        <w:rPr>
          <w:rFonts w:ascii="Calibri" w:eastAsiaTheme="minorEastAsia" w:hAnsi="Calibri"/>
        </w:rPr>
        <w:t xml:space="preserve">. </w:t>
      </w:r>
      <w:r w:rsidR="00B67FCD" w:rsidRPr="00F3584B">
        <w:rPr>
          <w:rFonts w:ascii="Calibri" w:eastAsiaTheme="minorEastAsia" w:hAnsi="Calibri"/>
        </w:rPr>
        <w:t xml:space="preserve">This value was obtained from calculating percentage based on the </w:t>
      </w:r>
      <w:r w:rsidR="0019265C" w:rsidRPr="00F3584B">
        <w:rPr>
          <w:rFonts w:ascii="Calibri" w:eastAsiaTheme="minorEastAsia" w:hAnsi="Calibri"/>
        </w:rPr>
        <w:t xml:space="preserve">actua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DC7479" w:rsidRPr="00F3584B">
        <w:rPr>
          <w:rFonts w:ascii="Calibri" w:eastAsiaTheme="minorEastAsia" w:hAnsi="Calibri"/>
        </w:rPr>
        <w:t>,</w:t>
      </w:r>
      <w:r w:rsidR="0019265C" w:rsidRPr="00F3584B">
        <w:rPr>
          <w:rFonts w:ascii="Calibri" w:eastAsiaTheme="minorEastAsia" w:hAnsi="Calibri"/>
        </w:rPr>
        <w:t xml:space="preserve"> using equation </w:t>
      </w:r>
      <w:r w:rsidR="0019265C" w:rsidRPr="00F3584B">
        <w:rPr>
          <w:rFonts w:ascii="Calibri" w:eastAsiaTheme="minorEastAsia" w:hAnsi="Calibri"/>
        </w:rPr>
        <w:fldChar w:fldCharType="begin"/>
      </w:r>
      <w:r w:rsidR="0019265C" w:rsidRPr="00F3584B">
        <w:rPr>
          <w:rFonts w:ascii="Calibri" w:eastAsiaTheme="minorEastAsia" w:hAnsi="Calibri"/>
        </w:rPr>
        <w:instrText xml:space="preserve"> REF _Ref531614026 \h </w:instrText>
      </w:r>
      <w:r w:rsidR="0019265C" w:rsidRPr="00F3584B">
        <w:rPr>
          <w:rFonts w:ascii="Calibri" w:eastAsiaTheme="minorEastAsia" w:hAnsi="Calibri"/>
        </w:rPr>
      </w:r>
      <w:r w:rsidR="00FB5E9B" w:rsidRPr="00F3584B">
        <w:rPr>
          <w:rFonts w:ascii="Calibri" w:eastAsiaTheme="minorEastAsia" w:hAnsi="Calibri"/>
        </w:rPr>
        <w:instrText xml:space="preserve"> \* MERGEFORMAT </w:instrText>
      </w:r>
      <w:r w:rsidR="0019265C" w:rsidRPr="00F3584B">
        <w:rPr>
          <w:rFonts w:ascii="Calibri" w:eastAsiaTheme="minorEastAsia" w:hAnsi="Calibri"/>
        </w:rPr>
        <w:fldChar w:fldCharType="separate"/>
      </w:r>
      <w:r w:rsidR="00B715AF" w:rsidRPr="00F3584B">
        <w:rPr>
          <w:rFonts w:ascii="Calibri" w:eastAsiaTheme="minorEastAsia" w:hAnsi="Calibri"/>
          <w:noProof/>
          <w:szCs w:val="22"/>
        </w:rPr>
        <w:t>[7</w:t>
      </w:r>
      <w:r w:rsidR="0019265C" w:rsidRPr="00F3584B">
        <w:rPr>
          <w:rFonts w:ascii="Calibri" w:eastAsiaTheme="minorEastAsia" w:hAnsi="Calibri"/>
        </w:rPr>
        <w:fldChar w:fldCharType="end"/>
      </w:r>
      <w:r w:rsidR="00955928" w:rsidRPr="00F3584B">
        <w:rPr>
          <w:rFonts w:ascii="Calibri" w:eastAsiaTheme="minorEastAsia" w:hAnsi="Calibri"/>
        </w:rPr>
        <w:t>]</w:t>
      </w:r>
      <w:r w:rsidR="00DC7479" w:rsidRPr="00F3584B">
        <w:rPr>
          <w:rFonts w:ascii="Calibri" w:eastAsiaTheme="minorEastAsia" w:hAnsi="Calibri"/>
        </w:rPr>
        <w:t>,</w:t>
      </w:r>
      <w:r w:rsidR="0019265C" w:rsidRPr="00F3584B">
        <w:rPr>
          <w:rFonts w:ascii="Calibri" w:eastAsiaTheme="minorEastAsia" w:hAnsi="Calibri"/>
        </w:rPr>
        <w:t xml:space="preserve"> and the value derived from simulation. </w:t>
      </w:r>
    </w:p>
    <w:p w14:paraId="0B22D2CB" w14:textId="77777777" w:rsidR="00F4165C" w:rsidRPr="00F3584B" w:rsidRDefault="00F4165C" w:rsidP="00446C6D">
      <w:pPr>
        <w:rPr>
          <w:rFonts w:ascii="Calibri" w:eastAsiaTheme="minorEastAsia" w:hAnsi="Calibri"/>
        </w:rPr>
      </w:pPr>
    </w:p>
    <w:p w14:paraId="51FD7F7A" w14:textId="77777777" w:rsidR="000E5295" w:rsidRPr="00F3584B" w:rsidRDefault="000E5295" w:rsidP="000E5295">
      <w:pPr>
        <w:pStyle w:val="Heading2"/>
        <w:rPr>
          <w:rFonts w:ascii="Calibri" w:eastAsiaTheme="minorEastAsia" w:hAnsi="Calibri"/>
        </w:rPr>
      </w:pPr>
      <w:bookmarkStart w:id="26" w:name="_Toc531625173"/>
      <w:r w:rsidRPr="00F3584B">
        <w:rPr>
          <w:rFonts w:ascii="Calibri" w:eastAsiaTheme="minorEastAsia" w:hAnsi="Calibri"/>
        </w:rPr>
        <w:lastRenderedPageBreak/>
        <w:t>Mesh Independence</w:t>
      </w:r>
      <w:bookmarkEnd w:id="26"/>
      <w:r w:rsidRPr="00F3584B">
        <w:rPr>
          <w:rFonts w:ascii="Calibri" w:eastAsiaTheme="minorEastAsia" w:hAnsi="Calibri"/>
        </w:rPr>
        <w:t xml:space="preserve"> </w:t>
      </w:r>
    </w:p>
    <w:p w14:paraId="05103AF9" w14:textId="76AA5C1E" w:rsidR="00F4165C" w:rsidRPr="00F3584B" w:rsidRDefault="00F4165C" w:rsidP="00FB5E9B">
      <w:pPr>
        <w:rPr>
          <w:rFonts w:ascii="Calibri" w:hAnsi="Calibri"/>
        </w:rPr>
      </w:pPr>
      <w:r w:rsidRPr="00F3584B">
        <w:rPr>
          <w:rFonts w:ascii="Calibri" w:hAnsi="Calibri"/>
        </w:rPr>
        <w:t>Getting a solution from the simulation is good. However, making the solution mesh independent is really critical. For the reason that, coarse mesh will not capture all the phenomena that are occurring in the model. So, creating the mesh finer and finer will generate a better solution</w:t>
      </w:r>
      <w:r w:rsidR="00BE28B7" w:rsidRPr="00F3584B">
        <w:rPr>
          <w:rFonts w:ascii="Calibri" w:hAnsi="Calibri"/>
        </w:rPr>
        <w:t>.</w:t>
      </w:r>
      <w:r w:rsidRPr="00F3584B">
        <w:rPr>
          <w:rFonts w:ascii="Calibri" w:hAnsi="Calibri"/>
        </w:rPr>
        <w:t xml:space="preserve"> Hence, this is where the tradeoff between computation power and the accuracy of the results come into play. Knowing, when to stop refining the mesh for marginal gain is an engineering judgment, however this leads the solution to be mesh independent. And so keeping this in mind 3 more simulation were created to show the mesh independence shown below</w:t>
      </w:r>
      <w:r w:rsidR="00B65C06" w:rsidRPr="00F3584B">
        <w:rPr>
          <w:rFonts w:ascii="Calibri" w:hAnsi="Calibri"/>
        </w:rPr>
        <w:t xml:space="preserve"> </w:t>
      </w:r>
      <w:r w:rsidR="000E0BB8" w:rsidRPr="00F3584B">
        <w:rPr>
          <w:rFonts w:ascii="Calibri" w:hAnsi="Calibri"/>
        </w:rPr>
        <w:fldChar w:fldCharType="begin"/>
      </w:r>
      <w:r w:rsidR="000E0BB8" w:rsidRPr="00F3584B">
        <w:rPr>
          <w:rFonts w:ascii="Calibri" w:hAnsi="Calibri"/>
        </w:rPr>
        <w:instrText xml:space="preserve"> REF _Ref531443996 \h </w:instrText>
      </w:r>
      <w:r w:rsidR="00E328F0" w:rsidRPr="00F3584B">
        <w:rPr>
          <w:rFonts w:ascii="Calibri" w:hAnsi="Calibri"/>
        </w:rPr>
        <w:instrText xml:space="preserve"> \* MERGEFORMAT </w:instrText>
      </w:r>
      <w:r w:rsidR="000E0BB8" w:rsidRPr="00F3584B">
        <w:rPr>
          <w:rFonts w:ascii="Calibri" w:hAnsi="Calibri"/>
        </w:rPr>
      </w:r>
      <w:r w:rsidR="000E0BB8"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6</w:t>
      </w:r>
      <w:r w:rsidR="000E0BB8" w:rsidRPr="00F3584B">
        <w:rPr>
          <w:rFonts w:ascii="Calibri" w:hAnsi="Calibri"/>
        </w:rPr>
        <w:fldChar w:fldCharType="end"/>
      </w:r>
      <w:r w:rsidR="00F01861" w:rsidRPr="00F3584B">
        <w:rPr>
          <w:rFonts w:ascii="Calibri" w:hAnsi="Calibri"/>
        </w:rPr>
        <w:t xml:space="preserve">, </w:t>
      </w:r>
      <w:r w:rsidR="000E0BB8" w:rsidRPr="00F3584B">
        <w:rPr>
          <w:rFonts w:ascii="Calibri" w:hAnsi="Calibri"/>
        </w:rPr>
        <w:fldChar w:fldCharType="begin"/>
      </w:r>
      <w:r w:rsidR="000E0BB8" w:rsidRPr="00F3584B">
        <w:rPr>
          <w:rFonts w:ascii="Calibri" w:hAnsi="Calibri"/>
        </w:rPr>
        <w:instrText xml:space="preserve"> REF _Ref531444001 \h </w:instrText>
      </w:r>
      <w:r w:rsidR="00E328F0" w:rsidRPr="00F3584B">
        <w:rPr>
          <w:rFonts w:ascii="Calibri" w:hAnsi="Calibri"/>
        </w:rPr>
        <w:instrText xml:space="preserve"> \* MERGEFORMAT </w:instrText>
      </w:r>
      <w:r w:rsidR="000E0BB8" w:rsidRPr="00F3584B">
        <w:rPr>
          <w:rFonts w:ascii="Calibri" w:hAnsi="Calibri"/>
        </w:rPr>
      </w:r>
      <w:r w:rsidR="000E0BB8"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7</w:t>
      </w:r>
      <w:r w:rsidR="000E0BB8" w:rsidRPr="00F3584B">
        <w:rPr>
          <w:rFonts w:ascii="Calibri" w:hAnsi="Calibri"/>
        </w:rPr>
        <w:fldChar w:fldCharType="end"/>
      </w:r>
      <w:r w:rsidR="00F01861" w:rsidRPr="00F3584B">
        <w:rPr>
          <w:rFonts w:ascii="Calibri" w:hAnsi="Calibri"/>
        </w:rPr>
        <w:t xml:space="preserve">, </w:t>
      </w:r>
      <w:r w:rsidR="000E0BB8" w:rsidRPr="00F3584B">
        <w:rPr>
          <w:rFonts w:ascii="Calibri" w:hAnsi="Calibri"/>
        </w:rPr>
        <w:fldChar w:fldCharType="begin"/>
      </w:r>
      <w:r w:rsidR="000E0BB8" w:rsidRPr="00F3584B">
        <w:rPr>
          <w:rFonts w:ascii="Calibri" w:hAnsi="Calibri"/>
        </w:rPr>
        <w:instrText xml:space="preserve"> REF _Ref531444003 \h </w:instrText>
      </w:r>
      <w:r w:rsidR="00E328F0" w:rsidRPr="00F3584B">
        <w:rPr>
          <w:rFonts w:ascii="Calibri" w:hAnsi="Calibri"/>
        </w:rPr>
        <w:instrText xml:space="preserve"> \* MERGEFORMAT </w:instrText>
      </w:r>
      <w:r w:rsidR="000E0BB8" w:rsidRPr="00F3584B">
        <w:rPr>
          <w:rFonts w:ascii="Calibri" w:hAnsi="Calibri"/>
        </w:rPr>
      </w:r>
      <w:r w:rsidR="000E0BB8"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8</w:t>
      </w:r>
      <w:r w:rsidR="000E0BB8" w:rsidRPr="00F3584B">
        <w:rPr>
          <w:rFonts w:ascii="Calibri" w:hAnsi="Calibri"/>
        </w:rPr>
        <w:fldChar w:fldCharType="end"/>
      </w:r>
      <w:r w:rsidRPr="00F3584B">
        <w:rPr>
          <w:rFonts w:ascii="Calibri" w:hAnsi="Calibri"/>
        </w:rPr>
        <w:t xml:space="preserve">. </w:t>
      </w:r>
    </w:p>
    <w:p w14:paraId="5AB31927" w14:textId="77777777" w:rsidR="00F4165C" w:rsidRPr="00F3584B" w:rsidRDefault="00F4165C" w:rsidP="00C304AD">
      <w:pPr>
        <w:rPr>
          <w:rFonts w:ascii="Calibri" w:hAnsi="Calibri"/>
        </w:rPr>
      </w:pPr>
    </w:p>
    <w:p w14:paraId="5A9DD9FC" w14:textId="383D6CAD" w:rsidR="002D7DF5" w:rsidRPr="00F3584B" w:rsidRDefault="00C25B62" w:rsidP="00C304AD">
      <w:pPr>
        <w:rPr>
          <w:rFonts w:ascii="Calibri" w:hAnsi="Calibri"/>
        </w:rPr>
      </w:pPr>
      <w:r w:rsidRPr="00F3584B">
        <w:rPr>
          <w:rFonts w:ascii="Calibri" w:hAnsi="Calibri"/>
          <w:noProof/>
        </w:rPr>
        <w:drawing>
          <wp:inline distT="0" distB="0" distL="0" distR="0" wp14:anchorId="25289C4A" wp14:editId="1FE36215">
            <wp:extent cx="226605" cy="1352550"/>
            <wp:effectExtent l="0" t="0" r="2540" b="0"/>
            <wp:docPr id="13" name="Picture 13" descr="https://scontent.fykz1-1.fna.fbcdn.net/v/t1.15752-9/47024035_327999844648282_8143025257528164352_n.png?_nc_cat=106&amp;_nc_ht=scontent.fykz1-1.fna&amp;oh=591b8032dff183be0226f7ce1ce887cb&amp;oe=5C6827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ttps://scontent.fykz1-1.fna.fbcdn.net/v/t1.15752-9/47024035_327999844648282_8143025257528164352_n.png?_nc_cat=106&amp;_nc_ht=scontent.fykz1-1.fna&amp;oh=591b8032dff183be0226f7ce1ce887cb&amp;oe=5C68277D"/>
                    <pic:cNvPicPr>
                      <a:picLocks noChangeAspect="1"/>
                    </pic:cNvPicPr>
                  </pic:nvPicPr>
                  <pic:blipFill rotWithShape="1">
                    <a:blip r:embed="rId23" cstate="print">
                      <a:extLst>
                        <a:ext uri="{28A0092B-C50C-407E-A947-70E740481C1C}">
                          <a14:useLocalDpi xmlns:a14="http://schemas.microsoft.com/office/drawing/2010/main" val="0"/>
                        </a:ext>
                      </a:extLst>
                    </a:blip>
                    <a:srcRect l="93428" t="12530" r="1443" b="26106"/>
                    <a:stretch/>
                  </pic:blipFill>
                  <pic:spPr bwMode="auto">
                    <a:xfrm>
                      <a:off x="0" y="0"/>
                      <a:ext cx="233606" cy="1394336"/>
                    </a:xfrm>
                    <a:prstGeom prst="rect">
                      <a:avLst/>
                    </a:prstGeom>
                    <a:noFill/>
                    <a:ln>
                      <a:noFill/>
                    </a:ln>
                    <a:extLst>
                      <a:ext uri="{53640926-AAD7-44D8-BBD7-CCE9431645EC}">
                        <a14:shadowObscured xmlns:a14="http://schemas.microsoft.com/office/drawing/2010/main"/>
                      </a:ext>
                    </a:extLst>
                  </pic:spPr>
                </pic:pic>
              </a:graphicData>
            </a:graphic>
          </wp:inline>
        </w:drawing>
      </w:r>
      <w:r w:rsidR="00964534" w:rsidRPr="00F3584B">
        <w:rPr>
          <w:rFonts w:ascii="Calibri" w:hAnsi="Calibri"/>
          <w:noProof/>
        </w:rPr>
        <mc:AlternateContent>
          <mc:Choice Requires="wpg">
            <w:drawing>
              <wp:inline distT="0" distB="0" distL="0" distR="0" wp14:anchorId="5568F5B0" wp14:editId="30B85B5C">
                <wp:extent cx="3971925" cy="1352550"/>
                <wp:effectExtent l="0" t="0" r="41275" b="6350"/>
                <wp:docPr id="10" name="Group 10"/>
                <wp:cNvGraphicFramePr/>
                <a:graphic xmlns:a="http://schemas.openxmlformats.org/drawingml/2006/main">
                  <a:graphicData uri="http://schemas.microsoft.com/office/word/2010/wordprocessingGroup">
                    <wpg:wgp>
                      <wpg:cNvGrpSpPr/>
                      <wpg:grpSpPr>
                        <a:xfrm>
                          <a:off x="0" y="0"/>
                          <a:ext cx="3971925" cy="1352550"/>
                          <a:chOff x="0" y="0"/>
                          <a:chExt cx="3971925" cy="1352550"/>
                        </a:xfrm>
                      </wpg:grpSpPr>
                      <pic:pic xmlns:pic="http://schemas.openxmlformats.org/drawingml/2006/picture">
                        <pic:nvPicPr>
                          <pic:cNvPr id="7" name="Picture 7" descr="https://scontent.fykz1-1.fna.fbcdn.net/v/t1.15752-9/47024035_327999844648282_8143025257528164352_n.png?_nc_cat=106&amp;_nc_ht=scontent.fykz1-1.fna&amp;oh=591b8032dff183be0226f7ce1ce887cb&amp;oe=5C68277D"/>
                          <pic:cNvPicPr>
                            <a:picLocks noChangeAspect="1"/>
                          </pic:cNvPicPr>
                        </pic:nvPicPr>
                        <pic:blipFill rotWithShape="1">
                          <a:blip r:embed="rId23" cstate="print">
                            <a:extLst>
                              <a:ext uri="{28A0092B-C50C-407E-A947-70E740481C1C}">
                                <a14:useLocalDpi xmlns:a14="http://schemas.microsoft.com/office/drawing/2010/main" val="0"/>
                              </a:ext>
                            </a:extLst>
                          </a:blip>
                          <a:srcRect l="44552" t="22810" r="39584" b="35426"/>
                          <a:stretch/>
                        </pic:blipFill>
                        <pic:spPr bwMode="auto">
                          <a:xfrm>
                            <a:off x="3028950" y="66675"/>
                            <a:ext cx="942975" cy="1238250"/>
                          </a:xfrm>
                          <a:prstGeom prst="rect">
                            <a:avLst/>
                          </a:prstGeom>
                          <a:noFill/>
                          <a:ln w="38100" cap="flat" cmpd="sng" algn="ctr">
                            <a:solidFill>
                              <a:srgbClr val="FF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6" name="Picture 6" descr="https://scontent.fykz1-1.fna.fbcdn.net/v/t1.15752-9/47024035_327999844648282_8143025257528164352_n.png?_nc_cat=106&amp;_nc_ht=scontent.fykz1-1.fna&amp;oh=591b8032dff183be0226f7ce1ce887cb&amp;oe=5C68277D"/>
                          <pic:cNvPicPr>
                            <a:picLocks noChangeAspect="1"/>
                          </pic:cNvPicPr>
                        </pic:nvPicPr>
                        <pic:blipFill rotWithShape="1">
                          <a:blip r:embed="rId23" cstate="print">
                            <a:extLst>
                              <a:ext uri="{28A0092B-C50C-407E-A947-70E740481C1C}">
                                <a14:useLocalDpi xmlns:a14="http://schemas.microsoft.com/office/drawing/2010/main" val="0"/>
                              </a:ext>
                            </a:extLst>
                          </a:blip>
                          <a:srcRect l="28205" t="21204" r="23558" b="33175"/>
                          <a:stretch/>
                        </pic:blipFill>
                        <pic:spPr bwMode="auto">
                          <a:xfrm>
                            <a:off x="0" y="0"/>
                            <a:ext cx="2867025" cy="1352550"/>
                          </a:xfrm>
                          <a:prstGeom prst="rect">
                            <a:avLst/>
                          </a:prstGeom>
                          <a:noFill/>
                          <a:ln>
                            <a:noFill/>
                          </a:ln>
                          <a:extLst>
                            <a:ext uri="{53640926-AAD7-44D8-BBD7-CCE9431645EC}">
                              <a14:shadowObscured xmlns:a14="http://schemas.microsoft.com/office/drawing/2010/main"/>
                            </a:ext>
                          </a:extLst>
                        </pic:spPr>
                      </pic:pic>
                      <wps:wsp>
                        <wps:cNvPr id="9" name="Rectangle 9"/>
                        <wps:cNvSpPr/>
                        <wps:spPr>
                          <a:xfrm>
                            <a:off x="1066800" y="66675"/>
                            <a:ext cx="800100" cy="123825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CE79C7B" id="Group 10" o:spid="_x0000_s1026" style="width:312.75pt;height:106.5pt;mso-position-horizontal-relative:char;mso-position-vertical-relative:line" coordsize="39719,135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">
                <v:shape id="Picture 7" o:spid="_x0000_s1027" type="#_x0000_t75" alt="https://scontent.fykz1-1.fna.fbcdn.net/v/t1.15752-9/47024035_327999844648282_8143025257528164352_n.png?_nc_cat=106&amp;_nc_ht=scontent.fykz1-1.fna&amp;oh=591b8032dff183be0226f7ce1ce887cb&amp;oe=5C68277D" style="position:absolute;left:30289;top:666;width:9430;height:123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" stroked="t" strokecolor="red" strokeweight="3pt">
                  <v:stroke joinstyle="round"/>
                  <v:imagedata r:id="rId24" o:title="47024035_327999844648282_8143025257528164352_n.png?_nc_cat=106&amp;_nc_ht=scontent.fykz1-1" croptop="14949f" cropbottom="23217f" cropleft="29198f" cropright="25942f"/>
                  <v:path arrowok="t"/>
                </v:shape>
                <v:shape id="Picture 6" o:spid="_x0000_s1028" type="#_x0000_t75" alt="https://scontent.fykz1-1.fna.fbcdn.net/v/t1.15752-9/47024035_327999844648282_8143025257528164352_n.png?_nc_cat=106&amp;_nc_ht=scontent.fykz1-1.fna&amp;oh=591b8032dff183be0226f7ce1ce887cb&amp;oe=5C68277D" style="position:absolute;width:28670;height:1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">
                  <v:imagedata r:id="rId24" o:title="47024035_327999844648282_8143025257528164352_n.png?_nc_cat=106&amp;_nc_ht=scontent.fykz1-1" croptop="13896f" cropbottom="21742f" cropleft="18484f" cropright="15439f"/>
                </v:shape>
                <v:rect id="Rectangle 9" o:spid="_x0000_s1029" style="position:absolute;left:10668;top:666;width:8001;height:123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" filled="f" strokecolor="red" strokeweight="3pt"/>
                <w10:anchorlock/>
              </v:group>
            </w:pict>
          </mc:Fallback>
        </mc:AlternateContent>
      </w:r>
      <w:r w:rsidR="00BB152B" w:rsidRPr="00F3584B">
        <w:rPr>
          <w:rFonts w:ascii="Calibri" w:hAnsi="Calibri"/>
          <w:noProof/>
        </w:rPr>
        <mc:AlternateContent>
          <mc:Choice Requires="wps">
            <w:drawing>
              <wp:inline distT="0" distB="0" distL="0" distR="0" wp14:anchorId="3B984A83" wp14:editId="5C6F6332">
                <wp:extent cx="1653235" cy="1434971"/>
                <wp:effectExtent l="0" t="0" r="0" b="0"/>
                <wp:docPr id="60" name="Text Box 60"/>
                <wp:cNvGraphicFramePr/>
                <a:graphic xmlns:a="http://schemas.openxmlformats.org/drawingml/2006/main">
                  <a:graphicData uri="http://schemas.microsoft.com/office/word/2010/wordprocessingShape">
                    <wps:wsp>
                      <wps:cNvSpPr txBox="1"/>
                      <wps:spPr>
                        <a:xfrm>
                          <a:off x="0" y="0"/>
                          <a:ext cx="1653235" cy="1434971"/>
                        </a:xfrm>
                        <a:prstGeom prst="rect">
                          <a:avLst/>
                        </a:prstGeom>
                        <a:noFill/>
                        <a:ln w="6350">
                          <a:noFill/>
                        </a:ln>
                      </wps:spPr>
                      <wps:txbx>
                        <w:txbxContent>
                          <w:p w14:paraId="36F5AAC2" w14:textId="7ED457EC"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26612</w:t>
                            </w:r>
                          </w:p>
                          <w:p w14:paraId="09A4B55D" w14:textId="6E985BA2"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35</w:t>
                            </w:r>
                            <w:r w:rsidRPr="00BB152B">
                              <w:rPr>
                                <w:rFonts w:ascii="Calibri" w:hAnsi="Calibri"/>
                                <w:color w:val="000000" w:themeColor="text1"/>
                                <w:szCs w:val="22"/>
                                <w14:textOutline w14:w="9525" w14:cap="rnd" w14:cmpd="sng" w14:algn="ctr">
                                  <w14:noFill/>
                                  <w14:prstDash w14:val="solid"/>
                                  <w14:bevel/>
                                </w14:textOutline>
                              </w:rPr>
                              <w:t>00</w:t>
                            </w:r>
                          </w:p>
                          <w:p w14:paraId="0ECE5EF2" w14:textId="79A0C0F0"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Max. Stress: 9</w:t>
                            </w:r>
                            <w:r>
                              <w:rPr>
                                <w:rFonts w:ascii="Calibri" w:hAnsi="Calibri"/>
                                <w:color w:val="000000" w:themeColor="text1"/>
                                <w:szCs w:val="22"/>
                                <w14:textOutline w14:w="9525" w14:cap="rnd" w14:cmpd="sng" w14:algn="ctr">
                                  <w14:noFill/>
                                  <w14:prstDash w14:val="solid"/>
                                  <w14:bevel/>
                                </w14:textOutline>
                              </w:rPr>
                              <w:t>4248</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1E1D1932" w14:textId="77777777"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984A83" id="Text Box 60" o:spid="_x0000_s1027" type="#_x0000_t202" style="width:130.2pt;height:11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" filled="f" stroked="f" strokeweight=".5pt">
                <v:textbox>
                  <w:txbxContent>
                    <w:p w14:paraId="36F5AAC2" w14:textId="7ED457EC"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26612</w:t>
                      </w:r>
                    </w:p>
                    <w:p w14:paraId="09A4B55D" w14:textId="6E985BA2"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35</w:t>
                      </w:r>
                      <w:r w:rsidRPr="00BB152B">
                        <w:rPr>
                          <w:rFonts w:ascii="Calibri" w:hAnsi="Calibri"/>
                          <w:color w:val="000000" w:themeColor="text1"/>
                          <w:szCs w:val="22"/>
                          <w14:textOutline w14:w="9525" w14:cap="rnd" w14:cmpd="sng" w14:algn="ctr">
                            <w14:noFill/>
                            <w14:prstDash w14:val="solid"/>
                            <w14:bevel/>
                          </w14:textOutline>
                        </w:rPr>
                        <w:t>00</w:t>
                      </w:r>
                    </w:p>
                    <w:p w14:paraId="0ECE5EF2" w14:textId="79A0C0F0"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Max. Stress: 9</w:t>
                      </w:r>
                      <w:r>
                        <w:rPr>
                          <w:rFonts w:ascii="Calibri" w:hAnsi="Calibri"/>
                          <w:color w:val="000000" w:themeColor="text1"/>
                          <w:szCs w:val="22"/>
                          <w14:textOutline w14:w="9525" w14:cap="rnd" w14:cmpd="sng" w14:algn="ctr">
                            <w14:noFill/>
                            <w14:prstDash w14:val="solid"/>
                            <w14:bevel/>
                          </w14:textOutline>
                        </w:rPr>
                        <w:t>4248</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1E1D1932" w14:textId="77777777" w:rsidR="00DC7479" w:rsidRPr="00BB152B" w:rsidRDefault="00DC7479" w:rsidP="00BB152B">
                      <w:pPr>
                        <w:rPr>
                          <w:rFonts w:ascii="Calibri" w:hAnsi="Calibri"/>
                          <w:color w:val="000000" w:themeColor="text1"/>
                          <w:szCs w:val="22"/>
                          <w14:textOutline w14:w="9525" w14:cap="rnd" w14:cmpd="sng" w14:algn="ctr">
                            <w14:noFill/>
                            <w14:prstDash w14:val="solid"/>
                            <w14:bevel/>
                          </w14:textOutline>
                        </w:rPr>
                      </w:pPr>
                    </w:p>
                  </w:txbxContent>
                </v:textbox>
                <w10:anchorlock/>
              </v:shape>
            </w:pict>
          </mc:Fallback>
        </mc:AlternateContent>
      </w:r>
      <w:r w:rsidR="00964534" w:rsidRPr="00F3584B">
        <w:rPr>
          <w:rFonts w:ascii="Calibri" w:hAnsi="Calibri"/>
        </w:rPr>
        <w:fldChar w:fldCharType="begin"/>
      </w:r>
      <w:r w:rsidR="00964534" w:rsidRPr="00F3584B">
        <w:rPr>
          <w:rFonts w:ascii="Calibri" w:hAnsi="Calibri"/>
        </w:rPr>
        <w:instrText xml:space="preserve"> INCLUDEPICTURE "https://scontent.fykz1-1.fna.fbcdn.net/v/t1.15752-9/47024035_327999844648282_8143025257528164352_n.png?_nc_cat=106&amp;_nc_ht=scontent.fykz1-1.fna&amp;oh=591b8032dff183be0226f7ce1ce887cb&amp;oe=5C68277D" \* MERGEFORMATINET </w:instrText>
      </w:r>
      <w:r w:rsidR="00964534" w:rsidRPr="00F3584B">
        <w:rPr>
          <w:rFonts w:ascii="Calibri" w:hAnsi="Calibri"/>
        </w:rPr>
        <w:fldChar w:fldCharType="end"/>
      </w:r>
      <w:r w:rsidR="00964534" w:rsidRPr="00F3584B">
        <w:rPr>
          <w:rFonts w:ascii="Calibri" w:hAnsi="Calibri"/>
        </w:rPr>
        <w:fldChar w:fldCharType="begin"/>
      </w:r>
      <w:r w:rsidR="00964534" w:rsidRPr="00F3584B">
        <w:rPr>
          <w:rFonts w:ascii="Calibri" w:hAnsi="Calibri"/>
        </w:rPr>
        <w:instrText xml:space="preserve"> INCLUDEPICTURE "https://scontent.fykz1-1.fna.fbcdn.net/v/t1.15752-9/47024035_327999844648282_8143025257528164352_n.png?_nc_cat=106&amp;_nc_ht=scontent.fykz1-1.fna&amp;oh=591b8032dff183be0226f7ce1ce887cb&amp;oe=5C68277D" \* MERGEFORMATINET </w:instrText>
      </w:r>
      <w:r w:rsidR="00964534" w:rsidRPr="00F3584B">
        <w:rPr>
          <w:rFonts w:ascii="Calibri" w:hAnsi="Calibri"/>
        </w:rPr>
        <w:fldChar w:fldCharType="end"/>
      </w:r>
    </w:p>
    <w:p w14:paraId="00807CC8" w14:textId="7F28B506" w:rsidR="006C1C0D" w:rsidRPr="00F3584B" w:rsidRDefault="00964534" w:rsidP="006C1C0D">
      <w:pPr>
        <w:pStyle w:val="Caption"/>
        <w:rPr>
          <w:rFonts w:ascii="Calibri" w:hAnsi="Calibri"/>
        </w:rPr>
      </w:pPr>
      <w:bookmarkStart w:id="27" w:name="_Ref531443996"/>
      <w:bookmarkStart w:id="28" w:name="_Ref531443962"/>
      <w:bookmarkStart w:id="29" w:name="_Toc531625192"/>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6</w:t>
      </w:r>
      <w:r w:rsidRPr="00F3584B">
        <w:rPr>
          <w:rFonts w:ascii="Calibri" w:hAnsi="Calibri"/>
        </w:rPr>
        <w:fldChar w:fldCharType="end"/>
      </w:r>
      <w:bookmarkEnd w:id="27"/>
      <w:r w:rsidRPr="00F3584B">
        <w:rPr>
          <w:rFonts w:ascii="Calibri" w:hAnsi="Calibri"/>
        </w:rPr>
        <w:t xml:space="preserve">: The first mesh refinement approach, using ANSYS's basic </w:t>
      </w:r>
      <w:r w:rsidR="00C25B62" w:rsidRPr="00F3584B">
        <w:rPr>
          <w:rFonts w:ascii="Calibri" w:hAnsi="Calibri"/>
        </w:rPr>
        <w:t>refinement</w:t>
      </w:r>
      <w:bookmarkEnd w:id="28"/>
      <w:bookmarkEnd w:id="29"/>
    </w:p>
    <w:p w14:paraId="44196820" w14:textId="2C797CBB" w:rsidR="00C25B62" w:rsidRPr="00F3584B" w:rsidRDefault="00C25B62" w:rsidP="00C304AD">
      <w:pPr>
        <w:rPr>
          <w:rFonts w:ascii="Calibri" w:hAnsi="Calibri"/>
        </w:rPr>
      </w:pPr>
      <w:r w:rsidRPr="00F3584B">
        <w:rPr>
          <w:rFonts w:ascii="Calibri" w:hAnsi="Calibri"/>
          <w:noProof/>
        </w:rPr>
        <mc:AlternateContent>
          <mc:Choice Requires="wpg">
            <w:drawing>
              <wp:inline distT="0" distB="0" distL="0" distR="0" wp14:anchorId="4B0FDD38" wp14:editId="2E0EF713">
                <wp:extent cx="4205007" cy="1454321"/>
                <wp:effectExtent l="0" t="12700" r="36830" b="6350"/>
                <wp:docPr id="19" name="Group 19"/>
                <wp:cNvGraphicFramePr/>
                <a:graphic xmlns:a="http://schemas.openxmlformats.org/drawingml/2006/main">
                  <a:graphicData uri="http://schemas.microsoft.com/office/word/2010/wordprocessingGroup">
                    <wpg:wgp>
                      <wpg:cNvGrpSpPr/>
                      <wpg:grpSpPr>
                        <a:xfrm>
                          <a:off x="0" y="0"/>
                          <a:ext cx="4205007" cy="1454321"/>
                          <a:chOff x="0" y="0"/>
                          <a:chExt cx="4809951" cy="1598930"/>
                        </a:xfrm>
                      </wpg:grpSpPr>
                      <wpg:grpSp>
                        <wpg:cNvPr id="17" name="Group 17"/>
                        <wpg:cNvGrpSpPr/>
                        <wpg:grpSpPr>
                          <a:xfrm>
                            <a:off x="249381" y="0"/>
                            <a:ext cx="4560570" cy="1598930"/>
                            <a:chOff x="0" y="0"/>
                            <a:chExt cx="4561201" cy="1598930"/>
                          </a:xfrm>
                        </wpg:grpSpPr>
                        <pic:pic xmlns:pic="http://schemas.openxmlformats.org/drawingml/2006/picture">
                          <pic:nvPicPr>
                            <pic:cNvPr id="12" name="Picture 12" descr="https://scontent.fykz1-1.fna.fbcdn.net/v/t1.15752-9/47210062_446693095867508_2714784682465034240_n.png?_nc_cat=110&amp;_nc_ht=scontent.fykz1-1.fna&amp;oh=bcce4b1b82e6a9d0b059f07cc1e16d5c&amp;oe=5C6E1B5E"/>
                            <pic:cNvPicPr>
                              <a:picLocks noChangeAspect="1"/>
                            </pic:cNvPicPr>
                          </pic:nvPicPr>
                          <pic:blipFill rotWithShape="1">
                            <a:blip r:embed="rId25" cstate="print">
                              <a:extLst>
                                <a:ext uri="{28A0092B-C50C-407E-A947-70E740481C1C}">
                                  <a14:useLocalDpi xmlns:a14="http://schemas.microsoft.com/office/drawing/2010/main" val="0"/>
                                </a:ext>
                              </a:extLst>
                            </a:blip>
                            <a:srcRect l="27218" t="13571" r="12481" b="29365"/>
                            <a:stretch/>
                          </pic:blipFill>
                          <pic:spPr bwMode="auto">
                            <a:xfrm>
                              <a:off x="0" y="0"/>
                              <a:ext cx="3382010" cy="15989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descr="https://scontent.fykz1-1.fna.fbcdn.net/v/t1.15752-9/47210062_446693095867508_2714784682465034240_n.png?_nc_cat=110&amp;_nc_ht=scontent.fykz1-1.fna&amp;oh=bcce4b1b82e6a9d0b059f07cc1e16d5c&amp;oe=5C6E1B5E"/>
                            <pic:cNvPicPr>
                              <a:picLocks noChangeAspect="1"/>
                            </pic:cNvPicPr>
                          </pic:nvPicPr>
                          <pic:blipFill rotWithShape="1">
                            <a:blip r:embed="rId25" cstate="print">
                              <a:extLst>
                                <a:ext uri="{28A0092B-C50C-407E-A947-70E740481C1C}">
                                  <a14:useLocalDpi xmlns:a14="http://schemas.microsoft.com/office/drawing/2010/main" val="0"/>
                                </a:ext>
                              </a:extLst>
                            </a:blip>
                            <a:srcRect l="48755" t="17236" r="33908" b="38327"/>
                            <a:stretch/>
                          </pic:blipFill>
                          <pic:spPr bwMode="auto">
                            <a:xfrm>
                              <a:off x="3382641" y="31972"/>
                              <a:ext cx="1178560" cy="1508760"/>
                            </a:xfrm>
                            <a:prstGeom prst="rect">
                              <a:avLst/>
                            </a:prstGeom>
                            <a:noFill/>
                            <a:ln w="38100">
                              <a:solidFill>
                                <a:srgbClr val="FF0000"/>
                              </a:solidFill>
                            </a:ln>
                            <a:extLst>
                              <a:ext uri="{53640926-AAD7-44D8-BBD7-CCE9431645EC}">
                                <a14:shadowObscured xmlns:a14="http://schemas.microsoft.com/office/drawing/2010/main"/>
                              </a:ext>
                            </a:extLst>
                          </pic:spPr>
                        </pic:pic>
                        <wps:wsp>
                          <wps:cNvPr id="16" name="Rectangle 16"/>
                          <wps:cNvSpPr/>
                          <wps:spPr>
                            <a:xfrm>
                              <a:off x="1182965" y="179043"/>
                              <a:ext cx="965187" cy="11823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8" name="Picture 18" descr="https://scontent.fykz1-1.fna.fbcdn.net/v/t1.15752-9/47210062_446693095867508_2714784682465034240_n.png?_nc_cat=110&amp;_nc_ht=scontent.fykz1-1.fna&amp;oh=bcce4b1b82e6a9d0b059f07cc1e16d5c&amp;oe=5C6E1B5E"/>
                          <pic:cNvPicPr>
                            <a:picLocks noChangeAspect="1"/>
                          </pic:cNvPicPr>
                        </pic:nvPicPr>
                        <pic:blipFill rotWithShape="1">
                          <a:blip r:embed="rId25" cstate="print">
                            <a:extLst>
                              <a:ext uri="{28A0092B-C50C-407E-A947-70E740481C1C}">
                                <a14:useLocalDpi xmlns:a14="http://schemas.microsoft.com/office/drawing/2010/main" val="0"/>
                              </a:ext>
                            </a:extLst>
                          </a:blip>
                          <a:srcRect l="93585" t="13573" r="1648" b="25812"/>
                          <a:stretch/>
                        </pic:blipFill>
                        <pic:spPr bwMode="auto">
                          <a:xfrm>
                            <a:off x="0" y="0"/>
                            <a:ext cx="251460" cy="159893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486B88D" id="Group 19" o:spid="_x0000_s1026" style="width:331.1pt;height:114.5pt;mso-position-horizontal-relative:char;mso-position-vertical-relative:line" coordsize="48099,159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">
                <v:group id="Group 17" o:spid="_x0000_s1027" style="position:absolute;left:2493;width:45606;height:15989" coordsize="45612,159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Picture 12" o:spid="_x0000_s1028" type="#_x0000_t75" alt="https://scontent.fykz1-1.fna.fbcdn.net/v/t1.15752-9/47210062_446693095867508_2714784682465034240_n.png?_nc_cat=110&amp;_nc_ht=scontent.fykz1-1.fna&amp;oh=bcce4b1b82e6a9d0b059f07cc1e16d5c&amp;oe=5C6E1B5E" style="position:absolute;width:33820;height:159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">
                    <v:imagedata r:id="rId26" o:title="47210062_446693095867508_2714784682465034240_n.png?_nc_cat=110&amp;_nc_ht=scontent.fykz1-1" croptop="8894f" cropbottom="19245f" cropleft="17838f" cropright="8180f"/>
                  </v:shape>
                  <v:shape id="Picture 14" o:spid="_x0000_s1029" type="#_x0000_t75" alt="https://scontent.fykz1-1.fna.fbcdn.net/v/t1.15752-9/47210062_446693095867508_2714784682465034240_n.png?_nc_cat=110&amp;_nc_ht=scontent.fykz1-1.fna&amp;oh=bcce4b1b82e6a9d0b059f07cc1e16d5c&amp;oe=5C6E1B5E" style="position:absolute;left:33826;top:319;width:11786;height:15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" stroked="t" strokecolor="red" strokeweight="3pt">
                    <v:imagedata r:id="rId26" o:title="47210062_446693095867508_2714784682465034240_n.png?_nc_cat=110&amp;_nc_ht=scontent.fykz1-1" croptop="11296f" cropbottom="25118f" cropleft="31952f" cropright="22222f"/>
                    <v:path arrowok="t"/>
                  </v:shape>
                  <v:rect id="Rectangle 16" o:spid="_x0000_s1030" style="position:absolute;left:11829;top:1790;width:9652;height:118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" filled="f" strokecolor="red" strokeweight="3pt"/>
                </v:group>
                <v:shape id="Picture 18" o:spid="_x0000_s1031" type="#_x0000_t75" alt="https://scontent.fykz1-1.fna.fbcdn.net/v/t1.15752-9/47210062_446693095867508_2714784682465034240_n.png?_nc_cat=110&amp;_nc_ht=scontent.fykz1-1.fna&amp;oh=bcce4b1b82e6a9d0b059f07cc1e16d5c&amp;oe=5C6E1B5E" style="position:absolute;width:2514;height:159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">
                  <v:imagedata r:id="rId26" o:title="47210062_446693095867508_2714784682465034240_n.png?_nc_cat=110&amp;_nc_ht=scontent.fykz1-1" croptop="8895f" cropbottom="16916f" cropleft="61332f" cropright="1080f"/>
                </v:shape>
                <w10:anchorlock/>
              </v:group>
            </w:pict>
          </mc:Fallback>
        </mc:AlternateContent>
      </w:r>
      <w:r w:rsidR="00A21374" w:rsidRPr="00F3584B">
        <w:rPr>
          <w:rFonts w:ascii="Calibri" w:hAnsi="Calibri"/>
          <w:noProof/>
        </w:rPr>
        <mc:AlternateContent>
          <mc:Choice Requires="wps">
            <w:drawing>
              <wp:inline distT="0" distB="0" distL="0" distR="0" wp14:anchorId="21DEEF7F" wp14:editId="00969908">
                <wp:extent cx="1653235" cy="1434971"/>
                <wp:effectExtent l="0" t="0" r="0" b="0"/>
                <wp:docPr id="59" name="Text Box 59"/>
                <wp:cNvGraphicFramePr/>
                <a:graphic xmlns:a="http://schemas.openxmlformats.org/drawingml/2006/main">
                  <a:graphicData uri="http://schemas.microsoft.com/office/word/2010/wordprocessingShape">
                    <wps:wsp>
                      <wps:cNvSpPr txBox="1"/>
                      <wps:spPr>
                        <a:xfrm>
                          <a:off x="0" y="0"/>
                          <a:ext cx="1653235" cy="1434971"/>
                        </a:xfrm>
                        <a:prstGeom prst="rect">
                          <a:avLst/>
                        </a:prstGeom>
                        <a:noFill/>
                        <a:ln w="6350">
                          <a:noFill/>
                        </a:ln>
                      </wps:spPr>
                      <wps:txbx>
                        <w:txbxContent>
                          <w:p w14:paraId="569ABA93" w14:textId="7B63AD14"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Nodes: 43200</w:t>
                            </w:r>
                          </w:p>
                          <w:p w14:paraId="08F48A66" w14:textId="03AD941B"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Elements: 6000</w:t>
                            </w:r>
                          </w:p>
                          <w:p w14:paraId="286E1B3C" w14:textId="0B0F73B5"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93935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23179EC5" w14:textId="77777777"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1DEEF7F" id="Text Box 59" o:spid="_x0000_s1028" type="#_x0000_t202" style="width:130.2pt;height:11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" filled="f" stroked="f" strokeweight=".5pt">
                <v:textbox>
                  <w:txbxContent>
                    <w:p w14:paraId="569ABA93" w14:textId="7B63AD14"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Nodes: 43200</w:t>
                      </w:r>
                    </w:p>
                    <w:p w14:paraId="08F48A66" w14:textId="03AD941B"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Elements: 6000</w:t>
                      </w:r>
                    </w:p>
                    <w:p w14:paraId="286E1B3C" w14:textId="0B0F73B5"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93935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23179EC5" w14:textId="77777777" w:rsidR="00DC7479" w:rsidRPr="00BB152B" w:rsidRDefault="00DC7479" w:rsidP="00A21374">
                      <w:pPr>
                        <w:rPr>
                          <w:rFonts w:ascii="Calibri" w:hAnsi="Calibri"/>
                          <w:color w:val="000000" w:themeColor="text1"/>
                          <w:szCs w:val="22"/>
                          <w14:textOutline w14:w="9525" w14:cap="rnd" w14:cmpd="sng" w14:algn="ctr">
                            <w14:noFill/>
                            <w14:prstDash w14:val="solid"/>
                            <w14:bevel/>
                          </w14:textOutline>
                        </w:rPr>
                      </w:pPr>
                    </w:p>
                  </w:txbxContent>
                </v:textbox>
                <w10:anchorlock/>
              </v:shape>
            </w:pict>
          </mc:Fallback>
        </mc:AlternateContent>
      </w:r>
      <w:r w:rsidRPr="00F3584B">
        <w:rPr>
          <w:rFonts w:ascii="Calibri" w:hAnsi="Calibri"/>
        </w:rPr>
        <w:fldChar w:fldCharType="begin"/>
      </w:r>
      <w:r w:rsidRPr="00F3584B">
        <w:rPr>
          <w:rFonts w:ascii="Calibri" w:hAnsi="Calibri"/>
        </w:rPr>
        <w:instrText xml:space="preserve"> INCLUDEPICTURE "https://scontent.fykz1-1.fna.fbcdn.net/v/t1.15752-9/47210062_446693095867508_2714784682465034240_n.png?_nc_cat=110&amp;_nc_ht=scontent.fykz1-1.fna&amp;oh=bcce4b1b82e6a9d0b059f07cc1e16d5c&amp;oe=5C6E1B5E" \* MERGEFORMATINET </w:instrText>
      </w:r>
      <w:r w:rsidRPr="00F3584B">
        <w:rPr>
          <w:rFonts w:ascii="Calibri" w:hAnsi="Calibri"/>
        </w:rPr>
        <w:fldChar w:fldCharType="end"/>
      </w:r>
      <w:r w:rsidRPr="00F3584B">
        <w:rPr>
          <w:rFonts w:ascii="Calibri" w:hAnsi="Calibri"/>
        </w:rPr>
        <w:fldChar w:fldCharType="begin"/>
      </w:r>
      <w:r w:rsidRPr="00F3584B">
        <w:rPr>
          <w:rFonts w:ascii="Calibri" w:hAnsi="Calibri"/>
        </w:rPr>
        <w:instrText xml:space="preserve"> INCLUDEPICTURE "https://scontent.fykz1-1.fna.fbcdn.net/v/t1.15752-9/47210062_446693095867508_2714784682465034240_n.png?_nc_cat=110&amp;_nc_ht=scontent.fykz1-1.fna&amp;oh=bcce4b1b82e6a9d0b059f07cc1e16d5c&amp;oe=5C6E1B5E" \* MERGEFORMATINET </w:instrText>
      </w:r>
      <w:r w:rsidRPr="00F3584B">
        <w:rPr>
          <w:rFonts w:ascii="Calibri" w:hAnsi="Calibri"/>
        </w:rPr>
        <w:fldChar w:fldCharType="end"/>
      </w:r>
    </w:p>
    <w:p w14:paraId="3DB7E10B" w14:textId="11166FCC" w:rsidR="00F7228D" w:rsidRPr="00F3584B" w:rsidRDefault="00C25B62" w:rsidP="006C1C0D">
      <w:pPr>
        <w:pStyle w:val="Caption"/>
        <w:rPr>
          <w:rFonts w:ascii="Calibri" w:hAnsi="Calibri"/>
        </w:rPr>
      </w:pPr>
      <w:bookmarkStart w:id="30" w:name="_Ref531444001"/>
      <w:bookmarkStart w:id="31" w:name="_Toc531625193"/>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7</w:t>
      </w:r>
      <w:r w:rsidRPr="00F3584B">
        <w:rPr>
          <w:rFonts w:ascii="Calibri" w:hAnsi="Calibri"/>
        </w:rPr>
        <w:fldChar w:fldCharType="end"/>
      </w:r>
      <w:bookmarkEnd w:id="30"/>
      <w:r w:rsidRPr="00F3584B">
        <w:rPr>
          <w:rFonts w:ascii="Calibri" w:hAnsi="Calibri"/>
        </w:rPr>
        <w:t xml:space="preserve">: The second approach was mesh </w:t>
      </w:r>
      <w:r w:rsidR="00C32905" w:rsidRPr="00F3584B">
        <w:rPr>
          <w:rFonts w:ascii="Calibri" w:hAnsi="Calibri"/>
        </w:rPr>
        <w:t>refinement</w:t>
      </w:r>
      <w:bookmarkEnd w:id="31"/>
      <w:r w:rsidR="00F7228D" w:rsidRPr="00F3584B">
        <w:rPr>
          <w:rFonts w:ascii="Calibri" w:hAnsi="Calibri"/>
        </w:rPr>
        <w:fldChar w:fldCharType="begin"/>
      </w:r>
      <w:r w:rsidR="00F7228D" w:rsidRPr="00F3584B">
        <w:rPr>
          <w:rFonts w:ascii="Calibri" w:hAnsi="Calibri"/>
        </w:rPr>
        <w:instrText xml:space="preserve"> INCLUDEPICTURE "https://scontent.fykz1-1.fna.fbcdn.net/v/t1.15752-9/47166614_760088744339654_3831422449384161280_n.png?_nc_cat=109&amp;_nc_ht=scontent.fykz1-1.fna&amp;oh=76abbfc6f9109ae7b6d44d9c0119a4ef&amp;oe=5CA9CF4B" \* MERGEFORMATINET </w:instrText>
      </w:r>
      <w:r w:rsidR="00F7228D" w:rsidRPr="00F3584B">
        <w:rPr>
          <w:rFonts w:ascii="Calibri" w:hAnsi="Calibri"/>
        </w:rPr>
        <w:fldChar w:fldCharType="end"/>
      </w:r>
    </w:p>
    <w:p w14:paraId="2C39EF05" w14:textId="79327B88" w:rsidR="00964534" w:rsidRPr="00F3584B" w:rsidRDefault="00C22AB6" w:rsidP="00C304AD">
      <w:pPr>
        <w:rPr>
          <w:rFonts w:ascii="Calibri" w:hAnsi="Calibri"/>
        </w:rPr>
      </w:pPr>
      <w:r w:rsidRPr="00F3584B">
        <w:rPr>
          <w:rFonts w:ascii="Calibri" w:hAnsi="Calibri"/>
          <w:noProof/>
        </w:rPr>
        <mc:AlternateContent>
          <mc:Choice Requires="wpg">
            <w:drawing>
              <wp:inline distT="0" distB="0" distL="0" distR="0" wp14:anchorId="64B7A6E9" wp14:editId="032EC18B">
                <wp:extent cx="4204042" cy="1406769"/>
                <wp:effectExtent l="0" t="38100" r="38100" b="3175"/>
                <wp:docPr id="31" name="Group 31"/>
                <wp:cNvGraphicFramePr/>
                <a:graphic xmlns:a="http://schemas.openxmlformats.org/drawingml/2006/main">
                  <a:graphicData uri="http://schemas.microsoft.com/office/word/2010/wordprocessingGroup">
                    <wpg:wgp>
                      <wpg:cNvGrpSpPr/>
                      <wpg:grpSpPr>
                        <a:xfrm>
                          <a:off x="0" y="0"/>
                          <a:ext cx="4204042" cy="1406769"/>
                          <a:chOff x="0" y="0"/>
                          <a:chExt cx="5256872" cy="1701800"/>
                        </a:xfrm>
                      </wpg:grpSpPr>
                      <pic:pic xmlns:pic="http://schemas.openxmlformats.org/drawingml/2006/picture">
                        <pic:nvPicPr>
                          <pic:cNvPr id="27" name="Picture 27" descr="https://scontent.fykz1-1.fna.fbcdn.net/v/t1.15752-9/47166614_760088744339654_3831422449384161280_n.png?_nc_cat=109&amp;_nc_ht=scontent.fykz1-1.fna&amp;oh=76abbfc6f9109ae7b6d44d9c0119a4ef&amp;oe=5CA9CF4B"/>
                          <pic:cNvPicPr>
                            <a:picLocks noChangeAspect="1"/>
                          </pic:cNvPicPr>
                        </pic:nvPicPr>
                        <pic:blipFill rotWithShape="1">
                          <a:blip r:embed="rId27" cstate="print">
                            <a:extLst>
                              <a:ext uri="{28A0092B-C50C-407E-A947-70E740481C1C}">
                                <a14:useLocalDpi xmlns:a14="http://schemas.microsoft.com/office/drawing/2010/main" val="0"/>
                              </a:ext>
                            </a:extLst>
                          </a:blip>
                          <a:srcRect l="26390" t="16048" r="13365" b="27169"/>
                          <a:stretch/>
                        </pic:blipFill>
                        <pic:spPr bwMode="auto">
                          <a:xfrm>
                            <a:off x="246185" y="0"/>
                            <a:ext cx="3580130" cy="16668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 name="Picture 28" descr="https://scontent.fykz1-1.fna.fbcdn.net/v/t1.15752-9/47166614_760088744339654_3831422449384161280_n.png?_nc_cat=109&amp;_nc_ht=scontent.fykz1-1.fna&amp;oh=76abbfc6f9109ae7b6d44d9c0119a4ef&amp;oe=5CA9CF4B"/>
                          <pic:cNvPicPr>
                            <a:picLocks noChangeAspect="1"/>
                          </pic:cNvPicPr>
                        </pic:nvPicPr>
                        <pic:blipFill rotWithShape="1">
                          <a:blip r:embed="rId27" cstate="print">
                            <a:extLst>
                              <a:ext uri="{28A0092B-C50C-407E-A947-70E740481C1C}">
                                <a14:useLocalDpi xmlns:a14="http://schemas.microsoft.com/office/drawing/2010/main" val="0"/>
                              </a:ext>
                            </a:extLst>
                          </a:blip>
                          <a:srcRect l="93982" t="13173" r="1527" b="24288"/>
                          <a:stretch/>
                        </pic:blipFill>
                        <pic:spPr bwMode="auto">
                          <a:xfrm>
                            <a:off x="0" y="0"/>
                            <a:ext cx="247015" cy="1701800"/>
                          </a:xfrm>
                          <a:prstGeom prst="rect">
                            <a:avLst/>
                          </a:prstGeom>
                          <a:noFill/>
                          <a:ln>
                            <a:noFill/>
                          </a:ln>
                          <a:extLst>
                            <a:ext uri="{53640926-AAD7-44D8-BBD7-CCE9431645EC}">
                              <a14:shadowObscured xmlns:a14="http://schemas.microsoft.com/office/drawing/2010/main"/>
                            </a:ext>
                          </a:extLst>
                        </pic:spPr>
                      </pic:pic>
                      <wps:wsp>
                        <wps:cNvPr id="29" name="Rectangle 29"/>
                        <wps:cNvSpPr/>
                        <wps:spPr>
                          <a:xfrm>
                            <a:off x="1526345" y="274320"/>
                            <a:ext cx="1041009" cy="1181686"/>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 name="Picture 30" descr="https://scontent.fykz1-1.fna.fbcdn.net/v/t1.15752-9/47166614_760088744339654_3831422449384161280_n.png?_nc_cat=109&amp;_nc_ht=scontent.fykz1-1.fna&amp;oh=76abbfc6f9109ae7b6d44d9c0119a4ef&amp;oe=5CA9CF4B"/>
                          <pic:cNvPicPr>
                            <a:picLocks noChangeAspect="1"/>
                          </pic:cNvPicPr>
                        </pic:nvPicPr>
                        <pic:blipFill rotWithShape="1">
                          <a:blip r:embed="rId27" cstate="print">
                            <a:extLst>
                              <a:ext uri="{28A0092B-C50C-407E-A947-70E740481C1C}">
                                <a14:useLocalDpi xmlns:a14="http://schemas.microsoft.com/office/drawing/2010/main" val="0"/>
                              </a:ext>
                            </a:extLst>
                          </a:blip>
                          <a:srcRect l="47932" t="22517" r="34787" b="34816"/>
                          <a:stretch/>
                        </pic:blipFill>
                        <pic:spPr bwMode="auto">
                          <a:xfrm>
                            <a:off x="3889717" y="0"/>
                            <a:ext cx="1367155" cy="1666875"/>
                          </a:xfrm>
                          <a:prstGeom prst="rect">
                            <a:avLst/>
                          </a:prstGeom>
                          <a:noFill/>
                          <a:ln w="38100">
                            <a:solidFill>
                              <a:srgbClr val="FF0000"/>
                            </a:solidFill>
                          </a:ln>
                          <a:extLst>
                            <a:ext uri="{53640926-AAD7-44D8-BBD7-CCE9431645EC}">
                              <a14:shadowObscured xmlns:a14="http://schemas.microsoft.com/office/drawing/2010/main"/>
                            </a:ext>
                          </a:extLst>
                        </pic:spPr>
                      </pic:pic>
                    </wpg:wgp>
                  </a:graphicData>
                </a:graphic>
              </wp:inline>
            </w:drawing>
          </mc:Choice>
          <mc:Fallback>
            <w:pict>
              <v:group w14:anchorId="16E3C256" id="Group 31" o:spid="_x0000_s1026" style="width:331.05pt;height:110.75pt;mso-position-horizontal-relative:char;mso-position-vertical-relative:line" coordsize="52568,170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">
                <v:shape id="Picture 27" o:spid="_x0000_s1027" type="#_x0000_t75" alt="https://scontent.fykz1-1.fna.fbcdn.net/v/t1.15752-9/47166614_760088744339654_3831422449384161280_n.png?_nc_cat=109&amp;_nc_ht=scontent.fykz1-1.fna&amp;oh=76abbfc6f9109ae7b6d44d9c0119a4ef&amp;oe=5CA9CF4B" style="position:absolute;left:2461;width:35802;height:166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">
                  <v:imagedata r:id="rId28" o:title="47166614_760088744339654_3831422449384161280_n.png?_nc_cat=109&amp;_nc_ht=scontent.fykz1-1" croptop="10517f" cropbottom="17805f" cropleft="17295f" cropright="8759f"/>
                </v:shape>
                <v:shape id="Picture 28" o:spid="_x0000_s1028" type="#_x0000_t75" alt="https://scontent.fykz1-1.fna.fbcdn.net/v/t1.15752-9/47166614_760088744339654_3831422449384161280_n.png?_nc_cat=109&amp;_nc_ht=scontent.fykz1-1.fna&amp;oh=76abbfc6f9109ae7b6d44d9c0119a4ef&amp;oe=5CA9CF4B" style="position:absolute;width:2470;height:170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">
                  <v:imagedata r:id="rId28" o:title="47166614_760088744339654_3831422449384161280_n.png?_nc_cat=109&amp;_nc_ht=scontent.fykz1-1" croptop="8633f" cropbottom="15917f" cropleft="61592f" cropright="1001f"/>
                </v:shape>
                <v:rect id="Rectangle 29" o:spid="_x0000_s1029" style="position:absolute;left:15263;top:2743;width:10410;height:11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" filled="f" strokecolor="red" strokeweight="3pt"/>
                <v:shape id="Picture 30" o:spid="_x0000_s1030" type="#_x0000_t75" alt="https://scontent.fykz1-1.fna.fbcdn.net/v/t1.15752-9/47166614_760088744339654_3831422449384161280_n.png?_nc_cat=109&amp;_nc_ht=scontent.fykz1-1.fna&amp;oh=76abbfc6f9109ae7b6d44d9c0119a4ef&amp;oe=5CA9CF4B" style="position:absolute;left:38897;width:13671;height:166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" stroked="t" strokecolor="red" strokeweight="3pt">
                  <v:imagedata r:id="rId28" o:title="47166614_760088744339654_3831422449384161280_n.png?_nc_cat=109&amp;_nc_ht=scontent.fykz1-1" croptop="14757f" cropbottom="22817f" cropleft="31413f" cropright="22798f"/>
                  <v:path arrowok="t"/>
                </v:shape>
                <w10:anchorlock/>
              </v:group>
            </w:pict>
          </mc:Fallback>
        </mc:AlternateContent>
      </w:r>
      <w:r w:rsidRPr="00F3584B">
        <w:rPr>
          <w:rFonts w:ascii="Calibri" w:hAnsi="Calibri"/>
          <w:noProof/>
        </w:rPr>
        <mc:AlternateContent>
          <mc:Choice Requires="wps">
            <w:drawing>
              <wp:inline distT="0" distB="0" distL="0" distR="0" wp14:anchorId="20BA12DC" wp14:editId="229AD808">
                <wp:extent cx="1653235" cy="1434971"/>
                <wp:effectExtent l="0" t="0" r="0" b="0"/>
                <wp:docPr id="32" name="Text Box 32"/>
                <wp:cNvGraphicFramePr/>
                <a:graphic xmlns:a="http://schemas.openxmlformats.org/drawingml/2006/main">
                  <a:graphicData uri="http://schemas.microsoft.com/office/word/2010/wordprocessingShape">
                    <wps:wsp>
                      <wps:cNvSpPr txBox="1"/>
                      <wps:spPr>
                        <a:xfrm>
                          <a:off x="0" y="0"/>
                          <a:ext cx="1653235" cy="1434971"/>
                        </a:xfrm>
                        <a:prstGeom prst="rect">
                          <a:avLst/>
                        </a:prstGeom>
                        <a:noFill/>
                        <a:ln w="6350">
                          <a:noFill/>
                        </a:ln>
                      </wps:spPr>
                      <wps:txbx>
                        <w:txbxContent>
                          <w:p w14:paraId="6C59C69C" w14:textId="76BF8A9D"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Nodes: 61200</w:t>
                            </w:r>
                          </w:p>
                          <w:p w14:paraId="4B252F8E" w14:textId="45CFDA4D"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Elements: 8500</w:t>
                            </w:r>
                          </w:p>
                          <w:p w14:paraId="6C9E2F2D" w14:textId="6D2FBA45"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93923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0B84D453" w14:textId="5B09D0C4"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BA12DC" id="Text Box 32" o:spid="_x0000_s1029" type="#_x0000_t202" style="width:130.2pt;height:11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" filled="f" stroked="f" strokeweight=".5pt">
                <v:textbox>
                  <w:txbxContent>
                    <w:p w14:paraId="6C59C69C" w14:textId="76BF8A9D"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Nodes: 61200</w:t>
                      </w:r>
                    </w:p>
                    <w:p w14:paraId="4B252F8E" w14:textId="45CFDA4D"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No. of Elements: 8500</w:t>
                      </w:r>
                    </w:p>
                    <w:p w14:paraId="6C9E2F2D" w14:textId="6D2FBA45"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93923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0B84D453" w14:textId="5B09D0C4" w:rsidR="00DC7479" w:rsidRPr="00BB152B" w:rsidRDefault="00DC7479" w:rsidP="00C22AB6">
                      <w:pPr>
                        <w:rPr>
                          <w:rFonts w:ascii="Calibri" w:hAnsi="Calibri"/>
                          <w:color w:val="000000" w:themeColor="text1"/>
                          <w:szCs w:val="22"/>
                          <w14:textOutline w14:w="9525" w14:cap="rnd" w14:cmpd="sng" w14:algn="ctr">
                            <w14:noFill/>
                            <w14:prstDash w14:val="solid"/>
                            <w14:bevel/>
                          </w14:textOutline>
                        </w:rPr>
                      </w:pPr>
                    </w:p>
                  </w:txbxContent>
                </v:textbox>
                <w10:anchorlock/>
              </v:shape>
            </w:pict>
          </mc:Fallback>
        </mc:AlternateContent>
      </w:r>
    </w:p>
    <w:p w14:paraId="676F001E" w14:textId="3CC07343" w:rsidR="003923F6" w:rsidRPr="00F3584B" w:rsidRDefault="00BE28B7" w:rsidP="006C1C0D">
      <w:pPr>
        <w:pStyle w:val="Caption"/>
        <w:rPr>
          <w:rFonts w:ascii="Calibri" w:hAnsi="Calibri"/>
        </w:rPr>
      </w:pPr>
      <w:bookmarkStart w:id="32" w:name="_Ref531444003"/>
      <w:bookmarkStart w:id="33" w:name="_Toc531625194"/>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8</w:t>
      </w:r>
      <w:r w:rsidRPr="00F3584B">
        <w:rPr>
          <w:rFonts w:ascii="Calibri" w:hAnsi="Calibri"/>
        </w:rPr>
        <w:fldChar w:fldCharType="end"/>
      </w:r>
      <w:bookmarkEnd w:id="32"/>
      <w:r w:rsidRPr="00F3584B">
        <w:rPr>
          <w:rFonts w:ascii="Calibri" w:hAnsi="Calibri"/>
        </w:rPr>
        <w:t>: Final approach on mesh refinement</w:t>
      </w:r>
      <w:bookmarkEnd w:id="33"/>
    </w:p>
    <w:p w14:paraId="57535727" w14:textId="6B2A9F49" w:rsidR="00A25BBF" w:rsidRPr="00F3584B" w:rsidRDefault="00F01861" w:rsidP="00403E5B">
      <w:pPr>
        <w:rPr>
          <w:rFonts w:ascii="Calibri" w:hAnsi="Calibri"/>
        </w:rPr>
      </w:pPr>
      <w:r w:rsidRPr="00F3584B">
        <w:rPr>
          <w:rFonts w:ascii="Calibri" w:hAnsi="Calibri"/>
        </w:rPr>
        <w:t xml:space="preserve">As seen above, this mesh is better in many ways than a generic mesh that is produced by </w:t>
      </w:r>
      <w:r w:rsidR="00A25BBF" w:rsidRPr="00F3584B">
        <w:rPr>
          <w:rFonts w:ascii="Calibri" w:hAnsi="Calibri"/>
        </w:rPr>
        <w:t xml:space="preserve">ANSYS. In the last two iteration, </w:t>
      </w:r>
      <w:r w:rsidR="00A25BBF" w:rsidRPr="00F3584B">
        <w:rPr>
          <w:rFonts w:ascii="Calibri" w:hAnsi="Calibri"/>
        </w:rPr>
        <w:fldChar w:fldCharType="begin"/>
      </w:r>
      <w:r w:rsidR="00A25BBF" w:rsidRPr="00F3584B">
        <w:rPr>
          <w:rFonts w:ascii="Calibri" w:hAnsi="Calibri"/>
        </w:rPr>
        <w:instrText xml:space="preserve"> REF _Ref531444001 \h </w:instrText>
      </w:r>
      <w:r w:rsidR="00E328F0" w:rsidRPr="00F3584B">
        <w:rPr>
          <w:rFonts w:ascii="Calibri" w:hAnsi="Calibri"/>
        </w:rPr>
        <w:instrText xml:space="preserve"> \* MERGEFORMAT </w:instrText>
      </w:r>
      <w:r w:rsidR="00A25BBF" w:rsidRPr="00F3584B">
        <w:rPr>
          <w:rFonts w:ascii="Calibri" w:hAnsi="Calibri"/>
        </w:rPr>
      </w:r>
      <w:r w:rsidR="00A25BBF"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7</w:t>
      </w:r>
      <w:r w:rsidR="00A25BBF" w:rsidRPr="00F3584B">
        <w:rPr>
          <w:rFonts w:ascii="Calibri" w:hAnsi="Calibri"/>
        </w:rPr>
        <w:fldChar w:fldCharType="end"/>
      </w:r>
      <w:r w:rsidR="00A25BBF" w:rsidRPr="00F3584B">
        <w:rPr>
          <w:rFonts w:ascii="Calibri" w:hAnsi="Calibri"/>
        </w:rPr>
        <w:t xml:space="preserve"> and </w:t>
      </w:r>
      <w:r w:rsidR="00A25BBF" w:rsidRPr="00F3584B">
        <w:rPr>
          <w:rFonts w:ascii="Calibri" w:hAnsi="Calibri"/>
        </w:rPr>
        <w:fldChar w:fldCharType="begin"/>
      </w:r>
      <w:r w:rsidR="00A25BBF" w:rsidRPr="00F3584B">
        <w:rPr>
          <w:rFonts w:ascii="Calibri" w:hAnsi="Calibri"/>
        </w:rPr>
        <w:instrText xml:space="preserve"> REF _Ref531444003 \h </w:instrText>
      </w:r>
      <w:r w:rsidR="00E328F0" w:rsidRPr="00F3584B">
        <w:rPr>
          <w:rFonts w:ascii="Calibri" w:hAnsi="Calibri"/>
        </w:rPr>
        <w:instrText xml:space="preserve"> \* MERGEFORMAT </w:instrText>
      </w:r>
      <w:r w:rsidR="00A25BBF" w:rsidRPr="00F3584B">
        <w:rPr>
          <w:rFonts w:ascii="Calibri" w:hAnsi="Calibri"/>
        </w:rPr>
      </w:r>
      <w:r w:rsidR="00A25BBF"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8</w:t>
      </w:r>
      <w:r w:rsidR="00A25BBF" w:rsidRPr="00F3584B">
        <w:rPr>
          <w:rFonts w:ascii="Calibri" w:hAnsi="Calibri"/>
        </w:rPr>
        <w:fldChar w:fldCharType="end"/>
      </w:r>
      <w:r w:rsidR="00A25BBF" w:rsidRPr="00F3584B">
        <w:rPr>
          <w:rFonts w:ascii="Calibri" w:hAnsi="Calibri"/>
        </w:rPr>
        <w:t xml:space="preserve"> there are no elements </w:t>
      </w:r>
      <w:r w:rsidR="00476290" w:rsidRPr="00F3584B">
        <w:rPr>
          <w:rFonts w:ascii="Calibri" w:hAnsi="Calibri"/>
        </w:rPr>
        <w:t xml:space="preserve">that are triangular. This preserves the consistency of the mesh build. In addition to this, </w:t>
      </w:r>
      <w:r w:rsidR="00F5041C" w:rsidRPr="00F3584B">
        <w:rPr>
          <w:rFonts w:ascii="Calibri" w:hAnsi="Calibri"/>
        </w:rPr>
        <w:t xml:space="preserve">more importance was given to the top and bottom part of the hole. This is so, these two areas are </w:t>
      </w:r>
      <w:r w:rsidR="0026011C" w:rsidRPr="00F3584B">
        <w:rPr>
          <w:rFonts w:ascii="Calibri" w:hAnsi="Calibri"/>
        </w:rPr>
        <w:t>critical</w:t>
      </w:r>
      <w:r w:rsidR="00F5041C" w:rsidRPr="00F3584B">
        <w:rPr>
          <w:rFonts w:ascii="Calibri" w:hAnsi="Calibri"/>
        </w:rPr>
        <w:t xml:space="preserve"> in calculating th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2446B7" w:rsidRPr="00F3584B">
        <w:rPr>
          <w:rFonts w:ascii="Calibri" w:hAnsi="Calibri"/>
        </w:rPr>
        <w:t xml:space="preserve">, because this is where the maximum stresses occur. </w:t>
      </w:r>
      <w:r w:rsidR="003A7801" w:rsidRPr="00F3584B">
        <w:rPr>
          <w:rFonts w:ascii="Calibri" w:hAnsi="Calibri"/>
        </w:rPr>
        <w:t xml:space="preserve">Based on </w:t>
      </w:r>
      <w:r w:rsidR="00C12E27" w:rsidRPr="00F3584B">
        <w:rPr>
          <w:rFonts w:ascii="Calibri" w:hAnsi="Calibri"/>
        </w:rPr>
        <w:t>these results</w:t>
      </w:r>
      <w:r w:rsidR="003A7801" w:rsidRPr="00F3584B">
        <w:rPr>
          <w:rFonts w:ascii="Calibri" w:hAnsi="Calibri"/>
        </w:rPr>
        <w:t xml:space="preserve">, a mesh convergence plot was derived. And the relationship between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3A7801" w:rsidRPr="00F3584B">
        <w:rPr>
          <w:rFonts w:ascii="Calibri" w:hAnsi="Calibri"/>
        </w:rPr>
        <w:t xml:space="preserve"> and </w:t>
      </w:r>
      <w:r w:rsidR="002A4330" w:rsidRPr="00F3584B">
        <w:rPr>
          <w:rFonts w:ascii="Calibri" w:hAnsi="Calibri"/>
        </w:rPr>
        <w:t xml:space="preserve">number of elements was plotted. </w:t>
      </w:r>
      <w:r w:rsidR="00B2752D" w:rsidRPr="00F3584B">
        <w:rPr>
          <w:rFonts w:ascii="Calibri" w:hAnsi="Calibri"/>
        </w:rPr>
        <w:t>As shown the value converges around 2.25.</w:t>
      </w:r>
    </w:p>
    <w:p w14:paraId="5DA0287F" w14:textId="643E83AD" w:rsidR="00B2752D" w:rsidRPr="00F3584B" w:rsidRDefault="00B2752D" w:rsidP="00403E5B">
      <w:pPr>
        <w:rPr>
          <w:rFonts w:ascii="Calibri" w:hAnsi="Calibri"/>
        </w:rPr>
      </w:pPr>
    </w:p>
    <w:p w14:paraId="4D4E6122" w14:textId="5E29DE66" w:rsidR="00B2752D" w:rsidRPr="00F3584B" w:rsidRDefault="00B2752D" w:rsidP="00B2752D">
      <w:pPr>
        <w:jc w:val="center"/>
        <w:rPr>
          <w:rFonts w:ascii="Calibri" w:hAnsi="Calibri"/>
        </w:rPr>
      </w:pPr>
      <w:r w:rsidRPr="00F3584B">
        <w:rPr>
          <w:rFonts w:ascii="Calibri" w:hAnsi="Calibri"/>
          <w:noProof/>
        </w:rPr>
        <w:lastRenderedPageBreak/>
        <w:drawing>
          <wp:inline distT="0" distB="0" distL="0" distR="0" wp14:anchorId="0745D7A9" wp14:editId="43A8819B">
            <wp:extent cx="3790950" cy="1885950"/>
            <wp:effectExtent l="12700" t="12700" r="635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CA9C43" w14:textId="133E5B90" w:rsidR="002D1127" w:rsidRPr="00F3584B" w:rsidRDefault="00B2752D" w:rsidP="00B2752D">
      <w:pPr>
        <w:pStyle w:val="Caption"/>
        <w:rPr>
          <w:rFonts w:ascii="Calibri" w:hAnsi="Calibri"/>
        </w:rPr>
      </w:pPr>
      <w:bookmarkStart w:id="34" w:name="_Toc531625195"/>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9</w:t>
      </w:r>
      <w:r w:rsidRPr="00F3584B">
        <w:rPr>
          <w:rFonts w:ascii="Calibri" w:hAnsi="Calibri"/>
        </w:rPr>
        <w:fldChar w:fldCharType="end"/>
      </w:r>
      <w:r w:rsidRPr="00F3584B">
        <w:rPr>
          <w:rFonts w:ascii="Calibri" w:hAnsi="Calibri"/>
        </w:rPr>
        <w:t xml:space="preserve">: Convergence in th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F3584B">
        <w:rPr>
          <w:rFonts w:ascii="Calibri" w:hAnsi="Calibri"/>
        </w:rPr>
        <w:t xml:space="preserve"> value as number of elements are increased</w:t>
      </w:r>
      <w:bookmarkEnd w:id="34"/>
    </w:p>
    <w:p w14:paraId="3893D296" w14:textId="77777777" w:rsidR="00B2752D" w:rsidRPr="00F3584B" w:rsidRDefault="00B2752D" w:rsidP="00E328F0">
      <w:pPr>
        <w:rPr>
          <w:rFonts w:ascii="Calibri" w:hAnsi="Calibri"/>
        </w:rPr>
      </w:pPr>
    </w:p>
    <w:bookmarkStart w:id="35" w:name="_Toc531625174"/>
    <w:p w14:paraId="19E2043F" w14:textId="4959C26F" w:rsidR="000E5295" w:rsidRPr="00F3584B" w:rsidRDefault="00DC7479" w:rsidP="00E328F0">
      <w:pPr>
        <w:pStyle w:val="Heading2"/>
        <w:rPr>
          <w:rFonts w:ascii="Calibri" w:eastAsiaTheme="minorEastAsia" w:hAnsi="Calibri"/>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t</m:t>
            </m:r>
          </m:sub>
        </m:sSub>
        <m:r>
          <m:rPr>
            <m:sty m:val="p"/>
          </m:rPr>
          <w:rPr>
            <w:rFonts w:ascii="Cambria Math" w:eastAsiaTheme="minorEastAsia" w:hAnsi="Cambria Math"/>
          </w:rPr>
          <m:t xml:space="preserve"> </m:t>
        </m:r>
      </m:oMath>
      <w:r w:rsidR="002A4330" w:rsidRPr="00F3584B">
        <w:rPr>
          <w:rFonts w:ascii="Calibri" w:eastAsiaTheme="minorEastAsia" w:hAnsi="Calibri"/>
        </w:rPr>
        <w:t xml:space="preserve">and </w:t>
      </w:r>
      <m:oMath>
        <m:f>
          <m:fPr>
            <m:ctrlPr>
              <w:rPr>
                <w:rFonts w:ascii="Cambria Math" w:eastAsiaTheme="minorEastAsia" w:hAnsi="Cambria Math"/>
              </w:rPr>
            </m:ctrlPr>
          </m:fPr>
          <m:num>
            <m:r>
              <w:rPr>
                <w:rFonts w:ascii="Cambria Math" w:eastAsiaTheme="minorEastAsia" w:hAnsi="Cambria Math"/>
              </w:rPr>
              <m:t>A</m:t>
            </m:r>
          </m:num>
          <m:den>
            <m:r>
              <w:rPr>
                <w:rFonts w:ascii="Cambria Math" w:eastAsiaTheme="minorEastAsia" w:hAnsi="Cambria Math"/>
              </w:rPr>
              <m:t>W</m:t>
            </m:r>
          </m:den>
        </m:f>
      </m:oMath>
      <w:r w:rsidR="000E5295" w:rsidRPr="00F3584B">
        <w:rPr>
          <w:rFonts w:ascii="Calibri" w:eastAsiaTheme="minorEastAsia" w:hAnsi="Calibri"/>
        </w:rPr>
        <w:t xml:space="preserve"> Relationship</w:t>
      </w:r>
      <w:bookmarkEnd w:id="35"/>
      <w:r w:rsidR="000E5295" w:rsidRPr="00F3584B">
        <w:rPr>
          <w:rFonts w:ascii="Calibri" w:eastAsiaTheme="minorEastAsia" w:hAnsi="Calibri"/>
        </w:rPr>
        <w:t xml:space="preserve"> </w:t>
      </w:r>
    </w:p>
    <w:p w14:paraId="0EC9A34E" w14:textId="21F3D0BD" w:rsidR="00F815DF" w:rsidRPr="00F3584B" w:rsidRDefault="002D7DF5" w:rsidP="00E328F0">
      <w:pPr>
        <w:rPr>
          <w:rFonts w:ascii="Calibri" w:eastAsiaTheme="minorEastAsia" w:hAnsi="Calibri"/>
          <w:szCs w:val="22"/>
        </w:rPr>
      </w:pPr>
      <w:r w:rsidRPr="00F3584B">
        <w:rPr>
          <w:rFonts w:ascii="Calibri" w:eastAsiaTheme="minorEastAsia" w:hAnsi="Calibri"/>
          <w:szCs w:val="22"/>
        </w:rPr>
        <w:t xml:space="preserve">This simulation is done for only one </w:t>
      </w:r>
      <m:oMath>
        <m:f>
          <m:fPr>
            <m:ctrlPr>
              <w:rPr>
                <w:rFonts w:ascii="Cambria Math" w:eastAsiaTheme="minorEastAsia" w:hAnsi="Cambria Math"/>
                <w:i/>
                <w:szCs w:val="22"/>
              </w:rPr>
            </m:ctrlPr>
          </m:fPr>
          <m:num>
            <m:r>
              <w:rPr>
                <w:rFonts w:ascii="Cambria Math" w:eastAsiaTheme="minorEastAsia" w:hAnsi="Cambria Math"/>
                <w:szCs w:val="22"/>
              </w:rPr>
              <m:t>A</m:t>
            </m:r>
          </m:num>
          <m:den>
            <m:r>
              <w:rPr>
                <w:rFonts w:ascii="Cambria Math" w:eastAsiaTheme="minorEastAsia" w:hAnsi="Cambria Math"/>
                <w:szCs w:val="22"/>
              </w:rPr>
              <m:t>W</m:t>
            </m:r>
          </m:den>
        </m:f>
      </m:oMath>
      <w:r w:rsidRPr="00F3584B">
        <w:rPr>
          <w:rFonts w:ascii="Calibri" w:eastAsiaTheme="minorEastAsia" w:hAnsi="Calibri"/>
          <w:szCs w:val="22"/>
        </w:rPr>
        <w:t xml:space="preserve">, choice. As for to gain an understanding on the relationship between </w:t>
      </w:r>
      <m:oMath>
        <m:f>
          <m:fPr>
            <m:ctrlPr>
              <w:rPr>
                <w:rFonts w:ascii="Cambria Math" w:eastAsiaTheme="minorEastAsia" w:hAnsi="Cambria Math"/>
                <w:i/>
                <w:szCs w:val="22"/>
              </w:rPr>
            </m:ctrlPr>
          </m:fPr>
          <m:num>
            <m:r>
              <w:rPr>
                <w:rFonts w:ascii="Cambria Math" w:eastAsiaTheme="minorEastAsia" w:hAnsi="Cambria Math"/>
                <w:szCs w:val="22"/>
              </w:rPr>
              <m:t>A</m:t>
            </m:r>
          </m:num>
          <m:den>
            <m:r>
              <w:rPr>
                <w:rFonts w:ascii="Cambria Math" w:eastAsiaTheme="minorEastAsia" w:hAnsi="Cambria Math"/>
                <w:szCs w:val="22"/>
              </w:rPr>
              <m:t>W</m:t>
            </m:r>
          </m:den>
        </m:f>
      </m:oMath>
      <w:r w:rsidRPr="00F3584B">
        <w:rPr>
          <w:rFonts w:ascii="Calibri" w:eastAsiaTheme="minorEastAsia" w:hAnsi="Calibri"/>
          <w:szCs w:val="22"/>
        </w:rPr>
        <w:t xml:space="preserve"> and </w:t>
      </w:r>
      <m:oMath>
        <m:sSub>
          <m:sSubPr>
            <m:ctrlPr>
              <w:rPr>
                <w:rFonts w:ascii="Cambria Math" w:eastAsiaTheme="minorEastAsia" w:hAnsi="Cambria Math"/>
                <w:i/>
                <w:szCs w:val="22"/>
              </w:rPr>
            </m:ctrlPr>
          </m:sSubPr>
          <m:e>
            <m:r>
              <w:rPr>
                <w:rFonts w:ascii="Cambria Math" w:eastAsiaTheme="minorEastAsia" w:hAnsi="Cambria Math"/>
                <w:szCs w:val="22"/>
              </w:rPr>
              <m:t>K</m:t>
            </m:r>
          </m:e>
          <m:sub>
            <m:r>
              <w:rPr>
                <w:rFonts w:ascii="Cambria Math" w:eastAsiaTheme="minorEastAsia" w:hAnsi="Cambria Math"/>
                <w:szCs w:val="22"/>
              </w:rPr>
              <m:t>t</m:t>
            </m:r>
          </m:sub>
        </m:sSub>
      </m:oMath>
      <w:r w:rsidR="000D1968" w:rsidRPr="00F3584B">
        <w:rPr>
          <w:rFonts w:ascii="Calibri" w:eastAsiaTheme="minorEastAsia" w:hAnsi="Calibri"/>
          <w:szCs w:val="22"/>
        </w:rPr>
        <w:t>,</w:t>
      </w:r>
      <w:r w:rsidRPr="00F3584B">
        <w:rPr>
          <w:rFonts w:ascii="Calibri" w:eastAsiaTheme="minorEastAsia" w:hAnsi="Calibri"/>
          <w:szCs w:val="22"/>
        </w:rPr>
        <w:t xml:space="preserve"> this method needs to be conducted for multiple </w:t>
      </w:r>
      <m:oMath>
        <m:f>
          <m:fPr>
            <m:ctrlPr>
              <w:rPr>
                <w:rFonts w:ascii="Cambria Math" w:eastAsiaTheme="minorEastAsia" w:hAnsi="Cambria Math"/>
                <w:i/>
                <w:szCs w:val="22"/>
              </w:rPr>
            </m:ctrlPr>
          </m:fPr>
          <m:num>
            <m:r>
              <w:rPr>
                <w:rFonts w:ascii="Cambria Math" w:eastAsiaTheme="minorEastAsia" w:hAnsi="Cambria Math"/>
                <w:szCs w:val="22"/>
              </w:rPr>
              <m:t>A</m:t>
            </m:r>
          </m:num>
          <m:den>
            <m:r>
              <w:rPr>
                <w:rFonts w:ascii="Cambria Math" w:eastAsiaTheme="minorEastAsia" w:hAnsi="Cambria Math"/>
                <w:szCs w:val="22"/>
              </w:rPr>
              <m:t>W</m:t>
            </m:r>
          </m:den>
        </m:f>
      </m:oMath>
      <w:r w:rsidRPr="00F3584B">
        <w:rPr>
          <w:rFonts w:ascii="Calibri" w:eastAsiaTheme="minorEastAsia" w:hAnsi="Calibri"/>
          <w:szCs w:val="22"/>
        </w:rPr>
        <w:t xml:space="preserve"> in order to achieve similar points on the</w:t>
      </w:r>
      <w:r w:rsidR="0068334C" w:rsidRPr="00F3584B">
        <w:rPr>
          <w:rFonts w:ascii="Calibri" w:eastAsiaTheme="minorEastAsia" w:hAnsi="Calibri"/>
          <w:szCs w:val="22"/>
        </w:rPr>
        <w:t xml:space="preserve"> </w:t>
      </w:r>
      <w:r w:rsidR="0068334C" w:rsidRPr="00F3584B">
        <w:rPr>
          <w:rFonts w:ascii="Calibri" w:eastAsiaTheme="minorEastAsia" w:hAnsi="Calibri"/>
          <w:szCs w:val="22"/>
        </w:rPr>
        <w:fldChar w:fldCharType="begin"/>
      </w:r>
      <w:r w:rsidR="0068334C" w:rsidRPr="00F3584B">
        <w:rPr>
          <w:rFonts w:ascii="Calibri" w:eastAsiaTheme="minorEastAsia" w:hAnsi="Calibri"/>
          <w:szCs w:val="22"/>
        </w:rPr>
        <w:instrText xml:space="preserve"> REF _Ref531445097 \h </w:instrText>
      </w:r>
      <w:r w:rsidR="00F22973" w:rsidRPr="00F3584B">
        <w:rPr>
          <w:rFonts w:ascii="Calibri" w:eastAsiaTheme="minorEastAsia" w:hAnsi="Calibri"/>
          <w:szCs w:val="22"/>
        </w:rPr>
        <w:instrText xml:space="preserve"> \* MERGEFORMAT </w:instrText>
      </w:r>
      <w:r w:rsidR="0068334C" w:rsidRPr="00F3584B">
        <w:rPr>
          <w:rFonts w:ascii="Calibri" w:eastAsiaTheme="minorEastAsia" w:hAnsi="Calibri"/>
          <w:szCs w:val="22"/>
        </w:rPr>
      </w:r>
      <w:r w:rsidR="0068334C" w:rsidRPr="00F3584B">
        <w:rPr>
          <w:rFonts w:ascii="Calibri" w:eastAsiaTheme="minorEastAsia" w:hAnsi="Calibri"/>
          <w:szCs w:val="22"/>
        </w:rPr>
        <w:fldChar w:fldCharType="separate"/>
      </w:r>
      <w:r w:rsidR="00B715AF" w:rsidRPr="00F3584B">
        <w:rPr>
          <w:rFonts w:ascii="Calibri" w:hAnsi="Calibri"/>
          <w:szCs w:val="22"/>
        </w:rPr>
        <w:t xml:space="preserve">Figure </w:t>
      </w:r>
      <w:r w:rsidR="00B715AF" w:rsidRPr="00F3584B">
        <w:rPr>
          <w:rFonts w:ascii="Calibri" w:hAnsi="Calibri"/>
          <w:noProof/>
          <w:szCs w:val="22"/>
        </w:rPr>
        <w:t>5</w:t>
      </w:r>
      <w:r w:rsidR="0068334C" w:rsidRPr="00F3584B">
        <w:rPr>
          <w:rFonts w:ascii="Calibri" w:eastAsiaTheme="minorEastAsia" w:hAnsi="Calibri"/>
          <w:szCs w:val="22"/>
        </w:rPr>
        <w:fldChar w:fldCharType="end"/>
      </w:r>
      <w:r w:rsidRPr="00F3584B">
        <w:rPr>
          <w:rFonts w:ascii="Calibri" w:eastAsiaTheme="minorEastAsia" w:hAnsi="Calibri"/>
          <w:szCs w:val="22"/>
        </w:rPr>
        <w:t xml:space="preserve">. </w:t>
      </w:r>
    </w:p>
    <w:p w14:paraId="688AA693" w14:textId="77777777" w:rsidR="00F815DF" w:rsidRPr="00F3584B" w:rsidRDefault="00F815DF" w:rsidP="00E328F0">
      <w:pPr>
        <w:rPr>
          <w:rFonts w:ascii="Calibri" w:eastAsiaTheme="minorEastAsia" w:hAnsi="Calibri"/>
          <w:szCs w:val="22"/>
        </w:rPr>
      </w:pPr>
    </w:p>
    <w:p w14:paraId="2A253AEF" w14:textId="6B545472" w:rsidR="00F815DF" w:rsidRPr="00F3584B" w:rsidRDefault="000D1968" w:rsidP="00E328F0">
      <w:pPr>
        <w:rPr>
          <w:rFonts w:ascii="Calibri" w:eastAsiaTheme="minorEastAsia" w:hAnsi="Calibri"/>
          <w:szCs w:val="22"/>
        </w:rPr>
      </w:pPr>
      <w:r w:rsidRPr="00F3584B">
        <w:rPr>
          <w:rFonts w:ascii="Calibri" w:eastAsiaTheme="minorEastAsia" w:hAnsi="Calibri"/>
          <w:szCs w:val="22"/>
        </w:rPr>
        <w:t>Once, the simulations ha</w:t>
      </w:r>
      <w:r w:rsidR="0072573B" w:rsidRPr="00F3584B">
        <w:rPr>
          <w:rFonts w:ascii="Calibri" w:eastAsiaTheme="minorEastAsia" w:hAnsi="Calibri"/>
          <w:szCs w:val="22"/>
        </w:rPr>
        <w:t>ve</w:t>
      </w:r>
      <w:r w:rsidRPr="00F3584B">
        <w:rPr>
          <w:rFonts w:ascii="Calibri" w:eastAsiaTheme="minorEastAsia" w:hAnsi="Calibri"/>
          <w:szCs w:val="22"/>
        </w:rPr>
        <w:t xml:space="preserve"> been conducted and validated</w:t>
      </w:r>
      <w:r w:rsidR="00331BE7" w:rsidRPr="00F3584B">
        <w:rPr>
          <w:rFonts w:ascii="Calibri" w:eastAsiaTheme="minorEastAsia" w:hAnsi="Calibri"/>
          <w:szCs w:val="22"/>
        </w:rPr>
        <w:t xml:space="preserve"> and also deemed to be mesh independent</w:t>
      </w:r>
      <w:r w:rsidRPr="00F3584B">
        <w:rPr>
          <w:rFonts w:ascii="Calibri" w:eastAsiaTheme="minorEastAsia" w:hAnsi="Calibri"/>
          <w:szCs w:val="22"/>
        </w:rPr>
        <w:t>, t</w:t>
      </w:r>
      <w:r w:rsidR="002D7DF5" w:rsidRPr="00F3584B">
        <w:rPr>
          <w:rFonts w:ascii="Calibri" w:eastAsiaTheme="minorEastAsia" w:hAnsi="Calibri"/>
          <w:szCs w:val="22"/>
        </w:rPr>
        <w:t xml:space="preserve">hen these points can be curve fitted to achieve the relationship between </w:t>
      </w:r>
      <m:oMath>
        <m:f>
          <m:fPr>
            <m:ctrlPr>
              <w:rPr>
                <w:rFonts w:ascii="Cambria Math" w:eastAsiaTheme="minorEastAsia" w:hAnsi="Cambria Math"/>
                <w:i/>
                <w:szCs w:val="22"/>
              </w:rPr>
            </m:ctrlPr>
          </m:fPr>
          <m:num>
            <m:r>
              <w:rPr>
                <w:rFonts w:ascii="Cambria Math" w:eastAsiaTheme="minorEastAsia" w:hAnsi="Cambria Math"/>
                <w:szCs w:val="22"/>
              </w:rPr>
              <m:t>A</m:t>
            </m:r>
          </m:num>
          <m:den>
            <m:r>
              <w:rPr>
                <w:rFonts w:ascii="Cambria Math" w:eastAsiaTheme="minorEastAsia" w:hAnsi="Cambria Math"/>
                <w:szCs w:val="22"/>
              </w:rPr>
              <m:t>W</m:t>
            </m:r>
          </m:den>
        </m:f>
      </m:oMath>
      <w:r w:rsidR="002D7DF5" w:rsidRPr="00F3584B">
        <w:rPr>
          <w:rFonts w:ascii="Calibri" w:eastAsiaTheme="minorEastAsia" w:hAnsi="Calibri"/>
          <w:szCs w:val="22"/>
        </w:rPr>
        <w:t xml:space="preserve"> and </w:t>
      </w:r>
      <m:oMath>
        <m:sSub>
          <m:sSubPr>
            <m:ctrlPr>
              <w:rPr>
                <w:rFonts w:ascii="Cambria Math" w:eastAsiaTheme="minorEastAsia" w:hAnsi="Cambria Math"/>
                <w:i/>
                <w:szCs w:val="22"/>
              </w:rPr>
            </m:ctrlPr>
          </m:sSubPr>
          <m:e>
            <m:r>
              <w:rPr>
                <w:rFonts w:ascii="Cambria Math" w:eastAsiaTheme="minorEastAsia" w:hAnsi="Cambria Math"/>
                <w:szCs w:val="22"/>
              </w:rPr>
              <m:t>K</m:t>
            </m:r>
          </m:e>
          <m:sub>
            <m:r>
              <w:rPr>
                <w:rFonts w:ascii="Cambria Math" w:eastAsiaTheme="minorEastAsia" w:hAnsi="Cambria Math"/>
                <w:szCs w:val="22"/>
              </w:rPr>
              <m:t>t</m:t>
            </m:r>
          </m:sub>
        </m:sSub>
      </m:oMath>
      <w:r w:rsidR="002D7DF5" w:rsidRPr="00F3584B">
        <w:rPr>
          <w:rFonts w:ascii="Calibri" w:eastAsiaTheme="minorEastAsia" w:hAnsi="Calibri"/>
          <w:szCs w:val="22"/>
        </w:rPr>
        <w:t xml:space="preserve">. </w:t>
      </w:r>
      <w:r w:rsidRPr="00F3584B">
        <w:rPr>
          <w:rFonts w:ascii="Calibri" w:eastAsiaTheme="minorEastAsia" w:hAnsi="Calibri"/>
          <w:szCs w:val="22"/>
        </w:rPr>
        <w:t xml:space="preserve">This is how the relationship curve can be derived and plotted. </w:t>
      </w:r>
      <w:r w:rsidR="00331BE7" w:rsidRPr="00F3584B">
        <w:rPr>
          <w:rFonts w:ascii="Calibri" w:eastAsiaTheme="minorEastAsia" w:hAnsi="Calibri"/>
          <w:szCs w:val="22"/>
        </w:rPr>
        <w:t xml:space="preserve">In order to derive the theoretical equation that maps the ratios well, choose is 4 set of ratios, one on the lower spectrum 0.01, one on the high spectrum 0.75 and two point in between for example 0.25 and 0.50. This way there is a broad spectrum </w:t>
      </w:r>
      <m:oMath>
        <m:sSub>
          <m:sSubPr>
            <m:ctrlPr>
              <w:rPr>
                <w:rFonts w:ascii="Cambria Math" w:eastAsiaTheme="minorEastAsia" w:hAnsi="Cambria Math"/>
                <w:i/>
                <w:szCs w:val="22"/>
              </w:rPr>
            </m:ctrlPr>
          </m:sSubPr>
          <m:e>
            <m:r>
              <w:rPr>
                <w:rFonts w:ascii="Cambria Math" w:eastAsiaTheme="minorEastAsia" w:hAnsi="Cambria Math"/>
                <w:szCs w:val="22"/>
              </w:rPr>
              <m:t>K</m:t>
            </m:r>
          </m:e>
          <m:sub>
            <m:r>
              <w:rPr>
                <w:rFonts w:ascii="Cambria Math" w:eastAsiaTheme="minorEastAsia" w:hAnsi="Cambria Math"/>
                <w:szCs w:val="22"/>
              </w:rPr>
              <m:t>t</m:t>
            </m:r>
          </m:sub>
        </m:sSub>
      </m:oMath>
      <w:r w:rsidR="00331BE7" w:rsidRPr="00F3584B">
        <w:rPr>
          <w:rFonts w:ascii="Calibri" w:eastAsiaTheme="minorEastAsia" w:hAnsi="Calibri"/>
          <w:szCs w:val="22"/>
        </w:rPr>
        <w:t xml:space="preserve"> that could be derived, and they could be easily curve fitted. </w:t>
      </w:r>
    </w:p>
    <w:p w14:paraId="71529B05" w14:textId="77777777" w:rsidR="00F815DF" w:rsidRPr="00F3584B" w:rsidRDefault="00F815DF" w:rsidP="00E328F0">
      <w:pPr>
        <w:rPr>
          <w:rFonts w:ascii="Calibri" w:eastAsiaTheme="minorEastAsia" w:hAnsi="Calibri"/>
          <w:szCs w:val="22"/>
        </w:rPr>
      </w:pPr>
    </w:p>
    <w:p w14:paraId="5F77EFBF" w14:textId="696F9300" w:rsidR="00F815DF" w:rsidRPr="00F3584B" w:rsidRDefault="00331BE7" w:rsidP="00E328F0">
      <w:pPr>
        <w:rPr>
          <w:rFonts w:ascii="Calibri" w:eastAsiaTheme="minorEastAsia" w:hAnsi="Calibri"/>
          <w:szCs w:val="22"/>
        </w:rPr>
      </w:pPr>
      <w:r w:rsidRPr="00F3584B">
        <w:rPr>
          <w:rFonts w:ascii="Calibri" w:eastAsiaTheme="minorEastAsia" w:hAnsi="Calibri"/>
          <w:szCs w:val="22"/>
        </w:rPr>
        <w:t>I</w:t>
      </w:r>
      <w:r w:rsidR="002D7DF5" w:rsidRPr="00F3584B">
        <w:rPr>
          <w:rFonts w:ascii="Calibri" w:eastAsiaTheme="minorEastAsia" w:hAnsi="Calibri"/>
          <w:szCs w:val="22"/>
        </w:rPr>
        <w:t>n this report this has not been derived due to time constraint.</w:t>
      </w:r>
      <w:r w:rsidRPr="00F3584B">
        <w:rPr>
          <w:rFonts w:ascii="Calibri" w:eastAsiaTheme="minorEastAsia" w:hAnsi="Calibri"/>
          <w:szCs w:val="22"/>
        </w:rPr>
        <w:t xml:space="preserve"> However, </w:t>
      </w:r>
      <w:r w:rsidR="009F5D3D" w:rsidRPr="00F3584B">
        <w:rPr>
          <w:rFonts w:ascii="Calibri" w:eastAsiaTheme="minorEastAsia" w:hAnsi="Calibri"/>
          <w:szCs w:val="22"/>
        </w:rPr>
        <w:t>here is a numerical equation derived from experimental values,</w:t>
      </w:r>
      <w:r w:rsidR="00F815DF" w:rsidRPr="00F3584B">
        <w:rPr>
          <w:rFonts w:ascii="Calibri" w:eastAsiaTheme="minorEastAsia" w:hAnsi="Calibri"/>
          <w:szCs w:val="22"/>
        </w:rPr>
        <w:t xml:space="preserve"> </w:t>
      </w:r>
      <w:r w:rsidR="00262A24" w:rsidRPr="00F3584B">
        <w:rPr>
          <w:rFonts w:ascii="Calibri" w:eastAsiaTheme="minorEastAsia" w:hAnsi="Calibri"/>
          <w:szCs w:val="22"/>
        </w:rPr>
        <w:t xml:space="preserve">equation </w:t>
      </w:r>
      <w:r w:rsidR="0068334C" w:rsidRPr="00F3584B">
        <w:rPr>
          <w:rFonts w:ascii="Calibri" w:eastAsiaTheme="minorEastAsia" w:hAnsi="Calibri"/>
          <w:szCs w:val="22"/>
        </w:rPr>
        <w:fldChar w:fldCharType="begin"/>
      </w:r>
      <w:r w:rsidR="0068334C" w:rsidRPr="00F3584B">
        <w:rPr>
          <w:rFonts w:ascii="Calibri" w:eastAsiaTheme="minorEastAsia" w:hAnsi="Calibri"/>
          <w:szCs w:val="22"/>
        </w:rPr>
        <w:instrText xml:space="preserve"> REF _Ref531445190 \h </w:instrText>
      </w:r>
      <w:r w:rsidR="00F22973" w:rsidRPr="00F3584B">
        <w:rPr>
          <w:rFonts w:ascii="Calibri" w:eastAsiaTheme="minorEastAsia" w:hAnsi="Calibri"/>
          <w:szCs w:val="22"/>
        </w:rPr>
        <w:instrText xml:space="preserve"> \* MERGEFORMAT </w:instrText>
      </w:r>
      <w:r w:rsidR="0068334C" w:rsidRPr="00F3584B">
        <w:rPr>
          <w:rFonts w:ascii="Calibri" w:eastAsiaTheme="minorEastAsia" w:hAnsi="Calibri"/>
          <w:szCs w:val="22"/>
        </w:rPr>
      </w:r>
      <w:r w:rsidR="0068334C" w:rsidRPr="00F3584B">
        <w:rPr>
          <w:rFonts w:ascii="Calibri" w:eastAsiaTheme="minorEastAsia" w:hAnsi="Calibri"/>
          <w:szCs w:val="22"/>
        </w:rPr>
        <w:fldChar w:fldCharType="separate"/>
      </w:r>
      <w:r w:rsidR="00B715AF" w:rsidRPr="00F3584B">
        <w:rPr>
          <w:rFonts w:ascii="Calibri" w:eastAsiaTheme="minorEastAsia" w:hAnsi="Calibri"/>
          <w:szCs w:val="22"/>
        </w:rPr>
        <w:t>[</w:t>
      </w:r>
      <w:r w:rsidR="00B715AF" w:rsidRPr="00F3584B">
        <w:rPr>
          <w:rFonts w:ascii="Calibri" w:eastAsiaTheme="minorEastAsia" w:hAnsi="Calibri"/>
          <w:noProof/>
          <w:szCs w:val="22"/>
        </w:rPr>
        <w:t>7</w:t>
      </w:r>
      <w:r w:rsidR="00B715AF" w:rsidRPr="00F3584B">
        <w:rPr>
          <w:rFonts w:ascii="Calibri" w:eastAsiaTheme="minorEastAsia" w:hAnsi="Calibri"/>
          <w:szCs w:val="22"/>
        </w:rPr>
        <w:t>]</w:t>
      </w:r>
      <w:r w:rsidR="0068334C" w:rsidRPr="00F3584B">
        <w:rPr>
          <w:rFonts w:ascii="Calibri" w:eastAsiaTheme="minorEastAsia" w:hAnsi="Calibri"/>
          <w:szCs w:val="22"/>
        </w:rPr>
        <w:fldChar w:fldCharType="end"/>
      </w:r>
      <w:r w:rsidR="00511E36" w:rsidRPr="00F3584B">
        <w:rPr>
          <w:rFonts w:ascii="Calibri" w:eastAsiaTheme="minorEastAsia" w:hAnsi="Calibri"/>
          <w:szCs w:val="22"/>
        </w:rPr>
        <w:t xml:space="preserve">, </w:t>
      </w:r>
      <w:r w:rsidR="00511E36" w:rsidRPr="00F3584B">
        <w:rPr>
          <w:rFonts w:ascii="Calibri" w:eastAsiaTheme="minorEastAsia" w:hAnsi="Calibri"/>
          <w:szCs w:val="22"/>
        </w:rPr>
        <w:fldChar w:fldCharType="begin" w:fldLock="1"/>
      </w:r>
      <w:r w:rsidR="00511E36" w:rsidRPr="00F3584B">
        <w:rPr>
          <w:rFonts w:ascii="Calibri" w:eastAsiaTheme="minorEastAsia" w:hAnsi="Calibri"/>
          <w:szCs w:val="22"/>
        </w:rPr>
        <w:instrText>ADDIN CSL_CITATION {"citationItems":[{"id":"ITEM-1","itemData":{"URL":"http://www.fracturemechanics.org/hole.html","accessed":{"date-parts":[["2018","12","3"]]},"id":"ITEM-1","issued":{"date-parts":[["0"]]},"title":"Stress Concentrations at Holes","type":"webpage"},"uris":["http://www.mendeley.com/documents/?uuid=969e0762-2310-39d6-a854-d6cd56a6fd8c"]}],"mendeley":{"formattedCitation":"[3]","plainTextFormattedCitation":"[3]","previouslyFormattedCitation":"[3]"},"properties":{"noteIndex":0},"schema":"https://github.com/citation-style-language/schema/raw/master/csl-citation.json"}</w:instrText>
      </w:r>
      <w:r w:rsidR="00511E36" w:rsidRPr="00F3584B">
        <w:rPr>
          <w:rFonts w:ascii="Calibri" w:eastAsiaTheme="minorEastAsia" w:hAnsi="Calibri"/>
          <w:szCs w:val="22"/>
        </w:rPr>
        <w:fldChar w:fldCharType="separate"/>
      </w:r>
      <w:r w:rsidR="00511E36" w:rsidRPr="00F3584B">
        <w:rPr>
          <w:rFonts w:ascii="Calibri" w:eastAsiaTheme="minorEastAsia" w:hAnsi="Calibri"/>
          <w:noProof/>
          <w:szCs w:val="22"/>
        </w:rPr>
        <w:t>[3]</w:t>
      </w:r>
      <w:r w:rsidR="00511E36" w:rsidRPr="00F3584B">
        <w:rPr>
          <w:rFonts w:ascii="Calibri" w:eastAsiaTheme="minorEastAsia" w:hAnsi="Calibri"/>
          <w:szCs w:val="22"/>
        </w:rPr>
        <w:fldChar w:fldCharType="end"/>
      </w:r>
      <w:r w:rsidR="0068334C" w:rsidRPr="00F3584B">
        <w:rPr>
          <w:rFonts w:ascii="Calibri" w:eastAsiaTheme="minorEastAsia" w:hAnsi="Calibri"/>
          <w:szCs w:val="22"/>
        </w:rPr>
        <w:t xml:space="preserve">. </w:t>
      </w:r>
    </w:p>
    <w:p w14:paraId="173568B4" w14:textId="77777777" w:rsidR="00262A24" w:rsidRPr="00F3584B" w:rsidRDefault="00262A24" w:rsidP="00446C6D">
      <w:pPr>
        <w:rPr>
          <w:rFonts w:ascii="Calibri" w:eastAsiaTheme="minorEastAsia" w:hAnsi="Calibri"/>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3"/>
        <w:gridCol w:w="3117"/>
      </w:tblGrid>
      <w:tr w:rsidR="00262A24" w:rsidRPr="00F3584B" w14:paraId="5EDA15DC" w14:textId="77777777" w:rsidTr="00C53AFD">
        <w:trPr>
          <w:trHeight w:val="737"/>
        </w:trPr>
        <w:tc>
          <w:tcPr>
            <w:tcW w:w="6233" w:type="dxa"/>
            <w:shd w:val="clear" w:color="auto" w:fill="auto"/>
            <w:vAlign w:val="center"/>
          </w:tcPr>
          <w:p w14:paraId="76FE6D98" w14:textId="77777777" w:rsidR="00262A24" w:rsidRPr="00F3584B" w:rsidRDefault="00DC7479" w:rsidP="00262A24">
            <w:pPr>
              <w:autoSpaceDE w:val="0"/>
              <w:autoSpaceDN w:val="0"/>
              <w:adjustRightInd w:val="0"/>
              <w:jc w:val="right"/>
              <w:rPr>
                <w:rFonts w:ascii="Calibri" w:eastAsiaTheme="minorEastAsia" w:hAnsi="Calibri" w:cs="Calibri"/>
                <w:szCs w:val="22"/>
              </w:rPr>
            </w:pPr>
            <m:oMathPara>
              <m:oMathParaPr>
                <m:jc m:val="right"/>
              </m:oMathParaPr>
              <m:oMath>
                <m:sSub>
                  <m:sSubPr>
                    <m:ctrlPr>
                      <w:rPr>
                        <w:rFonts w:ascii="Cambria Math" w:hAnsi="Cambria Math" w:cs="Calibri"/>
                        <w:i/>
                        <w:szCs w:val="22"/>
                      </w:rPr>
                    </m:ctrlPr>
                  </m:sSubPr>
                  <m:e>
                    <m:r>
                      <w:rPr>
                        <w:rFonts w:ascii="Cambria Math" w:hAnsi="Cambria Math" w:cs="Calibri"/>
                        <w:szCs w:val="22"/>
                      </w:rPr>
                      <m:t>K</m:t>
                    </m:r>
                  </m:e>
                  <m:sub>
                    <m:r>
                      <w:rPr>
                        <w:rFonts w:ascii="Cambria Math" w:hAnsi="Cambria Math" w:cs="Calibri"/>
                        <w:szCs w:val="22"/>
                      </w:rPr>
                      <m:t>t</m:t>
                    </m:r>
                  </m:sub>
                </m:sSub>
                <m:r>
                  <w:rPr>
                    <w:rFonts w:ascii="Cambria Math" w:hAnsi="Cambria Math" w:cs="Calibri"/>
                    <w:szCs w:val="22"/>
                  </w:rPr>
                  <m:t>=3-3.14</m:t>
                </m:r>
                <m:d>
                  <m:dPr>
                    <m:ctrlPr>
                      <w:rPr>
                        <w:rFonts w:ascii="Cambria Math" w:hAnsi="Cambria Math" w:cs="Calibri"/>
                        <w:i/>
                        <w:szCs w:val="22"/>
                      </w:rPr>
                    </m:ctrlPr>
                  </m:dPr>
                  <m:e>
                    <m:f>
                      <m:fPr>
                        <m:ctrlPr>
                          <w:rPr>
                            <w:rFonts w:ascii="Cambria Math" w:hAnsi="Cambria Math" w:cs="Calibri"/>
                            <w:i/>
                            <w:szCs w:val="22"/>
                          </w:rPr>
                        </m:ctrlPr>
                      </m:fPr>
                      <m:num>
                        <m:r>
                          <w:rPr>
                            <w:rFonts w:ascii="Cambria Math" w:hAnsi="Cambria Math" w:cs="Calibri"/>
                            <w:szCs w:val="22"/>
                          </w:rPr>
                          <m:t>A</m:t>
                        </m:r>
                      </m:num>
                      <m:den>
                        <m:r>
                          <w:rPr>
                            <w:rFonts w:ascii="Cambria Math" w:hAnsi="Cambria Math" w:cs="Calibri"/>
                            <w:szCs w:val="22"/>
                          </w:rPr>
                          <m:t>W</m:t>
                        </m:r>
                      </m:den>
                    </m:f>
                  </m:e>
                </m:d>
                <m:r>
                  <w:rPr>
                    <w:rFonts w:ascii="Cambria Math" w:hAnsi="Cambria Math" w:cs="Calibri"/>
                    <w:szCs w:val="22"/>
                  </w:rPr>
                  <m:t>+3.67</m:t>
                </m:r>
                <m:sSup>
                  <m:sSupPr>
                    <m:ctrlPr>
                      <w:rPr>
                        <w:rFonts w:ascii="Cambria Math" w:hAnsi="Cambria Math" w:cs="Calibri"/>
                        <w:i/>
                        <w:szCs w:val="22"/>
                      </w:rPr>
                    </m:ctrlPr>
                  </m:sSupPr>
                  <m:e>
                    <m:d>
                      <m:dPr>
                        <m:ctrlPr>
                          <w:rPr>
                            <w:rFonts w:ascii="Cambria Math" w:hAnsi="Cambria Math" w:cs="Calibri"/>
                            <w:i/>
                            <w:szCs w:val="22"/>
                          </w:rPr>
                        </m:ctrlPr>
                      </m:dPr>
                      <m:e>
                        <m:f>
                          <m:fPr>
                            <m:ctrlPr>
                              <w:rPr>
                                <w:rFonts w:ascii="Cambria Math" w:hAnsi="Cambria Math" w:cs="Calibri"/>
                                <w:i/>
                                <w:szCs w:val="22"/>
                              </w:rPr>
                            </m:ctrlPr>
                          </m:fPr>
                          <m:num>
                            <m:r>
                              <w:rPr>
                                <w:rFonts w:ascii="Cambria Math" w:hAnsi="Cambria Math" w:cs="Calibri"/>
                                <w:szCs w:val="22"/>
                              </w:rPr>
                              <m:t>A</m:t>
                            </m:r>
                          </m:num>
                          <m:den>
                            <m:r>
                              <w:rPr>
                                <w:rFonts w:ascii="Cambria Math" w:hAnsi="Cambria Math" w:cs="Calibri"/>
                                <w:szCs w:val="22"/>
                              </w:rPr>
                              <m:t>W</m:t>
                            </m:r>
                          </m:den>
                        </m:f>
                      </m:e>
                    </m:d>
                  </m:e>
                  <m:sup>
                    <m:r>
                      <w:rPr>
                        <w:rFonts w:ascii="Cambria Math" w:hAnsi="Cambria Math" w:cs="Calibri"/>
                        <w:szCs w:val="22"/>
                      </w:rPr>
                      <m:t>2</m:t>
                    </m:r>
                  </m:sup>
                </m:sSup>
                <m:r>
                  <w:rPr>
                    <w:rFonts w:ascii="Cambria Math" w:hAnsi="Cambria Math" w:cs="Calibri"/>
                    <w:szCs w:val="22"/>
                  </w:rPr>
                  <m:t>-1.53</m:t>
                </m:r>
                <m:sSup>
                  <m:sSupPr>
                    <m:ctrlPr>
                      <w:rPr>
                        <w:rFonts w:ascii="Cambria Math" w:hAnsi="Cambria Math" w:cs="Calibri"/>
                        <w:i/>
                        <w:szCs w:val="22"/>
                      </w:rPr>
                    </m:ctrlPr>
                  </m:sSupPr>
                  <m:e>
                    <m:d>
                      <m:dPr>
                        <m:ctrlPr>
                          <w:rPr>
                            <w:rFonts w:ascii="Cambria Math" w:hAnsi="Cambria Math" w:cs="Calibri"/>
                            <w:i/>
                            <w:szCs w:val="22"/>
                          </w:rPr>
                        </m:ctrlPr>
                      </m:dPr>
                      <m:e>
                        <m:f>
                          <m:fPr>
                            <m:ctrlPr>
                              <w:rPr>
                                <w:rFonts w:ascii="Cambria Math" w:hAnsi="Cambria Math" w:cs="Calibri"/>
                                <w:i/>
                                <w:szCs w:val="22"/>
                              </w:rPr>
                            </m:ctrlPr>
                          </m:fPr>
                          <m:num>
                            <m:r>
                              <w:rPr>
                                <w:rFonts w:ascii="Cambria Math" w:hAnsi="Cambria Math" w:cs="Calibri"/>
                                <w:szCs w:val="22"/>
                              </w:rPr>
                              <m:t>A</m:t>
                            </m:r>
                          </m:num>
                          <m:den>
                            <m:r>
                              <w:rPr>
                                <w:rFonts w:ascii="Cambria Math" w:hAnsi="Cambria Math" w:cs="Calibri"/>
                                <w:szCs w:val="22"/>
                              </w:rPr>
                              <m:t>W</m:t>
                            </m:r>
                          </m:den>
                        </m:f>
                      </m:e>
                    </m:d>
                  </m:e>
                  <m:sup>
                    <m:r>
                      <w:rPr>
                        <w:rFonts w:ascii="Cambria Math" w:hAnsi="Cambria Math" w:cs="Calibri"/>
                        <w:szCs w:val="22"/>
                      </w:rPr>
                      <m:t>3</m:t>
                    </m:r>
                  </m:sup>
                </m:sSup>
              </m:oMath>
            </m:oMathPara>
          </w:p>
        </w:tc>
        <w:tc>
          <w:tcPr>
            <w:tcW w:w="3117" w:type="dxa"/>
            <w:shd w:val="clear" w:color="auto" w:fill="auto"/>
            <w:vAlign w:val="bottom"/>
          </w:tcPr>
          <w:p w14:paraId="19BF66DE" w14:textId="695BA4A9" w:rsidR="00262A24" w:rsidRPr="00F3584B" w:rsidRDefault="0068334C" w:rsidP="0068334C">
            <w:pPr>
              <w:autoSpaceDE w:val="0"/>
              <w:autoSpaceDN w:val="0"/>
              <w:adjustRightInd w:val="0"/>
              <w:jc w:val="right"/>
              <w:rPr>
                <w:rFonts w:ascii="Calibri" w:eastAsiaTheme="minorEastAsia" w:hAnsi="Calibri"/>
                <w:szCs w:val="22"/>
              </w:rPr>
            </w:pPr>
            <w:bookmarkStart w:id="36" w:name="_Ref531614026"/>
            <w:bookmarkStart w:id="37" w:name="_Ref531445190"/>
            <w:r w:rsidRPr="00F3584B">
              <w:rPr>
                <w:rFonts w:ascii="Calibri" w:eastAsiaTheme="minorEastAsia" w:hAnsi="Calibri"/>
                <w:szCs w:val="22"/>
              </w:rPr>
              <w:t>[</w:t>
            </w:r>
            <w:r w:rsidRPr="00F3584B">
              <w:rPr>
                <w:rFonts w:ascii="Calibri" w:eastAsiaTheme="minorEastAsia" w:hAnsi="Calibri"/>
                <w:szCs w:val="22"/>
              </w:rPr>
              <w:fldChar w:fldCharType="begin"/>
            </w:r>
            <w:r w:rsidRPr="00F3584B">
              <w:rPr>
                <w:rFonts w:ascii="Calibri" w:eastAsiaTheme="minorEastAsia" w:hAnsi="Calibri"/>
                <w:szCs w:val="22"/>
              </w:rPr>
              <w:instrText xml:space="preserve"> SEQ Equation \* ARABIC </w:instrText>
            </w:r>
            <w:r w:rsidRPr="00F3584B">
              <w:rPr>
                <w:rFonts w:ascii="Calibri" w:eastAsiaTheme="minorEastAsia" w:hAnsi="Calibri"/>
                <w:szCs w:val="22"/>
              </w:rPr>
              <w:fldChar w:fldCharType="separate"/>
            </w:r>
            <w:r w:rsidR="00B715AF" w:rsidRPr="00F3584B">
              <w:rPr>
                <w:rFonts w:ascii="Calibri" w:eastAsiaTheme="minorEastAsia" w:hAnsi="Calibri"/>
                <w:noProof/>
                <w:szCs w:val="22"/>
              </w:rPr>
              <w:t>7</w:t>
            </w:r>
            <w:r w:rsidRPr="00F3584B">
              <w:rPr>
                <w:rFonts w:ascii="Calibri" w:eastAsiaTheme="minorEastAsia" w:hAnsi="Calibri"/>
                <w:szCs w:val="22"/>
              </w:rPr>
              <w:fldChar w:fldCharType="end"/>
            </w:r>
            <w:bookmarkEnd w:id="36"/>
            <w:r w:rsidRPr="00F3584B">
              <w:rPr>
                <w:rFonts w:ascii="Calibri" w:eastAsiaTheme="minorEastAsia" w:hAnsi="Calibri"/>
                <w:szCs w:val="22"/>
              </w:rPr>
              <w:t>]</w:t>
            </w:r>
            <w:bookmarkEnd w:id="37"/>
          </w:p>
        </w:tc>
      </w:tr>
    </w:tbl>
    <w:p w14:paraId="6D2BD909" w14:textId="77777777" w:rsidR="00F4165C" w:rsidRPr="00F3584B" w:rsidRDefault="00F4165C" w:rsidP="00446C6D">
      <w:pPr>
        <w:rPr>
          <w:rFonts w:ascii="Calibri" w:eastAsiaTheme="minorEastAsia" w:hAnsi="Calibri"/>
          <w:szCs w:val="22"/>
        </w:rPr>
      </w:pPr>
    </w:p>
    <w:p w14:paraId="519E444D" w14:textId="69C66C3A" w:rsidR="00F22973" w:rsidRPr="00F3584B" w:rsidRDefault="00262A24" w:rsidP="00B2752D">
      <w:pPr>
        <w:rPr>
          <w:rFonts w:ascii="Calibri" w:eastAsiaTheme="minorEastAsia" w:hAnsi="Calibri"/>
          <w:sz w:val="24"/>
          <w:szCs w:val="22"/>
        </w:rPr>
      </w:pPr>
      <w:r w:rsidRPr="00F3584B">
        <w:rPr>
          <w:rFonts w:ascii="Calibri" w:eastAsiaTheme="minorEastAsia" w:hAnsi="Calibri"/>
          <w:szCs w:val="22"/>
        </w:rPr>
        <w:t xml:space="preserve">Since, the </w:t>
      </w:r>
      <m:oMath>
        <m:sSub>
          <m:sSubPr>
            <m:ctrlPr>
              <w:rPr>
                <w:rFonts w:ascii="Cambria Math" w:eastAsiaTheme="minorEastAsia" w:hAnsi="Cambria Math"/>
                <w:i/>
                <w:szCs w:val="22"/>
              </w:rPr>
            </m:ctrlPr>
          </m:sSubPr>
          <m:e>
            <m:r>
              <w:rPr>
                <w:rFonts w:ascii="Cambria Math" w:eastAsiaTheme="minorEastAsia" w:hAnsi="Cambria Math"/>
                <w:szCs w:val="22"/>
              </w:rPr>
              <m:t>K</m:t>
            </m:r>
          </m:e>
          <m:sub>
            <m:r>
              <w:rPr>
                <w:rFonts w:ascii="Cambria Math" w:eastAsiaTheme="minorEastAsia" w:hAnsi="Cambria Math"/>
                <w:szCs w:val="22"/>
              </w:rPr>
              <m:t>t</m:t>
            </m:r>
          </m:sub>
        </m:sSub>
      </m:oMath>
      <w:r w:rsidRPr="00F3584B">
        <w:rPr>
          <w:rFonts w:ascii="Calibri" w:eastAsiaTheme="minorEastAsia" w:hAnsi="Calibri"/>
          <w:szCs w:val="22"/>
        </w:rPr>
        <w:t xml:space="preserve"> depends only geometrical property rather than material property. It can be </w:t>
      </w:r>
      <w:r w:rsidR="007F19BA" w:rsidRPr="00F3584B">
        <w:rPr>
          <w:rFonts w:ascii="Calibri" w:eastAsiaTheme="minorEastAsia" w:hAnsi="Calibri"/>
          <w:szCs w:val="22"/>
        </w:rPr>
        <w:t>assumed</w:t>
      </w:r>
      <w:r w:rsidRPr="00F3584B">
        <w:rPr>
          <w:rFonts w:ascii="Calibri" w:eastAsiaTheme="minorEastAsia" w:hAnsi="Calibri"/>
          <w:szCs w:val="22"/>
        </w:rPr>
        <w:t xml:space="preserve"> to say that the </w:t>
      </w:r>
      <w:r w:rsidR="0068334C" w:rsidRPr="00F3584B">
        <w:rPr>
          <w:rFonts w:ascii="Calibri" w:eastAsiaTheme="minorEastAsia" w:hAnsi="Calibri"/>
          <w:szCs w:val="22"/>
        </w:rPr>
        <w:t xml:space="preserve">equation </w:t>
      </w:r>
      <w:r w:rsidR="0068334C" w:rsidRPr="00F3584B">
        <w:rPr>
          <w:rFonts w:ascii="Calibri" w:eastAsiaTheme="minorEastAsia" w:hAnsi="Calibri"/>
          <w:szCs w:val="22"/>
        </w:rPr>
        <w:fldChar w:fldCharType="begin"/>
      </w:r>
      <w:r w:rsidR="0068334C" w:rsidRPr="00F3584B">
        <w:rPr>
          <w:rFonts w:ascii="Calibri" w:eastAsiaTheme="minorEastAsia" w:hAnsi="Calibri"/>
          <w:szCs w:val="22"/>
        </w:rPr>
        <w:instrText xml:space="preserve"> REF _Ref531445190 \h </w:instrText>
      </w:r>
      <w:r w:rsidR="00F22973" w:rsidRPr="00F3584B">
        <w:rPr>
          <w:rFonts w:ascii="Calibri" w:eastAsiaTheme="minorEastAsia" w:hAnsi="Calibri"/>
          <w:szCs w:val="22"/>
        </w:rPr>
        <w:instrText xml:space="preserve"> \* MERGEFORMAT </w:instrText>
      </w:r>
      <w:r w:rsidR="0068334C" w:rsidRPr="00F3584B">
        <w:rPr>
          <w:rFonts w:ascii="Calibri" w:eastAsiaTheme="minorEastAsia" w:hAnsi="Calibri"/>
          <w:szCs w:val="22"/>
        </w:rPr>
      </w:r>
      <w:r w:rsidR="0068334C" w:rsidRPr="00F3584B">
        <w:rPr>
          <w:rFonts w:ascii="Calibri" w:eastAsiaTheme="minorEastAsia" w:hAnsi="Calibri"/>
          <w:szCs w:val="22"/>
        </w:rPr>
        <w:fldChar w:fldCharType="separate"/>
      </w:r>
      <w:r w:rsidR="00B715AF" w:rsidRPr="00F3584B">
        <w:rPr>
          <w:rFonts w:ascii="Calibri" w:eastAsiaTheme="minorEastAsia" w:hAnsi="Calibri"/>
          <w:szCs w:val="22"/>
        </w:rPr>
        <w:t>[</w:t>
      </w:r>
      <w:r w:rsidR="00B715AF" w:rsidRPr="00F3584B">
        <w:rPr>
          <w:rFonts w:ascii="Calibri" w:eastAsiaTheme="minorEastAsia" w:hAnsi="Calibri"/>
          <w:noProof/>
          <w:szCs w:val="22"/>
        </w:rPr>
        <w:t>7</w:t>
      </w:r>
      <w:r w:rsidR="00B715AF" w:rsidRPr="00F3584B">
        <w:rPr>
          <w:rFonts w:ascii="Calibri" w:eastAsiaTheme="minorEastAsia" w:hAnsi="Calibri"/>
          <w:szCs w:val="22"/>
        </w:rPr>
        <w:t>]</w:t>
      </w:r>
      <w:r w:rsidR="0068334C" w:rsidRPr="00F3584B">
        <w:rPr>
          <w:rFonts w:ascii="Calibri" w:eastAsiaTheme="minorEastAsia" w:hAnsi="Calibri"/>
          <w:szCs w:val="22"/>
        </w:rPr>
        <w:fldChar w:fldCharType="end"/>
      </w:r>
      <w:r w:rsidRPr="00F3584B">
        <w:rPr>
          <w:rFonts w:ascii="Calibri" w:eastAsiaTheme="minorEastAsia" w:hAnsi="Calibri"/>
          <w:szCs w:val="22"/>
        </w:rPr>
        <w:t xml:space="preserve">, can be used at the relationship curve to obtain the </w:t>
      </w:r>
      <m:oMath>
        <m:sSub>
          <m:sSubPr>
            <m:ctrlPr>
              <w:rPr>
                <w:rFonts w:ascii="Cambria Math" w:eastAsiaTheme="minorEastAsia" w:hAnsi="Cambria Math"/>
                <w:i/>
                <w:szCs w:val="22"/>
              </w:rPr>
            </m:ctrlPr>
          </m:sSubPr>
          <m:e>
            <m:r>
              <w:rPr>
                <w:rFonts w:ascii="Cambria Math" w:eastAsiaTheme="minorEastAsia" w:hAnsi="Cambria Math"/>
                <w:szCs w:val="22"/>
              </w:rPr>
              <m:t>K</m:t>
            </m:r>
          </m:e>
          <m:sub>
            <m:r>
              <w:rPr>
                <w:rFonts w:ascii="Cambria Math" w:eastAsiaTheme="minorEastAsia" w:hAnsi="Cambria Math"/>
                <w:szCs w:val="22"/>
              </w:rPr>
              <m:t>t</m:t>
            </m:r>
          </m:sub>
        </m:sSub>
      </m:oMath>
      <w:r w:rsidRPr="00F3584B">
        <w:rPr>
          <w:rFonts w:ascii="Calibri" w:eastAsiaTheme="minorEastAsia" w:hAnsi="Calibri"/>
          <w:szCs w:val="22"/>
        </w:rPr>
        <w:t xml:space="preserve">. </w:t>
      </w:r>
    </w:p>
    <w:p w14:paraId="196312C5" w14:textId="77777777" w:rsidR="00EA28C7" w:rsidRPr="00F3584B" w:rsidRDefault="00EA28C7">
      <w:pPr>
        <w:jc w:val="left"/>
        <w:rPr>
          <w:rFonts w:ascii="Calibri" w:eastAsiaTheme="minorEastAsia" w:hAnsi="Calibri" w:cstheme="majorBidi"/>
          <w:color w:val="2F5496" w:themeColor="accent1" w:themeShade="BF"/>
          <w:sz w:val="32"/>
          <w:szCs w:val="32"/>
        </w:rPr>
      </w:pPr>
      <w:r w:rsidRPr="00F3584B">
        <w:rPr>
          <w:rFonts w:ascii="Calibri" w:eastAsiaTheme="minorEastAsia" w:hAnsi="Calibri"/>
        </w:rPr>
        <w:br w:type="page"/>
      </w:r>
    </w:p>
    <w:p w14:paraId="0CBDBA43" w14:textId="20453085" w:rsidR="00F4165C" w:rsidRPr="00F3584B" w:rsidRDefault="00A30169" w:rsidP="00E328F0">
      <w:pPr>
        <w:pStyle w:val="Heading1"/>
        <w:rPr>
          <w:rFonts w:ascii="Calibri" w:eastAsiaTheme="minorEastAsia" w:hAnsi="Calibri"/>
        </w:rPr>
      </w:pPr>
      <w:bookmarkStart w:id="38" w:name="_Toc531625175"/>
      <w:r w:rsidRPr="00F3584B">
        <w:rPr>
          <w:rFonts w:ascii="Calibri" w:eastAsiaTheme="minorEastAsia" w:hAnsi="Calibri"/>
        </w:rPr>
        <w:lastRenderedPageBreak/>
        <w:t xml:space="preserve">Case </w:t>
      </w:r>
      <w:r w:rsidR="0068334C" w:rsidRPr="00F3584B">
        <w:rPr>
          <w:rFonts w:ascii="Calibri" w:eastAsiaTheme="minorEastAsia" w:hAnsi="Calibri"/>
        </w:rPr>
        <w:t>2</w:t>
      </w:r>
      <w:r w:rsidRPr="00F3584B">
        <w:rPr>
          <w:rFonts w:ascii="Calibri" w:eastAsiaTheme="minorEastAsia" w:hAnsi="Calibri"/>
        </w:rPr>
        <w:t>:</w:t>
      </w:r>
      <w:r w:rsidR="00964534" w:rsidRPr="00F3584B">
        <w:rPr>
          <w:rFonts w:ascii="Calibri" w:eastAsiaTheme="minorEastAsia" w:hAnsi="Calibri"/>
        </w:rPr>
        <w:t xml:space="preserve"> Steel Pin at Hole and Force/Pressure at Right End</w:t>
      </w:r>
      <w:bookmarkEnd w:id="38"/>
    </w:p>
    <w:p w14:paraId="00E97D01" w14:textId="186D4A7C" w:rsidR="00964534" w:rsidRPr="00F3584B" w:rsidRDefault="00964534" w:rsidP="00E328F0">
      <w:pPr>
        <w:rPr>
          <w:rFonts w:ascii="Calibri" w:hAnsi="Calibri"/>
        </w:rPr>
      </w:pPr>
    </w:p>
    <w:p w14:paraId="33CF3697" w14:textId="3373C2AF" w:rsidR="00964534" w:rsidRPr="00F3584B" w:rsidRDefault="00964534" w:rsidP="00E328F0">
      <w:pPr>
        <w:pStyle w:val="Heading2"/>
        <w:rPr>
          <w:rFonts w:ascii="Calibri" w:hAnsi="Calibri"/>
        </w:rPr>
      </w:pPr>
      <w:bookmarkStart w:id="39" w:name="_Toc531625176"/>
      <w:r w:rsidRPr="00F3584B">
        <w:rPr>
          <w:rFonts w:ascii="Calibri" w:hAnsi="Calibri"/>
        </w:rPr>
        <w:t>Model Generation</w:t>
      </w:r>
      <w:bookmarkEnd w:id="39"/>
    </w:p>
    <w:p w14:paraId="5C3E6FB5" w14:textId="21E13603" w:rsidR="00964534" w:rsidRPr="00F3584B" w:rsidRDefault="00964534" w:rsidP="00E328F0">
      <w:pPr>
        <w:rPr>
          <w:rFonts w:ascii="Calibri" w:hAnsi="Calibri"/>
        </w:rPr>
      </w:pPr>
      <w:r w:rsidRPr="00F3584B">
        <w:rPr>
          <w:rFonts w:ascii="Calibri" w:hAnsi="Calibri"/>
        </w:rPr>
        <w:t>The model dimension</w:t>
      </w:r>
      <w:r w:rsidR="00776691" w:rsidRPr="00F3584B">
        <w:rPr>
          <w:rFonts w:ascii="Calibri" w:hAnsi="Calibri"/>
        </w:rPr>
        <w:t>s</w:t>
      </w:r>
      <w:r w:rsidRPr="00F3584B">
        <w:rPr>
          <w:rFonts w:ascii="Calibri" w:hAnsi="Calibri"/>
        </w:rPr>
        <w:t xml:space="preserve"> </w:t>
      </w:r>
      <w:r w:rsidR="00776691" w:rsidRPr="00F3584B">
        <w:rPr>
          <w:rFonts w:ascii="Calibri" w:hAnsi="Calibri"/>
        </w:rPr>
        <w:t>remain</w:t>
      </w:r>
      <w:r w:rsidRPr="00F3584B">
        <w:rPr>
          <w:rFonts w:ascii="Calibri" w:hAnsi="Calibri"/>
        </w:rPr>
        <w:t xml:space="preserve"> the same, however now there is a pin. Shown below</w:t>
      </w:r>
      <w:r w:rsidR="00566C8D" w:rsidRPr="00F3584B">
        <w:rPr>
          <w:rFonts w:ascii="Calibri" w:hAnsi="Calibri"/>
        </w:rPr>
        <w:t xml:space="preserve">, </w:t>
      </w:r>
      <w:r w:rsidR="00566C8D" w:rsidRPr="00F3584B">
        <w:rPr>
          <w:rFonts w:ascii="Calibri" w:hAnsi="Calibri"/>
        </w:rPr>
        <w:fldChar w:fldCharType="begin"/>
      </w:r>
      <w:r w:rsidR="00566C8D" w:rsidRPr="00F3584B">
        <w:rPr>
          <w:rFonts w:ascii="Calibri" w:hAnsi="Calibri"/>
        </w:rPr>
        <w:instrText xml:space="preserve"> REF _Ref531536792 \h </w:instrText>
      </w:r>
      <w:r w:rsidR="00D775B7" w:rsidRPr="00F3584B">
        <w:rPr>
          <w:rFonts w:ascii="Calibri" w:hAnsi="Calibri"/>
        </w:rPr>
        <w:instrText xml:space="preserve"> \* MERGEFORMAT </w:instrText>
      </w:r>
      <w:r w:rsidR="00566C8D" w:rsidRPr="00F3584B">
        <w:rPr>
          <w:rFonts w:ascii="Calibri" w:hAnsi="Calibri"/>
        </w:rPr>
      </w:r>
      <w:r w:rsidR="00566C8D"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10</w:t>
      </w:r>
      <w:r w:rsidR="00566C8D" w:rsidRPr="00F3584B">
        <w:rPr>
          <w:rFonts w:ascii="Calibri" w:hAnsi="Calibri"/>
        </w:rPr>
        <w:fldChar w:fldCharType="end"/>
      </w:r>
      <w:r w:rsidR="00566C8D" w:rsidRPr="00F3584B">
        <w:rPr>
          <w:rFonts w:ascii="Calibri" w:hAnsi="Calibri"/>
        </w:rPr>
        <w:t xml:space="preserve">. </w:t>
      </w:r>
    </w:p>
    <w:p w14:paraId="592049BF" w14:textId="46BA09FD" w:rsidR="00964534" w:rsidRPr="00F3584B" w:rsidRDefault="00964534" w:rsidP="00E328F0">
      <w:pPr>
        <w:rPr>
          <w:rFonts w:ascii="Calibri" w:hAnsi="Calibri"/>
        </w:rPr>
      </w:pPr>
    </w:p>
    <w:p w14:paraId="6BDBAC13" w14:textId="4E621F62" w:rsidR="00B52CDE" w:rsidRPr="00F3584B" w:rsidRDefault="00B52CDE" w:rsidP="00B52CDE">
      <w:pPr>
        <w:jc w:val="center"/>
        <w:rPr>
          <w:rFonts w:ascii="Calibri" w:hAnsi="Calibri"/>
        </w:rPr>
      </w:pPr>
      <w:r w:rsidRPr="00F3584B">
        <w:rPr>
          <w:rFonts w:ascii="Calibri" w:hAnsi="Calibri"/>
        </w:rPr>
        <w:fldChar w:fldCharType="begin"/>
      </w:r>
      <w:r w:rsidRPr="00F3584B">
        <w:rPr>
          <w:rFonts w:ascii="Calibri" w:hAnsi="Calibri"/>
        </w:rPr>
        <w:instrText xml:space="preserve"> INCLUDEPICTURE "https://scontent.fykz1-1.fna.fbcdn.net/v/t1.15752-9/47221063_213468562878012_3410444061566304256_n.png?_nc_cat=101&amp;_nc_ht=scontent.fykz1-1.fna&amp;oh=4bc37ba2d7ce09695a1f09a41099e2bc&amp;oe=5CAAB6C8" \* MERGEFORMATINET </w:instrText>
      </w:r>
      <w:r w:rsidRPr="00F3584B">
        <w:rPr>
          <w:rFonts w:ascii="Calibri" w:hAnsi="Calibri"/>
        </w:rPr>
        <w:fldChar w:fldCharType="separate"/>
      </w:r>
      <w:r w:rsidRPr="00F3584B">
        <w:rPr>
          <w:rFonts w:ascii="Calibri" w:hAnsi="Calibri"/>
          <w:noProof/>
        </w:rPr>
        <w:drawing>
          <wp:inline distT="0" distB="0" distL="0" distR="0" wp14:anchorId="512E01CE" wp14:editId="76BC5D50">
            <wp:extent cx="2835096" cy="1550822"/>
            <wp:effectExtent l="0" t="0" r="0" b="0"/>
            <wp:docPr id="57" name="Picture 57" descr="https://scontent.fykz1-1.fna.fbcdn.net/v/t1.15752-9/47221063_213468562878012_3410444061566304256_n.png?_nc_cat=101&amp;_nc_ht=scontent.fykz1-1.fna&amp;oh=4bc37ba2d7ce09695a1f09a41099e2bc&amp;oe=5CAAB6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scontent.fykz1-1.fna.fbcdn.net/v/t1.15752-9/47221063_213468562878012_3410444061566304256_n.png?_nc_cat=101&amp;_nc_ht=scontent.fykz1-1.fna&amp;oh=4bc37ba2d7ce09695a1f09a41099e2bc&amp;oe=5CAAB6C8"/>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61183" cy="1565092"/>
                    </a:xfrm>
                    <a:prstGeom prst="rect">
                      <a:avLst/>
                    </a:prstGeom>
                    <a:noFill/>
                    <a:ln>
                      <a:noFill/>
                    </a:ln>
                  </pic:spPr>
                </pic:pic>
              </a:graphicData>
            </a:graphic>
          </wp:inline>
        </w:drawing>
      </w:r>
      <w:r w:rsidRPr="00F3584B">
        <w:rPr>
          <w:rFonts w:ascii="Calibri" w:hAnsi="Calibri"/>
        </w:rPr>
        <w:fldChar w:fldCharType="end"/>
      </w:r>
      <w:r w:rsidRPr="00F3584B">
        <w:rPr>
          <w:rFonts w:ascii="Calibri" w:hAnsi="Calibri"/>
        </w:rPr>
        <w:t xml:space="preserve">  </w:t>
      </w:r>
      <w:r w:rsidRPr="00F3584B">
        <w:rPr>
          <w:rFonts w:ascii="Calibri" w:hAnsi="Calibri"/>
        </w:rPr>
        <w:fldChar w:fldCharType="begin"/>
      </w:r>
      <w:r w:rsidRPr="00F3584B">
        <w:rPr>
          <w:rFonts w:ascii="Calibri" w:hAnsi="Calibri"/>
        </w:rPr>
        <w:instrText xml:space="preserve"> INCLUDEPICTURE "https://scontent.fykz1-1.fna.fbcdn.net/v/t1.15752-9/47284413_363842627701567_4079779530275815424_n.png?_nc_cat=108&amp;_nc_ht=scontent.fykz1-1.fna&amp;oh=8a8e228f3956f941db190efaeb4b14bb&amp;oe=5C9C7A10" \* MERGEFORMATINET </w:instrText>
      </w:r>
      <w:r w:rsidRPr="00F3584B">
        <w:rPr>
          <w:rFonts w:ascii="Calibri" w:hAnsi="Calibri"/>
        </w:rPr>
        <w:fldChar w:fldCharType="separate"/>
      </w:r>
      <w:r w:rsidRPr="00F3584B">
        <w:rPr>
          <w:rFonts w:ascii="Calibri" w:hAnsi="Calibri"/>
          <w:noProof/>
        </w:rPr>
        <w:drawing>
          <wp:inline distT="0" distB="0" distL="0" distR="0" wp14:anchorId="26456E7B" wp14:editId="255AE4CB">
            <wp:extent cx="2997157" cy="1558137"/>
            <wp:effectExtent l="0" t="0" r="635" b="4445"/>
            <wp:docPr id="56" name="Picture 56" descr="https://scontent.fykz1-1.fna.fbcdn.net/v/t1.15752-9/47284413_363842627701567_4079779530275815424_n.png?_nc_cat=108&amp;_nc_ht=scontent.fykz1-1.fna&amp;oh=8a8e228f3956f941db190efaeb4b14bb&amp;oe=5C9C7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scontent.fykz1-1.fna.fbcdn.net/v/t1.15752-9/47284413_363842627701567_4079779530275815424_n.png?_nc_cat=108&amp;_nc_ht=scontent.fykz1-1.fna&amp;oh=8a8e228f3956f941db190efaeb4b14bb&amp;oe=5C9C7A10"/>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13506" cy="1566637"/>
                    </a:xfrm>
                    <a:prstGeom prst="rect">
                      <a:avLst/>
                    </a:prstGeom>
                    <a:noFill/>
                    <a:ln>
                      <a:noFill/>
                    </a:ln>
                  </pic:spPr>
                </pic:pic>
              </a:graphicData>
            </a:graphic>
          </wp:inline>
        </w:drawing>
      </w:r>
      <w:r w:rsidRPr="00F3584B">
        <w:rPr>
          <w:rFonts w:ascii="Calibri" w:hAnsi="Calibri"/>
        </w:rPr>
        <w:fldChar w:fldCharType="end"/>
      </w:r>
    </w:p>
    <w:p w14:paraId="78BB9E5E" w14:textId="77777777" w:rsidR="00B52CDE" w:rsidRPr="00F3584B" w:rsidRDefault="00B52CDE" w:rsidP="00B52CDE">
      <w:pPr>
        <w:jc w:val="center"/>
        <w:rPr>
          <w:rFonts w:ascii="Calibri" w:hAnsi="Calibri"/>
        </w:rPr>
      </w:pPr>
    </w:p>
    <w:p w14:paraId="7B3F477D" w14:textId="1E98ED7E" w:rsidR="00B52CDE" w:rsidRPr="00F3584B" w:rsidRDefault="00F165F0" w:rsidP="00B52CDE">
      <w:pPr>
        <w:jc w:val="center"/>
        <w:rPr>
          <w:rFonts w:ascii="Calibri" w:hAnsi="Calibri"/>
        </w:rPr>
      </w:pPr>
      <w:r w:rsidRPr="00F3584B">
        <w:rPr>
          <w:rFonts w:ascii="Calibri" w:hAnsi="Calibri"/>
        </w:rPr>
        <w:fldChar w:fldCharType="begin"/>
      </w:r>
      <w:r w:rsidRPr="00F3584B">
        <w:rPr>
          <w:rFonts w:ascii="Calibri" w:hAnsi="Calibri"/>
        </w:rPr>
        <w:instrText xml:space="preserve"> INCLUDEPICTURE "https://scontent.fykz1-1.fna.fbcdn.net/v/t1.15752-9/47367531_1103227206507420_304901098437607424_n.png?_nc_cat=105&amp;_nc_ht=scontent.fykz1-1.fna&amp;oh=d6bae4ae8bec59026be936f5b63adf69&amp;oe=5CA0A9E5" \* MERGEFORMATINET </w:instrText>
      </w:r>
      <w:r w:rsidRPr="00F3584B">
        <w:rPr>
          <w:rFonts w:ascii="Calibri" w:hAnsi="Calibri"/>
        </w:rPr>
        <w:fldChar w:fldCharType="separate"/>
      </w:r>
      <w:r w:rsidRPr="00F3584B">
        <w:rPr>
          <w:rFonts w:ascii="Calibri" w:hAnsi="Calibri"/>
          <w:noProof/>
        </w:rPr>
        <w:drawing>
          <wp:inline distT="0" distB="0" distL="0" distR="0" wp14:anchorId="7A700180" wp14:editId="6606668C">
            <wp:extent cx="2713939" cy="1922074"/>
            <wp:effectExtent l="0" t="0" r="4445" b="0"/>
            <wp:docPr id="47" name="Picture 47" descr="https://scontent.fykz1-1.fna.fbcdn.net/v/t1.15752-9/47367531_1103227206507420_304901098437607424_n.png?_nc_cat=105&amp;_nc_ht=scontent.fykz1-1.fna&amp;oh=d6bae4ae8bec59026be936f5b63adf69&amp;oe=5CA0A9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fykz1-1.fna.fbcdn.net/v/t1.15752-9/47367531_1103227206507420_304901098437607424_n.png?_nc_cat=105&amp;_nc_ht=scontent.fykz1-1.fna&amp;oh=d6bae4ae8bec59026be936f5b63adf69&amp;oe=5CA0A9E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727" t="1614" r="1493" b="2389"/>
                    <a:stretch/>
                  </pic:blipFill>
                  <pic:spPr bwMode="auto">
                    <a:xfrm>
                      <a:off x="0" y="0"/>
                      <a:ext cx="2727692" cy="1931814"/>
                    </a:xfrm>
                    <a:prstGeom prst="rect">
                      <a:avLst/>
                    </a:prstGeom>
                    <a:noFill/>
                    <a:ln>
                      <a:noFill/>
                    </a:ln>
                    <a:extLst>
                      <a:ext uri="{53640926-AAD7-44D8-BBD7-CCE9431645EC}">
                        <a14:shadowObscured xmlns:a14="http://schemas.microsoft.com/office/drawing/2010/main"/>
                      </a:ext>
                    </a:extLst>
                  </pic:spPr>
                </pic:pic>
              </a:graphicData>
            </a:graphic>
          </wp:inline>
        </w:drawing>
      </w:r>
      <w:r w:rsidRPr="00F3584B">
        <w:rPr>
          <w:rFonts w:ascii="Calibri" w:hAnsi="Calibri"/>
        </w:rPr>
        <w:fldChar w:fldCharType="end"/>
      </w:r>
    </w:p>
    <w:p w14:paraId="35F683FC" w14:textId="7D52075B" w:rsidR="00F165F0" w:rsidRPr="00F3584B" w:rsidRDefault="00F165F0" w:rsidP="00F165F0">
      <w:pPr>
        <w:jc w:val="center"/>
        <w:rPr>
          <w:rFonts w:ascii="Calibri" w:hAnsi="Calibri"/>
        </w:rPr>
      </w:pPr>
    </w:p>
    <w:p w14:paraId="5153C2B1" w14:textId="0986E012" w:rsidR="00566C8D" w:rsidRPr="00F3584B" w:rsidRDefault="00A87016" w:rsidP="00566C8D">
      <w:pPr>
        <w:pStyle w:val="Caption"/>
        <w:rPr>
          <w:rFonts w:ascii="Calibri" w:hAnsi="Calibri"/>
        </w:rPr>
      </w:pPr>
      <w:bookmarkStart w:id="40" w:name="_Ref531536792"/>
      <w:bookmarkStart w:id="41" w:name="_Toc531625196"/>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10</w:t>
      </w:r>
      <w:r w:rsidRPr="00F3584B">
        <w:rPr>
          <w:rFonts w:ascii="Calibri" w:hAnsi="Calibri"/>
        </w:rPr>
        <w:fldChar w:fldCharType="end"/>
      </w:r>
      <w:bookmarkEnd w:id="40"/>
      <w:r w:rsidRPr="00F3584B">
        <w:rPr>
          <w:rFonts w:ascii="Calibri" w:hAnsi="Calibri"/>
        </w:rPr>
        <w:t>: SolidWorks Model for case 2</w:t>
      </w:r>
      <w:bookmarkEnd w:id="41"/>
    </w:p>
    <w:p w14:paraId="0537F418" w14:textId="77777777" w:rsidR="00566C8D" w:rsidRPr="00F3584B" w:rsidRDefault="00566C8D" w:rsidP="00E328F0">
      <w:pPr>
        <w:rPr>
          <w:rFonts w:ascii="Calibri" w:hAnsi="Calibri"/>
        </w:rPr>
      </w:pPr>
    </w:p>
    <w:p w14:paraId="4C4030E5" w14:textId="012F86CB" w:rsidR="00964534" w:rsidRPr="00F3584B" w:rsidRDefault="00964534" w:rsidP="00E328F0">
      <w:pPr>
        <w:pStyle w:val="Heading2"/>
        <w:rPr>
          <w:rFonts w:ascii="Calibri" w:hAnsi="Calibri"/>
        </w:rPr>
      </w:pPr>
      <w:bookmarkStart w:id="42" w:name="_Toc531625177"/>
      <w:r w:rsidRPr="00F3584B">
        <w:rPr>
          <w:rFonts w:ascii="Calibri" w:hAnsi="Calibri"/>
        </w:rPr>
        <w:t>Mesh Generation</w:t>
      </w:r>
      <w:bookmarkEnd w:id="42"/>
      <w:r w:rsidRPr="00F3584B">
        <w:rPr>
          <w:rFonts w:ascii="Calibri" w:hAnsi="Calibri"/>
        </w:rPr>
        <w:t xml:space="preserve"> </w:t>
      </w:r>
    </w:p>
    <w:p w14:paraId="1752BE2A" w14:textId="4B666036" w:rsidR="00964534" w:rsidRPr="00F3584B" w:rsidRDefault="00964534" w:rsidP="00E328F0">
      <w:pPr>
        <w:rPr>
          <w:rFonts w:ascii="Calibri" w:hAnsi="Calibri"/>
        </w:rPr>
      </w:pPr>
      <w:r w:rsidRPr="00F3584B">
        <w:rPr>
          <w:rFonts w:ascii="Calibri" w:hAnsi="Calibri"/>
        </w:rPr>
        <w:t>Same mesh formulation was used as in Case 1.</w:t>
      </w:r>
    </w:p>
    <w:p w14:paraId="4646FB6F" w14:textId="77777777" w:rsidR="005D0C16" w:rsidRPr="00F3584B" w:rsidRDefault="005D0C16" w:rsidP="005D0C16">
      <w:pPr>
        <w:rPr>
          <w:rFonts w:ascii="Calibri" w:hAnsi="Calibri"/>
        </w:rPr>
      </w:pPr>
    </w:p>
    <w:p w14:paraId="52E54B32" w14:textId="7F644F66" w:rsidR="00C304AD" w:rsidRPr="00F3584B" w:rsidRDefault="00C304AD" w:rsidP="005D0C16">
      <w:pPr>
        <w:pStyle w:val="Heading2"/>
        <w:rPr>
          <w:rFonts w:ascii="Calibri" w:hAnsi="Calibri"/>
        </w:rPr>
      </w:pPr>
      <w:bookmarkStart w:id="43" w:name="_Toc531625178"/>
      <w:r w:rsidRPr="00F3584B">
        <w:rPr>
          <w:rFonts w:ascii="Calibri" w:hAnsi="Calibri"/>
        </w:rPr>
        <w:t>Boundary and Physics Conditions</w:t>
      </w:r>
      <w:bookmarkEnd w:id="43"/>
      <w:r w:rsidRPr="00F3584B">
        <w:rPr>
          <w:rFonts w:ascii="Calibri" w:hAnsi="Calibri"/>
        </w:rPr>
        <w:t xml:space="preserve"> </w:t>
      </w:r>
    </w:p>
    <w:p w14:paraId="17ED1C69" w14:textId="5BD76C18" w:rsidR="00964534" w:rsidRPr="00F3584B" w:rsidRDefault="003923F6" w:rsidP="00E328F0">
      <w:pPr>
        <w:rPr>
          <w:rFonts w:ascii="Calibri" w:hAnsi="Calibri"/>
        </w:rPr>
      </w:pPr>
      <w:r w:rsidRPr="00F3584B">
        <w:rPr>
          <w:rFonts w:ascii="Calibri" w:hAnsi="Calibri"/>
        </w:rPr>
        <w:t>For this case</w:t>
      </w:r>
      <w:r w:rsidR="00114C60" w:rsidRPr="00F3584B">
        <w:rPr>
          <w:rFonts w:ascii="Calibri" w:hAnsi="Calibri"/>
        </w:rPr>
        <w:t>, the boundary conditions are as follows:</w:t>
      </w:r>
    </w:p>
    <w:p w14:paraId="1FC8A12B" w14:textId="47F22EE9" w:rsidR="00114C60" w:rsidRPr="00F3584B" w:rsidRDefault="00114C60" w:rsidP="00114C60">
      <w:pPr>
        <w:jc w:val="center"/>
        <w:rPr>
          <w:rFonts w:ascii="Calibri" w:hAnsi="Calibri"/>
        </w:rPr>
      </w:pPr>
    </w:p>
    <w:p w14:paraId="767DFFCB" w14:textId="153715F5" w:rsidR="00114C60" w:rsidRPr="00F3584B" w:rsidRDefault="00F165F0" w:rsidP="00114C60">
      <w:pPr>
        <w:rPr>
          <w:rFonts w:ascii="Calibri" w:hAnsi="Calibri"/>
        </w:rPr>
      </w:pPr>
      <w:r w:rsidRPr="00F3584B">
        <w:rPr>
          <w:rFonts w:ascii="Calibri" w:hAnsi="Calibri"/>
        </w:rPr>
        <w:t xml:space="preserve">      </w:t>
      </w:r>
      <w:r w:rsidR="00A87016" w:rsidRPr="00F3584B">
        <w:rPr>
          <w:rFonts w:ascii="Calibri" w:hAnsi="Calibri"/>
        </w:rPr>
        <w:t xml:space="preserve">   </w:t>
      </w:r>
      <w:r w:rsidRPr="00F3584B">
        <w:rPr>
          <w:rFonts w:ascii="Calibri" w:hAnsi="Calibri"/>
        </w:rPr>
        <w:t xml:space="preserve">    </w:t>
      </w:r>
      <w:r w:rsidR="00114C60" w:rsidRPr="00F3584B">
        <w:rPr>
          <w:rFonts w:ascii="Calibri" w:hAnsi="Calibri"/>
          <w:noProof/>
        </w:rPr>
        <mc:AlternateContent>
          <mc:Choice Requires="wpg">
            <w:drawing>
              <wp:inline distT="0" distB="0" distL="0" distR="0" wp14:anchorId="4EB5ED09" wp14:editId="151D4F34">
                <wp:extent cx="4857750" cy="1447800"/>
                <wp:effectExtent l="0" t="0" r="6350" b="0"/>
                <wp:docPr id="44" name="Group 44"/>
                <wp:cNvGraphicFramePr/>
                <a:graphic xmlns:a="http://schemas.openxmlformats.org/drawingml/2006/main">
                  <a:graphicData uri="http://schemas.microsoft.com/office/word/2010/wordprocessingGroup">
                    <wpg:wgp>
                      <wpg:cNvGrpSpPr/>
                      <wpg:grpSpPr>
                        <a:xfrm>
                          <a:off x="0" y="0"/>
                          <a:ext cx="4857750" cy="1447800"/>
                          <a:chOff x="0" y="0"/>
                          <a:chExt cx="5425440" cy="1657350"/>
                        </a:xfrm>
                      </wpg:grpSpPr>
                      <pic:pic xmlns:pic="http://schemas.openxmlformats.org/drawingml/2006/picture">
                        <pic:nvPicPr>
                          <pic:cNvPr id="39" name="Picture 39"/>
                          <pic:cNvPicPr>
                            <a:picLocks noChangeAspect="1"/>
                          </pic:cNvPicPr>
                        </pic:nvPicPr>
                        <pic:blipFill rotWithShape="1">
                          <a:blip r:embed="rId8">
                            <a:extLst>
                              <a:ext uri="{28A0092B-C50C-407E-A947-70E740481C1C}">
                                <a14:useLocalDpi xmlns:a14="http://schemas.microsoft.com/office/drawing/2010/main" val="0"/>
                              </a:ext>
                            </a:extLst>
                          </a:blip>
                          <a:srcRect l="8718"/>
                          <a:stretch/>
                        </pic:blipFill>
                        <pic:spPr bwMode="auto">
                          <a:xfrm>
                            <a:off x="0" y="0"/>
                            <a:ext cx="5425440" cy="1657350"/>
                          </a:xfrm>
                          <a:prstGeom prst="rect">
                            <a:avLst/>
                          </a:prstGeom>
                          <a:ln>
                            <a:noFill/>
                          </a:ln>
                          <a:extLst>
                            <a:ext uri="{53640926-AAD7-44D8-BBD7-CCE9431645EC}">
                              <a14:shadowObscured xmlns:a14="http://schemas.microsoft.com/office/drawing/2010/main"/>
                            </a:ext>
                          </a:extLst>
                        </pic:spPr>
                      </pic:pic>
                      <wpg:grpSp>
                        <wpg:cNvPr id="43" name="Group 43"/>
                        <wpg:cNvGrpSpPr/>
                        <wpg:grpSpPr>
                          <a:xfrm>
                            <a:off x="1557338" y="100013"/>
                            <a:ext cx="1751255" cy="1492292"/>
                            <a:chOff x="0" y="0"/>
                            <a:chExt cx="1751255" cy="1492292"/>
                          </a:xfrm>
                        </wpg:grpSpPr>
                        <wps:wsp>
                          <wps:cNvPr id="40" name="Rectangle 40"/>
                          <wps:cNvSpPr/>
                          <wps:spPr>
                            <a:xfrm>
                              <a:off x="1362635" y="0"/>
                              <a:ext cx="388620" cy="1492292"/>
                            </a:xfrm>
                            <a:prstGeom prst="rect">
                              <a:avLst/>
                            </a:prstGeom>
                            <a:solidFill>
                              <a:srgbClr val="7F7F7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0" y="209176"/>
                              <a:ext cx="1051597" cy="1057836"/>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Text Box 42"/>
                          <wps:cNvSpPr txBox="1"/>
                          <wps:spPr>
                            <a:xfrm>
                              <a:off x="160805" y="471339"/>
                              <a:ext cx="740260" cy="571783"/>
                            </a:xfrm>
                            <a:prstGeom prst="rect">
                              <a:avLst/>
                            </a:prstGeom>
                            <a:solidFill>
                              <a:schemeClr val="lt1"/>
                            </a:solidFill>
                            <a:ln w="6350">
                              <a:noFill/>
                            </a:ln>
                          </wps:spPr>
                          <wps:txbx>
                            <w:txbxContent>
                              <w:p w14:paraId="4255D1E3" w14:textId="77777777" w:rsidR="00DC7479" w:rsidRPr="00B67FCD" w:rsidRDefault="00DC7479" w:rsidP="00114C60">
                                <w:pPr>
                                  <w:rPr>
                                    <w:szCs w:val="22"/>
                                  </w:rPr>
                                </w:pPr>
                                <w:r w:rsidRPr="00B67FCD">
                                  <w:rPr>
                                    <w:szCs w:val="22"/>
                                  </w:rPr>
                                  <w:t>Pin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EB5ED09" id="Group 44" o:spid="_x0000_s1030" style="width:382.5pt;height:114pt;mso-position-horizontal-relative:char;mso-position-vertical-relative:line" coordsize="54254,165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y9Q&#13;&#10;if8sS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FTjf8xU4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SEhI&#13;&#10;/zU1N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xU43/MVO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VON/zFTj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t7e/8MDAz/&#13;&#10;AwMD/3Jycv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zFTjf8xU4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GCh0AQEC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xU43/MVON/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RkZG/wAAAP8A&#13;&#10;AAD/Nzc3/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MVON/zFTj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JUjNl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FTjf8xU4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p6ev8LCwv/AAAA/wAA&#13;&#10;AP8EBAT/c3Nz/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xU43/MVON/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lSM2UZ0wf9GdMH/Qm22+BcmQJMBAQI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VON/zFTj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RUVF/wAAAP8AAAD/AAAA&#13;&#10;/wAAAP85OTn/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zFTjf8xU4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yVIzZRnTB/0Z0wf9GdMH/RnTB/0JttvgXJkCTAQECG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xU43/MVON/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l5ef8KCgr/AAAA/wAAAP8AAAD/&#13;&#10;AAAA/wUFBf91dXX/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MVON/zFTj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JUjNlGdMH/RnTB/0Z0wf9GdMH/RnTB/0Z0wf9Cbbb4FyZA&#13;&#10;kwEBAh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FTjf8xU4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Q0ND/wAAAP8AAAD/AAAA/wAAAP8A&#13;&#10;AAD/AAAA/zs7O/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xU43/O2Sn/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Qm22+BcmQJMBAQI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laR/z5or/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h4eP8JCQn/AAAA/wAAAP8AAAD/AAAA/wAA&#13;&#10;AP8AAAD/BQUF/3Z2dv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zFTjf87ZKf/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z5nq/ADBQg2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hdCbrj/OGCg/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QUFB/wAAAP8AAAD/AAAA/wAAAP8AAAD/AAAA&#13;&#10;/wAAAP8AAAD/PT0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MVON/ztkp/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Jt&#13;&#10;tvgXJ0CUAQECG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XMlOJ1ztjpv8xU4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d3d/8ICAj/AAAA/wAAAP8AAAD/AAAA/wAAAP8AAAD/&#13;&#10;AAAA/wAAAP8GBgb/d3d3/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xU43/MVON/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lSM2UZ0wf9GdMH/RnTB/0Z0wf9GdMH/RnTB/0JttvgXJkCTAQEC&#13;&#10;G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CFzJTidcRGy58MVON/zFTj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Pz8//wAAAP8AAAD/AAAA/wAAAP8AAAD/AAAA/wAAAP8A&#13;&#10;AAD/AAAA/wAAAP8/Pz//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zFTjf8xU4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yVIzZRnTB/0Z0wf9GdMH/RnTB/0JttvgXJkCTAQECG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BAhcyU4nXERsufAAAAAAxU43/MVON/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h4eP8LCwv/AgIC/wICAv8BAQH/AAAA/wAAAP8AAAD/AAAA/wAA&#13;&#10;AP8AAAD/AAAA/wcHB/94eHj/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MVON/zFTj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JUjNlGdMH/RnTB/0JttvgXJkCTAQECG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IXMlOJ1xEbLnwAAAAAAAAAADFTjf8xU4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Ozs7/0JCQv9+fn7/fX19&#13;&#10;/3x8fP98fHz/e3t7/35+f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x&#13;&#10;U43/MVON/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lSM2UJttvgXJkCTAQECG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ECFzJTidcRGy58AAAAAAAAAAAAAAAAMVON/zFTj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7Ozv/Q0ND/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zFT&#13;&#10;jf8xU4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GCh0AQEC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xU43/MVON/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o6Ov9ERET/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MVON&#13;&#10;/zFTj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DFTjf8xU4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OTk5/0VFR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xU43/&#13;&#10;MVO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MVON/zFTj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4ODj/RkZG/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zFTjf8x&#13;&#10;U43/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xU43/MVON/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g4OP9GRkb/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MVON/zFT&#13;&#10;j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IXMlOJ1xEbLnwAAAAAAAAA&#13;&#10;AAAAAAAAAAAAAAAAAAAAAAAAAAAAAAAAADFTjf8xU4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Nzc3/0dHR/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xU43/MVON&#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ECFzJTidcRGy58AAAAAAAAAAAAAAAA&#13;&#10;AAAAAAAAAAAAAAAAAAAAAAAAAAAAAAAAMVON/zFTj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2Njb/SEhI/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FTjf8xU43/&#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hcyU4nXERsufAAAAAAAAAAAAAAAAAAAAAAA&#13;&#10;AAAAAAAAAAAAAAAAAAAAAAAAAAAAAAAxU43/MVON/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U1Nf9JSUn/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MVON/zFTj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QIXMlOJ1xEbLnwAAAAAAAAAAAAAAAAAAAAAAAAAAAAA&#13;&#10;AAAAAAAAAAAAAAAAAAAAAAAAAAAAADFTjf8xU4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NTU1/0lJS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U43/MVON/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CFzJTidcRGy58AAAAAAAAAAAAAAAAAAAAAAAAAAAAAAAAAAAA&#13;&#10;AAAAAAAAAAAAAAAAAAAAAAAAAAAAMVON/zFTj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0NDT/SkpK/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FTjf8xU4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BAhcyU4nXERsufAAAAAAAAAAAAAAAAAAAAAAAAAAAAAAAAAAAAAAAAAAA&#13;&#10;AAAAAAAAAAAAAAAAAAAAAAAAAAAxU43/MVON/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MzM/9LS0v/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N/zFTj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QIXMlOJ1xEbLnwAAAAAAAAAAAAAAAAAAAAAAAAAAAAAAAAAAAAAAAAAAAAAAAAA&#13;&#10;AAAAAAAAAAAAAAAAAAAAAAAAADFTjf8xU4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MjIy/0xMTP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3/MVON/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CFzJTidcRGy58AAAAAAAAAAAAAAAAAAAAAAAAAAAAAAAAAAAAAAAAAAAAAAAAAAAAAAAA&#13;&#10;AAAAAAAAAAAAAAAAAAAAAAAAMVON/zFTj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yMjL/TExM/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FTjf8xU4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hcyU4nXERsufAAAAAAAAAAAAAAAAAAAAAAAAAAAAAAAAAAAAAAAAAAAAAAAAAAAAAAAAAAAAAAA&#13;&#10;AAAAAAAAAAAAAAAAAAAAAAAxU43/MVON/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ExMf9NTU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MVON/zFTj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YKHQBAQI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IXMlOJ&#13;&#10;1xEbLnwAAAAAAAAAAAAAAAAAAAAAAAAAAAAAAAAAAAAAAAAAAAAAAAAAAAAAAAAAAAAAAAAAAAAA&#13;&#10;AAAAAAAAAAAAAAAAAAAAADFTjf8xU4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DAw/05OTv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xU43/MVON/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lSM2UJttvgXJkCTAQECG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CFzJTidcRGy58&#13;&#10;AAAAAAAAAAAAAAAAAAAAAAAAAAAAAAAAAAAAAAAAAAAAAAAAAAAAAAAAAAAAAAAAAAAAAAAAAAAA&#13;&#10;AAAAAAAAAAAAAAAAAAAAMVON/zFTj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vLy//T09P/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FTjf8xU4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y&#13;&#10;VIzZRnTB/0Z0wf9Cbbb4FyZAkwEBAh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BAhcyU4nXERsufAAAAAAA&#13;&#10;AAAAAAAAAAAAAAAAAAAAAAAAAAAAAAAAAAAAAAAAAAAAAAAAAAAAAAAAAAAAAAAAAAAAAAAAAAAA&#13;&#10;AAAAAAAAAAAAAAAAAAAxU43/MVON/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y8vL/9PT0//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MVON/zFTj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JU&#13;&#10;jNlGdMH/RnTB/0Z0wf9GdMH/Qm22+BcmQJMBAQI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IXMlOJ1xEbLnwAAAAAAAAAAAAA&#13;&#10;AAAAAAAAAAAAAAAAAAAAAAAAAAAAAAAAAAAAAAAAAAAAAAAAAAAAAAAAAAAAAAAAAAAAAAAAAAAA&#13;&#10;AAAAAAAAAAAAAAAAADFTjf8xU4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Li4u/1BQUP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xU43/MVO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lSM&#13;&#10;2UZ0wf9GdMH/RnTB/0Z0wf9GdMH/RnTB/0JttvgXJkCTAQECG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ECFzJTidcRGy58AAAAAAAAAAAAAAAAAAAA&#13;&#10;AAAAAAAAAAAAAAAAAAAAAAAAAAAAAAAAAAAAAAAAAAAAAAAAAAAAAAAAAAAAAAAAAAAAAAAAAAAA&#13;&#10;AAAAAAAAAAAAAAAAMVON/zFTj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tLS3/UVFR/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FTjf87ZKf/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Cbbb4FyZAkwEBAh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hcyU4nXERsufAAAAAAAAAAAAAAAAAAAAAAAAAAA&#13;&#10;AAAAAAAAAAAAAAAAAAAAAAAAAAAAAAAAAAAAAAAAAAAAAAAAAAAAAAAAAAAAAAAAAAAAAAAAAAAA&#13;&#10;AAAAAAAAAAAAAAAxU43/MVON/3l9hf9Zd6r/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ywsLP9SUlL/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MVON/ztkp/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Pmer8AMFCD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QIXMlOJ1xEbLnwAAAAAAAAAAAAAAAAAAAAAAAAAAAAAAAAA&#13;&#10;AAAAAAAAAAAAAAAAAAAAAAAAAAAAAAAAAAAAAAAAAAAAAAAAAAAAAAAAAAAAAAAAAAAAAAAAAAAA&#13;&#10;AAAAAAAAAAAAADFTjf8yVpH/T3a3/2l7l/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LCws/1JSUv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xU43/O2Sn/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Qm22+BcmQJMBAQI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CFzJTidcRGy58AAAAAAAAAAAAAAAAAAAAAAAAAAAAAAAAAAAAAAAA&#13;&#10;AAAAAAAAAAAAAAAAAAAAAAAAAAAAAAAAAAAAAAAAAAAAAAAAAAAAAAAAAAAAAAAAAAAAAAAAAAAA&#13;&#10;AAAAAAAAAAAAMlaR/0JuuP9jeZ//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rKyv/U1NT/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FTjf8xU4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yVIzZRnTB&#13;&#10;/0Z0wf9GdMH/RnTB/0Z0wf9GdMH/Qm22+BcmQJMBAQI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hcyU4nXERsufAAAAAAAAAAAAAAAAAAAAAAAAAAAAAAAAAAAAAAAAAAAAAAA&#13;&#10;AAAAAAAAAAAAAAAAAAAAAAAAAAAAAAAAAAAAAAAAAAAAAAAAAAAAAAAAAAAAAAAAAAAAAAAAAAAA&#13;&#10;AAAAAAEBAhdCbrj/O2Om/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yoqKv9UVFT/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MVON/zFTj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JUjNlGdMH/&#13;&#10;RnTB/0Z0wf9GdMH/Qm22+BcmQJMBAQI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QIXMlOJ1xEbLnwAAAAAAAAAAAAAAAAAAAAAAAAAAAAAAAAAAAAAAAAAAAAAAAAAAAAA&#13;&#10;AAAAAAAAAAAAAAAAAAAAAAAAAAAAAAAAAAAAAAAAAAAAAAAAAAAAAAAAAAAAAAAAAAAAAAAAAAAB&#13;&#10;AQIXMlOJ1ztjpv8xU4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KSkp/1VVV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xU43/MVON/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lSM2UZ0wf9G&#13;&#10;dMH/Qm22+BcmQJMBAQI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CFzJTidcRGy58AAAAAAAAAAAAAAAAAAAAAAAAAAAAAAAAAAAAAAAAAAAAAAAAAAAAAAAAAAAA&#13;&#10;AAAAAAAAAAAAAAAAAAAAAAAAAAAAAAAAAAAAAAAAAAAAAAAAAAAAAAAAAAAAAAAAAAAAAQECFzJT&#13;&#10;idcRGy58MVON/zFTj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pKSn/VVVV/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FTjf8xU4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yVIzZQm22+Bcm&#13;&#10;QJMBAQI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sy&#13;&#10;U4nXERsufAAAAAAAAAAAAAAAAAAAAAAAAAAAAAAAAAAAAAAAAAAAAAAAAAAAAAAAAAAAAAAAAAAA&#13;&#10;AAAAAAAAAAAAAAAAAAAAAAAAAAAAAAAAAAAAAAAAAAAAAAAAAAAAAAAAAAAAAAEBAhcyU4nXERsu&#13;&#10;fAAAAAAxU43/MVON/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1+f/90eYH/&#13;&#10;anOC/2BthP9XaYb/UGWH/0phiP9EXoj/PlqK/zlYi/83Vov/NlWL/zNUjP8xU4z/MVOM/zNUjP82&#13;&#10;VYv/N1aL/zlYi/8+Wor/RF6I/0phiP9QZYf/V2mG/2BthP9qc4L/dHmB/31+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ygoKP9WVlb/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MVON/zFTj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YKHQBAQI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BQiaxEb&#13;&#10;LnwAAAAAAAAAAAAAAAAAAAAAAAAAAAAAAAAAAAAAAAAAAAAAAAAAAAAAAAAAAAAAAAAAAAAAAAAA&#13;&#10;AAAAAAAAAAAAAAAAAAAAAAAAAAAAAAAAAAAAAAAAAAAAAAAAAAAAAAABAQIXMlOJ1xEbLnwAAAAA&#13;&#10;AAAAADFTjf8xU4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R5gf9lcIP/WGmF/0phiP87WYr/MVOM/zFTjf8x&#13;&#10;U43/MVON/zFTjf8xU43/MVON/zFTjf8xU43/MVON/zFTjf8xU43/MVON/zFTjf8rSHv/MVON/zFT&#13;&#10;jf8xU43/MVON/zFTjf8xU43/MVON/zFTjf8xU43/MVON/zFTjf8xU43/MVOM/ztZiv9KYYj/WGmF&#13;&#10;/2Vwg/90eYH/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Jycn/1dXV/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xU43/MVON/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Bws+AAAA&#13;&#10;AAAAAAAAAAAAAAAAAAAAAAAAAAAAAAAAAAAAAAAAAAAAAAAAAAAAAAAAAAAAAAAAAAAAAAAAAAAA&#13;&#10;AAAAAAAAAAAAAAAAAAAAAAAAAAAAAAAAAAAAAAAAAAAAAAAAAQECFzJTidcRGy58AAAAAAAAAAAA&#13;&#10;AAAAMVON/zFTj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1+f/9tdYH/XGqF/0lhiP83V4v/MVON/zFTjf8xU43/MVON/zFTjf8yVI3/R2aZ/2J9&#13;&#10;qP98krf/l6nF/6m3z/+5xdj/ydLh/9jf6v/m6vH/7fD1//H09//3+Pv/7Ozt/x4eHv/n6Ov/8fT3&#13;&#10;/+3w9f/m6vH/2N/q/8nS4f+5xdj/qbfP/5epxf98krf/Yn2o/0dmmf8yVI3/MVON/zFTjf8xU43/&#13;&#10;MVON/zFTjf83V4v/SWGI/1xqhf9tdYH/fX5//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mJib/WFhY/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FTjf8xU4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hcyU4nXERsufAAAAAAAAAAAAAAAAAAA&#13;&#10;AAAxU43/MVON/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dnqA/2Bt&#13;&#10;hP9KYYj/NVWM/zFTjf8xU43/MVON/zFTjf9CYZb/a4St/5Cjwf+0wdb/2uDr//r6/P//////////&#13;&#10;//////////////////////////////////////////////////////9/f3//AAAA/39/f///////&#13;&#10;//////////////////////////////////////////////////////r6/P/a4Ov/tMHW/5Cjwf9r&#13;&#10;hK3/QmGW/zFTjf8xU43/MVON/zFTjf81VYz/SmGI/2BthP92eoD/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yYmJv9YWFj/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VON/zFTj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XMlOJ1xEbLnwAAAAAAAAAAAAAAAAAAAAAAAAA&#13;&#10;ADFTjf8xU4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0eIH/WWqF/z9bif8xU43/MVON&#13;&#10;/zFTjf8xU43/UG6e/4KXuv+xvtT/4ebv////////////////////////////////////////////&#13;&#10;////////////////////////////////////////////////7+/v/w8PD/8AAAD/Dw8P/+/v7///&#13;&#10;////////////////////////////////////////////////////////////////////////////&#13;&#10;////////4ebv/7G+1P+Cl7r/UG6e/zFTjf8xU43/MVON/zFTjf8/W4n/WWqF/3R4g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JSUl/1lZW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xU43/MVON/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CFzJTidcRGy58AAAAAAAAAAAAAAAAAAAAAAAAAAAAAAAA&#13;&#10;MVON/zFTj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kJCT/Wlpa/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zFTjf8xU4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BAhcyU4nXERsufAAAAAAAAAAAAAAAAAAAAAAAAAAAAAAAAAAAAAAx&#13;&#10;U43/MVON/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yMjI/9bW1v/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MVON/zFTjf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IXMlOJ1xEbLnwAAAAAAAAAAAAAAAAAAAAAAAAAAAAAAAAAAAAAAAAAADFT&#13;&#10;jf8xU4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IyMj/1tbW/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xU43/MVO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ECFzJTidcRGy58AAAAAAAAAAAAAAAAAAAAAAAAAAAAAAAAAAAAAAAAAAAAAAAAMVON&#13;&#10;/zFTj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iIiL/XFxc/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zFTjf8xU4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AAAAAAAAAAAAAAAAAAAAAAAAAAAAAAAAxU43/&#13;&#10;MVON/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yEhIf9dXV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MVON/zFTj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AAAAAAAAAAAAAAAAAAAAAAAAAAAAAAAADFTjf8x&#13;&#10;U4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ICAg/15eXv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xU43/MVON/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AAAAAAAAAAAAAAAAAAAAAAAAAAAAAAAAMVON/zFT&#13;&#10;j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gICD/Xl5e/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zFTjf8xU4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AAAAAAAAAAAAAAAAAAAAAAAAAAAAAAAAxU43/MVON&#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&#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x8fH/9fX1//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MVON/zFTj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IXMlOJ1xEbLnwAAAAAAAAA&#13;&#10;AAAAAAAAAAAAAAAAAAAAAAAAAAAAAAAAAAAAAAAAAAAAAAAAAAAAAAAAAAAAAAAAADFTjf8xU4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Hh4e/2BgYP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xU43/MVON/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YKHQBAQI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ECFzJTidcRGy58AAAAAAAAAAAAAAAA&#13;&#10;AAAAAAAAAAAAAAAAAAAAAAAAAAAAAAAAAAAAAAAAAAAAAAAAAAAAAAAAAAAAAAAAMVON/zFTj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dHR3/YWFh/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zFTjf8xU4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lSM2UJttvgXJkCTAQECG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hcyU4nXERsufAAAAAAAAAAAAAAAAAAAAAAA&#13;&#10;AAAAAAAAAAAAAAAAAAAAAAAAAAAAAAAAAAAAAAAAAAAAAAAAAAAAAAAAAAAAAAAxU43/MVON/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x0dHf9hYWH/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MVON/zFTj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yVIzZRnTB/0Z0wf9Cbbb4FyZAkwEBAh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QIXMlOJ1xEbLnwAAAAAAAAAAAAAAAAAAAAAAAAAAAAA&#13;&#10;AAAAAAAAAAAAAAAAAAAAAAAAAAAAAAAAAAAAAAAAAAAAAAAAAAAAAAAAAAAAADFTjf8xU4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HBwc/2JiYv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xU43/MVON/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JUjNlGdMH/RnTB/0Z0wf9GdMH/Qm22+BcmQJMBAQI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CFzJTidcRGy58AAAAAAAAAAAAAAAAAAAAAAAAAAAAAAAAAAAA&#13;&#10;AAAAAAAAAAAAAAAAAAAAAAAAAAAAAAAAAAAAAAAAAAAAAAAAAAAAAAAAAAAAMVON/zFTj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b&#13;&#10;Gxv/Y2Nj/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zFTjf8xU4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lSM2UZ0wf9GdMH/RnTB/0Z0wf9GdMH/RnTB/0JttvgXJkCT&#13;&#10;AQECG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BAhcyU4nXERsufAAAAAAAAAAAAAAAAAAAAAAAAAAAAAAAAAAAAAAAAAAA&#13;&#10;AAAAAAAAAAAAAAAAAAAAAAAAAAAAAAAAAAAAAAAAAAAAAAAAAAAAAAAAAAAxU43/MVON/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xoa&#13;&#10;Gv9kZGT/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ieaD/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C&#13;&#10;bbb4FyZAkwEBAh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QIXMlOJ1xEbLnwAAAAAAAAAAAAAAAAAAAAAAAAAAAAAAAAAAAAAAAAAAAAAAAAA&#13;&#10;AAAAAAAAAAAAAAAAAAAAAAAAAAAAAAAAAAAAAAAAAAAAAAAAAAAAAAAAADFTjf8xU43/eX2F/1l3&#13;&#10;qv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Ghoa&#13;&#10;/2RkZP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2J5oP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Pmer8AMFCD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CFzJTidcRGy58AAAAAAAAAAAAAAAAAAAAAAAAAAAAAAAAAAAAAAAAAAAAAAAAAAAAAAAA&#13;&#10;AAAAAAAAAAAAAAAAAAAAAAAAAAAAAAAAAAAAAAAAAAAAAAAAAAAAAAAAMVON/zJWkf9Pdrf/aXuX&#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ZGRn/&#13;&#10;ZWVl/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Ynmg/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Qm22&#13;&#10;+BcmQJMBAQI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hcyU4nXERsufAAAAAAAAAAAAAAAAAAAAAAAAAAAAAAAAAAAAAAAAAAAAAAAAAAAAAAAAAAAAAAA&#13;&#10;AAAAAAAAAAAAAAAAAAAAAAAAAAAAAAAAAAAAAAAAAAAAAAAAAAAAAAAyVpH/Qm64/2N5n/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xgYGP9m&#13;&#10;Zmb/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MVON/zFTj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yVIzZRnTB/0Z0wf9GdMH/RnTB/0Z0wf9GdMH/Qm22+BcmQJMBAQI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IXMlOJ&#13;&#10;1xEbLnwAAAAAAAAAAAAAAAAAAAAAAAAAAAAAAAAAAAAAAAAAAAAAAAAAAAAAAAAAAAAAAAAAAAAA&#13;&#10;AAAAAAAAAAAAAAAAAAAAAAAAAAAAAAAAAAAAAAAAAAAAAAAAAQECF0JuuP87Y6b/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xcX/2dn&#13;&#10;Z/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xU43/MVON/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JUjNlGdMH/RnTB/0Z0wf9GdMH/Qm22+BcmQJMBAQI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CFzJTidcRGy58&#13;&#10;AAAAAAAAAAAAAAAAAAAAAAAAAAAAAAAAAAAAAAAAAAAAAAAAAAAAAAAAAAAAAAAAAAAAAAAAAAAA&#13;&#10;AAAAAAAAAAAAAAAAAAAAAAAAAAAAAAAAAAAAAAAAAAEBAhcyU4nXO2Om/zFTj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XFxf/Z2dn&#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zFTjf8xU4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lSM2UZ0wf9GdMH/Qm22+BcmQJMBAQI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BAhcyU4nXERsufAAAAAAA&#13;&#10;AAAAAAAAAAAAAAAAAAAAAAAAAAAAAAAAAAAAAAAAAAAAAAAAAAAAAAAAAAAAAAAAAAAAAAAAAAAA&#13;&#10;AAAAAAAAAAAAAAAAAAAAAAAAAAAAAAAAAAABAQIXMlOJ1xEbLnwxU43/MVON/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xYWFv9oaGj/&#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MVON/zFTj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yVIzZQm22+BcmQJMBAQI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MlOJ1xEbLnwAAAAAAAAAAAAA&#13;&#10;AAAAAAAAAAAAAAAAAAAAAAAAAAAAAAAAAAAAAAAAAAAAAAAAAAAAAAAAAAAAAAAAAAAAAAAAAAAA&#13;&#10;AAAAAAAAAAAAAAAAAAAAAAAAAAAAAQECFzJTidcRGy58AAAAADFTjf8xU4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RUV/2lpa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xU43/MVON/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YKHQBAQI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wUImsRGy58AAAAAAAAAAAAAAAAAAAA&#13;&#10;AAAAAAAAAAAAAAAAAAAAAAAAAAAAAAAAAAAAAAAAAAAAAAAAAAAAAAAAAAAAAAAAAAAAAAAAAAAA&#13;&#10;AAAAAAAAAAAAAAAAAAAAAAEBAhcyU4nXERsufAAAAAAAAAAAMVON/zFTj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&#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UFBT/ampq/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zFTjf8xU4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AcLPgAAAAAAAAAAAAAAAAAAAAAAAAAA&#13;&#10;AAAAAAAAAAAAAAAAAAAAAAAAAAAAAAAAAAAAAAAAAAAAAAAAAAAAAAAAAAAAAAAAAAAAAAAAAAAA&#13;&#10;AAAAAAAAAAAAAAABAQIXMlOJ1xEbLnwAAAAAAAAAAAAAAAAxU43/MVON/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&#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xQUFP9qamr/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MVON/zFTj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ECFzJTidcRGy58AAAAAAAAAAAAAAAAAAAAADFTjf8xU4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ExMT/2tra/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xU43/MVON/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AAAAAMVON/zFTj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SEhL/bGxs/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zFTjf8xU4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AAAAAAxU43/MVON/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xEREf9tbW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MVON/zFTj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AAAAADFTjf8xU4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ERER/21tb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x&#13;&#10;U43/MVON/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AAAAAMVON/zFTj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QEBD/bm5u/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zFT&#13;&#10;jf8xU4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IXMlOJ1xEbLnwAAAAAAAAA&#13;&#10;AAAAAAAAAAAAAAAAAAAAAAAAAAAAAAAAAAAAAAAxU43/MVON/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w8PD/9vb2//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MVON&#13;&#10;/zFTj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ECFzJTidcRGy58AAAAAAAAAAAAAAAA&#13;&#10;AAAAAAAAAAAAAAAAAAAAAAAAAAAAAAAAAAAAADFTjf8xU4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Dg4O/3BwcP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xU43/&#13;&#10;MVO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hcyU4nXERsufAAAAAAAAAAAAAAAAAAAAAAA&#13;&#10;AAAAAAAAAAAAAAAAAAAAAAAAAAAAAAAAAAAAMVON/zFTj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ODg7/cHBw/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zFTjf8x&#13;&#10;U43/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QIXMlOJ1xEbLnwAAAAAAAAAAAAAAAAAAAAAAAAAAAAA&#13;&#10;AAAAAAAAAAAAAAAAAAAAAAAAAAAAAAAAAAAxU43/MVON/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w0NDf9xcXH/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MVON/zFT&#13;&#10;j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CFzJTidcRGy58AAAAAAAAAAAAAAAAAAAAAAAAAAAAAAAAAAAA&#13;&#10;AAAAAAAAAAAAAAAAAAAAAAAAAAAAAAAAADFTjf8xU4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DAwM/3Jycv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xU43/MVON&#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BAhcyU4nXERsufAAAAAAAAAAAAAAAAAAAAAAAAAAAAAAAAAAAAAAAAAAA&#13;&#10;AAAAAAAAAAAAAAAAAAAAAAAAAAAAAAAAMVON/zFTj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LCwv/c3Nz/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FTjf8xU43/&#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hgodAEBAh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QIXMlOJ1xEbLnwAAAAAAAAAAAAAAAAAAAAAAAAAAAAAAAAAAAAAAAAAAAAAAAAA&#13;&#10;AAAAAAAAAAAAAAAAAAAAAAAAAAAAAAAxU43/MVON/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wsLC/9zc3P/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MVON/zFTj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yVIzZQm22+BcmQJMBAQI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CFzJTidcRGy58AAAAAAAAAAAAAAAAAAAAAAAAAAAAAAAAAAAAAAAAAAAAAAAAAAAAAAAA&#13;&#10;AAAAAAAAAAAAAAAAAAAAAAAAAAAAADFTjf8xU4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CgoK/3R0dP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U43/MVON/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JUjNlGdMH/RnTB/0JttvgXJkCTAQEC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hcyU4nXERsufAAAAAAAAAAAAAAAAAAAAAAAAAAAAAAAAAAAAAAAAAAAAAAAAAAAAAAAAAAAAAAA&#13;&#10;AAAAAAAAAAAAAAAAAAAAAAAAAAAAMVON/zFTj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JCQn/dXV1/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FTjf8xU4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lSM2UZ0wf9GdMH/RnTB/0Z0wf9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IXMlOJ&#13;&#10;1xEbLnwAAAAAAAAAAAAAAAAAAAAAAAAAAAAAAAAAAAAAAAAAAAAAAAAAAAAAAAAAAAAAAAAAAAAA&#13;&#10;AAAAAAAAAAAAAAAAAAAAAAAAAAAxU43/MVON/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N/zFTj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yVIzZRnTB/0Z0wf9GdMH/RnTB/0Z0wf9GdMH/Qm22+BcmQJMBAQI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CFzJTidcRGy58&#13;&#10;AAAAAAAAAAAAAAAAAAAAAAAAAAAAAAAAAAAAAAAAAAAAAAAAAAAAAAAAAAAAAAAAAAAAAAAAAAAA&#13;&#10;AAAAAAAAAAAAAAAAAAAAAAAAADFTjf8xU4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3/MVON/xIdMYB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JttvgXJkCTAQECG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BAhcyU4nXERsufAAAAAAA&#13;&#10;AAAAAAAAAAAAAAAAAAAAAAAAAAAAAAAAAAAAAAAAAAAAAAAAAAAAAAAAAAAAAAAAAAAAAAAAAAAA&#13;&#10;AAAAAAAAAAAAAAAAAAAAAAAAMVON/zJWkf9Zd6r/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FTjf8xU43/Eh0xgE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8+Z6vwAwUI&#13;&#10;N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IXMlOJ1xEbLnwAAAAAAAAAAAAA&#13;&#10;AAAAAAAAAAAAAAAAAAAAAAAAAAAAAAAAAAAAAAAAAAAAAAAAAAAAAAAAAAAAAAAAAAAAAAAAAAAA&#13;&#10;AAAAAAAAAAAAAAAAAAAAAAAyVpH/Qm64/2l7l/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MVON/zFTjf8SHTGA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Cbbb4FyZAkwEBAh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ECFzJTidcRGy58AAAAAAAAAAAAAAAAAAAA&#13;&#10;AAAAAAAAAAAAAAAAAAAAAAAAAAAAAAAAAAAAAAAAAAAAAAAAAAAAAAAAAAAAAAAAAAAAAAAAAAAA&#13;&#10;AAAAAAAAAAAAAAAAAQECF0JuuP87Y6b/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xU43/MVON/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JUjNlGdMH/RnTB/0Z0wf9GdMH/RnTB/0Z0wf9Cbbb4FyZAkwEBAh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hcyU4nXERsufAAAAAAAAAAAAAAAAAAAAAAAAAAA&#13;&#10;AAAAAAAAAAAAAAAAAAAAAAAAAAAAAAAAAAAAAAAAAAAAAAAAAAAAAAAAAAAAAAAAAAAAAAAAAAAA&#13;&#10;AAAAAAAAAAEBAhcyU4nXO2Om/zFTj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FTjf8xU4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lSM2UZ0wf9GdMH/RnTB/0Z0wf9Cbbb4FyZAkwEBAh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QIXMlOJ1xEbLnwAAAAAAAAAAAAAAAAAAAAAAAAAAAAAAAAA&#13;&#10;AAAAAAAAAAAAAAAAAAAAAAAAAAAAAAAAAAAAAAAAAAAAAAAAAAAAAAAAAAAAAAAAAAAAAAAAAAAA&#13;&#10;AAABAQIXMlOJ1xEbLnwxU43/MVON/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MVON/zFTj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yVIzZRnTB/0Z0wf9Cbbb4FyZAkwEBAh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CFzJTidcRGy58AAAAAAAAAAAAAAAAAAAAAAAAAAAAAAAAAAAAAAAA&#13;&#10;AAAAAAAAAAAAAAAAAAAAAAAAAAAAAAAAAAAAAAAAAAAAAAAAAAAAAAAAAAAAAAAAAAAAAAAAAQEC&#13;&#10;FzJTidcRGy58AAAAADFTjf8xU4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xU43/MVO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JUjNlCbbb4FyZAkwEBAh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yU4nXERsufAAAAAAAAAAAAAAAAAAAAAAAAAAAAAAAAAAAAAAAAAAAAAAA&#13;&#10;AAAAAAAAAAAAAAAAAAAAAAAAAAAAAAAAAAAAAAAAAAAAAAAAAAAAAAAAAAAAAAAAAAEBAhcyU4nX&#13;&#10;ERsufAAAAAAAAAAAMVON/zFTj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FTjf8xU4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hgodAEBAh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BQiaxEbLnwAAAAAAAAAAAAAAAAAAAAAAAAAAAAAAAAAAAAAAAAAAAAAAAAAAAAA&#13;&#10;AAAAAAAAAAAAAAAAAAAAAAAAAAAAAAAAAAAAAAAAAAAAAAAAAAAAAAAAAAABAQIXMlOJ1xEbLnwA&#13;&#10;AAAAAAAAAAAAAAAxU43/MVON/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MVON/zFTj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Bws+AAAAAAAAAAAAAAAAAAAAAAAAAAAAAAAAAAAAAAAAAAAAAAAAAAAAAAAAAAAA&#13;&#10;AAAAAAAAAAAAAAAAAAAAAAAAAAAAAAAAAAAAAAAAAAAAAAAAAAAAAQECFzJTidcRGy58AAAAAAAA&#13;&#10;AAAAAAAAAAAAADFTjf8xU4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xU43/MVON/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hcyU4nXERsufAAAAAAAAAAAAAAA&#13;&#10;AAAAAAAAAAAAMVON/zFTj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FTjf8xU4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QIXMlOJ1xEbLnwAAAAAAAAAAAAAAAAAAAAA&#13;&#10;AAAAAAAAAAAxU43/MVON/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MVON/zFTj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ECFzJTidcRGy58AAAAAAAAAAAAAAAAAAAAAAAAAAAA&#13;&#10;AAAAAAAAADFTjf8xU4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xU43/MVON/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BAhcyU4nXERsufAAAAAAAAAAAAAAAAAAAAAAAAAAAAAAAAAAA&#13;&#10;AAAAAAAAMVON/zFTj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FTjf8xU4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QIXMlOJ1xEbLnwAAAAAAAAAAAAAAAAAAAAAAAAAAAAAAAAAAAAAAAAA&#13;&#10;AAAAAAAxU43/MVON/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MVON/zFTj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CFzJTidcRGy58AAAAAAAAAAAAAAAAAAAAAAAAAAAAAAAAAAAAAAAAAAAAAAAA&#13;&#10;AAAAADFTjf8xU4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xU43/MVON/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hcyU4nXERsufAAAAAAAAAAAAAAAAAAAAAAAAAAAAAAAAAAAAAAAAAAAAAAAAAAAAAAA&#13;&#10;AAAAMVON/zFTj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FTjf8xU4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IXMlOJ1xEbLnwAAAAAAAAAAAAAAAAAAAAAAAAAAAAAAAAAAAAAAAAAAAAAAAAAAAAAAAAAAAAA&#13;&#10;AAAxU43/MVON/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VON/zFTj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CFzJT&#13;&#10;idcRGy58AAAAAAAAAAAAAAAAAAAAAAAAAAAAAAAAAAAAAAAAAAAAAAAAAAAAAAAAAAAAAAAAAAAA&#13;&#10;ADFTjf8xU4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xU43/MVON/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hcyU4nXERsu&#13;&#10;fAAAAAAAAAAAAAAAAAAAAAAAAAAAAAAAAAAAAAAAAAAAAAAAAAAAAAAAAAAAAAAAAAAAAAAAAAAA&#13;&#10;MVON/zFTj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zFTjf8xU4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QIXMlOJ1xEbLnwAAAAA&#13;&#10;AAAAAAAAAAAAAAAAAAAAAAAAAAAAAAAAAAAAAAAAAAAAAAAAAAAAAAAAAAAAAAAAAAAAAAAAAAAx&#13;&#10;U43/MVON/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MVON/zFTjf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hgodAEBAh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ECFzJTidcRGy58AAAAAAAAAAAA&#13;&#10;AAAAAAAAAAAAAAAAAAAAAAAAAAAAAAAAAAAAAAAAAAAAAAAAAAAAAAAAAAAAAAAAAAAAAAAAADFT&#13;&#10;jf8xU4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xU43/MVO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yVIzZQm22+BcmQJMBAQI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hcyU4nXERsufAAAAAAAAAAAAAAAAAAA&#13;&#10;AAAAAAAAAAAAAAAAAAAAAAAAAAAAAAAAAAAAAAAAAAAAAAAAAAAAAAAAAAAAAAAAAAAAAAAAMVON&#13;&#10;/zFTj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zFTjf8xU4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JUjNlGdMH/RnTB/0JttvgXJkCTAQEC&#13;&#10;G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XMlOJ1xEbLnwAAAAAAAAAAAAAAAAAAAAAAAAA&#13;&#10;AAAAAAAAAAAAAAAAAAAAAAAAAAAAAAAAAAAAAAAAAAAAAAAAAAAAAAAAAAAAAAAAAAAAAAAxU43/&#13;&#10;MVON/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MVON/zFTj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lSM2UZ0wf9GdMH/RnTB/0Z0wf9Cbbb4&#13;&#10;FyZAkwEBAh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CFzJTidcRGy58AAAAAAAAAAAAAAAAAAAAAAAAAAAAAAAA&#13;&#10;AAAAAAAAAAAAAAAAAAAAAAAAAAAAAAAAAAAAAAAAAAAAAAAAAAAAAAAAAAAAAAAAAAAAADFTjf8x&#13;&#10;U4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xU43/MVON/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yVIzZRnTB/0Z0wf9GdMH/RnTB/0Z0wf9G&#13;&#10;dMH/Qm22+BcmQJMBAQI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BAhcyU4nXERsufAAAAAAAAAAAAAAAAAAAAAAAAAAAAAAAAAAAAAAA&#13;&#10;AAAAAAAAAAAAAAAAAAAAAAAAAAAAAAAAAAAAAAAAAAAAAAAAAAAAAAAAAAAAAAAAAAAAMVON/zFT&#13;&#10;j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ztkp/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JttvgXJkCTAQEC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IXMlOJ1xEbLnwAAAAAAAAAAAAAAAAAAAAAAAAAAAAAAAAAAAAAAAAAAAAA&#13;&#10;AAAAAAAAAAAAAAAAAAAAAAAAAAAAAAAAAAAAAAAAAAAAAAAAAAAAAAAAAAAAAAEBAhc+aK//MVON&#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O2Sn/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8+Z6vwAwUIN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ECFzJTidcRGy58AAAAAAAAAAAAAAAAAAAAAAAAAAAAAAAAAAAAAAAAAAAAAAAAAAAA&#13;&#10;AAAAAAAAAAAAAAAAAAAAAAAAAAAAAAAAAAAAAAAAAAAAAAAAAAAAAAABAQIXMlOJ1zhgoP8xU4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7ZKf/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Z0wf9Cbbb4FyZAkwEBAh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AAAAAAAAAAAAAAAAAAAAAAAAAAAAAAAAAAAAA&#13;&#10;AAAAAAAAAAAAAAAAAAAAAAAAAAAAAAAAAAAAAAAAAAAAAAAAAQECFzJTidcRGy58MVON/zFTj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zFTjf8xU4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JUjNlGdMH/RnTB/0Z0wf9GdMH/RnTB/0Z0wf9C&#13;&#10;bbb4FyZAkwEBAh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AAAAAAAAAAAAAAAAAAAAAAAAAAAAAAAAAAAAAAA&#13;&#10;AAAAAAAAAAAAAAAAAAAAAAAAAAAAAAAAAAAAAAAAAAEBAhcyU4nXERsufAAAAAAxU43/MVON/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MVON/zFTj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lSM2UZ0wf9GdMH/RnTB/0Z0wf9Cbbb4FyZAkwEB&#13;&#10;Ah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AAAAAAAAAAAAAAAAAAAAAAAAAAAAAAAAAAAAAAAA&#13;&#10;AAAAAAAAAAAAAAAAAAAAAAAAAAAAAAAAAAABAQIXMlOJ1xEbLnwAAAAAAAAAADFTjf8xU4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xU43/MVON/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yVIzZRnTB/0Z0wf9Cbbb4FyZAkwEBAh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AAAAAAAAAAAAAAAAAAAAAAAAAAAAAAAAAAAAAAAAA&#13;&#10;AAAAAAAAAAAAAAAAAAAAAAAAAAAAAQECFzJTidcRGy58AAAAAAAAAAAAAAAAMVON/zFTj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zFTjf8xU4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JUjNl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LMlOJ1xEbLnwAAAAAAAAA&#13;&#10;AAAAAAAAAAAAAAAAAAAAAAAAAAAAAAAAAAAAAAAAAAAAAAAAAAAAAAAAAAAAAAAAAAAAAAAAAAAA&#13;&#10;AAAAAAAAAAAAAAAAAAAAAAEBAhcyU4nXERsufAAAAAAAAAAAAAAAAAAAAAAxU43/MVON/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MVON/zFTj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hgodAEBAh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wUImsRGy58AAAAAAAAAAAAAAAA&#13;&#10;AAAAAAAAAAAAAAAAAAAAAAAAAAAAAAAAAAAAAAAAAAAAAAAAAAAAAAAAAAAAAAAAAAAAAAAAAAAA&#13;&#10;AAAAAAAAAAAAAAABAQIXMlOJ1xEbLnwAAAAAAAAAAAAAAAAAAAAAAAAAADFTjf8xU4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&#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xU43/MVO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cLPgAAAAAAAAAAAAAAAAAAAAAA&#13;&#10;AAAAAAAAAAAAAAAAAAAAAAAAAAAAAAAAAAAAAAAAAAAAAAAAAAAAAAAAAAAAAAAAAAAAAAAAAAAA&#13;&#10;AAAAAAAAAQECFzJTidcRGy58AAAAAAAAAAAAAAAAAAAAAAAAAAAAAAAAMVON/zFTj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&#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zFTjf8xU4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AAAAAAAAAAAAAAAAxU43/MVON/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MVON/zFTj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pAAAAmQAAAC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AAAAAAAAAAAAAAAADFTjf8xU4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xU43/MVON/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qgAAAP0AAAD/AAAAM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AAAAAAAAAAAAAAAAMVON/zFTj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zFTjf8xU4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FQAAABoAAAAaAAAAGgAAABoAAAAaAAAAGgAAABoA&#13;&#10;AAAaAAAAGgAAABoAAAAaAAAAGgAAABoAAAAaAAAAGgAAABoAAAAZAAAA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0AAAAsAAAAP4AAAD/AAAA/wAAAP8AAAAw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AAAAAAAAAAAAAAAAxU43/MVON/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MVON/zFTj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IoAAACzAAAA1QAAAPYAAAD/AAAA/wAAAP8AAAD/AAAA/wAAAP8AAAD/AAAA/wAA&#13;&#10;AP8AAAD/AAAA/wAAAP8AAAD/AAAA/wAAAP8AAAD/AAAA/wAAAP8AAAD9AAAA2wAAAC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xU43/MVON/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JAAAAYAAA&#13;&#10;AMcAAAD/AAAA/wAAAP8AAAD/AAAA/wAAAP8AAAD/AAAA/wAAAP8AAAD/AAAA/wAAAP8AAAD/AAAA&#13;&#10;/wAAAP8AAAD/AAAA/wAAAP8AAAD/AAAA/wAAAP8AAAD/AAAA/wAAAP8AAAD/AAAAi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wAAAP8AAAD/AAAAMAAAAAAAAAAAAAAAAAAAAAAA&#13;&#10;AAAAAAAAAAAAAAAAAAAAAAAAAAAAAAAAAAAAAAAAAAAAAAAAAAAAAAAAAAAAAAAAAAAAAAAAAAAA&#13;&#10;AAAAAAAAAAAAAAAAAAAAAAAAAAAAAAAAAAAAAAAAAAAAAAAAAAAAAAAAAAAAAAAAAAAAAAAAAAAA&#13;&#10;AAAAAAAAAAAAAAAAAAAAAAAAAAAAAAAAAAAAAAAAAAAAAQECFzJTidcRGy58AAAAAAAAAAAAAAAA&#13;&#10;AAAAAAAAAAAAAAAAAAAAAAAAAAAAAAAAAAAAAAAAAAAAAAAAMVON/zFTj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zFTjf8xU4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PgAAAN8AAAD/AAAA&#13;&#10;/wAAAP8AAAD/AAAA/wAAAP8AAAD/AAAA/wAAAP8AAAD/AAAA/wAAAP8AAAD/AAAA/wAAAP8AAAD/&#13;&#10;AAAA/wAAAP8AAAD/AAAA/wAAAP8AAAD/AAAA/wAAAP8AAAD/AAAA/wAAAP8AAAB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MVON/zFTj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AAAAI0AAAD9AAAA/wAAAP8AAAD/&#13;&#10;AAAA/wAAAP8AAAD/AAAA/wAAAP8AAAD/AAAA/wAAAP8AAAD/AAAA/wAAAP8AAAD/AAAA/wAAAP8A&#13;&#10;AAD/AAAA/wAAAP8AAAD/AAAA/wAAAP8AAAD/AAAA/wAAAP8AAAD9AAAAoAAAAA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xU43/MVON/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DRAAAA/wAAAP8AAAD/AAAA/wAAAP8A&#13;&#10;AADzAAAApQAAAGgAAABMAAAAPwAAAFcAAAB+AAAA1QAAAP8AAAD/AAAA/wAAAP8AAAD/AAAA5AAA&#13;&#10;ADgAAAA3AAAANwAAADcAAAA3AAAANwAAADcAAAA3AAAAMQAAAA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zFTjf8xU4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VAAAA1AAAAP8AAAD/AAAA/wAAAP8AAADnAAAAXAAA&#13;&#10;AAoAAAAAAAAAAAAAAAAAAAAAAAAAAAAAAAAAAAAAAAAAXgAAAPMAAAD/AAAA/wAAAP8AAAD/AAAA&#13;&#10;W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MVON/zFTj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FQAAANMAAAD/AAAA/wAAAP8AAAD/AAAAqQAAABMAAAAAAAAA&#13;&#10;AAAAAAAAAAAAAAAAAAAAAAAAAAAAAAAAAAAAAAAAAAAAAAAASgAAAP0AAAD/AAAA/wAAAP8AAADg&#13;&#10;AAAA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x&#13;&#10;U43/MVON/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GCh0AQECGwAAAAAAAAAAAAAAAAAAAAAAAAAAAAAAAAAAAAAAAAAAAAAAAAAA&#13;&#10;AAAAAAAAAAAAAAAAAAAAAAAAAAAAAAAAAAAAAAAAAAAAAAAAAAAAAAAAAAAAAAAAAAAAAAAAAAAA&#13;&#10;AAAAAAAAAAAAAAAAAAAAAAQAAADIAAAA/wAAAP8AAAD/AAAA/wAAAHEAAAAAAAAAAAAAAAAAAAAA&#13;&#10;AAAAAAAAAAAAAAAAAAAAAAAAAAAAAAAAAAAAAAAAAAAAAAAAAAAAtA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zFT&#13;&#10;jf8xU4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MVON&#13;&#10;/zFTj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xU43/&#13;&#10;MVO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yVIzZRnTB/0Z0wf9GdMH/RnTB/0JttvgXJkCTAQECGwAAAAAAAAAAAAAAAAAAAAAA&#13;&#10;AAAAAAAAAAAAAAAAAAAAAAAAAAAAAAAAAAAAAAAAAAAAAAAAAAAAAAAAAAAAAAAAAAAAAAAAAAAA&#13;&#10;AAAAAAAHAAAA3wAAAP8AAAD/AAAA/wAAAPAAAAAWAAAAAAAAAAAAAAAAAAAAAAAAAAAAAAAAAAAA&#13;&#10;AAAAAAAAAAAAAAAAAAAAAAAAAAAAAAAAAAAAAAAAAAAAAAAAAAAAAOgAAAD/AAAA/wAAAP8AAAD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zFTjf8x&#13;&#10;U43/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JUjNlGdMH/RnTB/0Z0wf9GdMH/RnTB/0Z0wf9Cbbb4FyZAkwEBAhsAAAAAAAAAAAAA&#13;&#10;AAAAAAAAAAAAAAAAAAAAAAAAAAAAAAAAAAAAAAAAAAAAAAAAAAAAAAAAAAAAAAAAAAAAAAAAAAAA&#13;&#10;AAAAAGwAAAD/AAAA/wAAAP8AAAD/AAAAhwAAAAAAAAAAAAAAAAAAAAAAAAAAAAAAAAAAAAAAAAAA&#13;&#10;AAAAAAAAAAAAAAAAAAAAAAAAAAAAAAAAAAAAAAAAAAAAAAAAAAAA1wAAAP8AAAD/AAAA/wAAAP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O2Sn/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Qm22+BcmQJMBAQIbAAAA&#13;&#10;AAAAAAAAAAAAAAAAAAAAAAAAAAAAAAAAAAAAAAAAAAAAAAAAAAAAAAAAAAAAAAAAAAAAAAAAAAAH&#13;&#10;AAAA4wAAAP8AAAD/AAAA/wAAAPcAAAAXAAAAAAAAAAAAAAAAAAAAAAAAAAAAAAAAAAAAAAAAAAAA&#13;&#10;AAAAAAAAAAAAAAAAAAAAAAAAAAAAAAAAAAAAAAAAAAAAAAAAAADqAAAA/wAAAP8AAAD/AAAA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7ZKf/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z5nq/ADBQg2&#13;&#10;AAAAAAAAAAAAAAAAAAAAAAAAAAAAAAAAAAAAAAAAAAAAAAAAAAAAAAAAAAAAAAAAAAAAAAAAAGkA&#13;&#10;AAD/AAAA/wAAAP8AAAD/AAAAlgAAAAAAAAAAAAAAAAAAAAAAAAAAAAAAAAAAAAAAAAAAAAAAAAAA&#13;&#10;AAAAAAAAAAAAAAAAAAAAAAAAAAAAAAAAAAAAAAAAAAAAAwAAAP0AAAD/AAAA/wAAAP8AAAD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tkp/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JttvgXJkCTAQECGwAAAAAA&#13;&#10;AAAAAAAAAAAAAAAAAAAAAAAAAAAAAAAAAAAAAAAAAAAAAAAAAAAAAAAAAAAAAAAAAAAAAAAA0AAA&#13;&#10;AP8AAAD/AAAA/wAAAP8AAAA2AAAAAAAAAAAAAAAAAAAAAAAAAAAAAAAAAAAAAAAAAAAAAAAAAAAA&#13;&#10;AAAAAAAAAAAAAAAAAAAAAAAAAAAAAAAAAAAAAAAAAAAdAAAA/wAAAP8AAAD/AAAA/wAAAM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MVON/zFTj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lSM2UZ0wf9GdMH/RnTB/0Z0wf9GdMH/RnTB/0JttvgXJkCTAQECGwAAAAAAAAAAAAAAAAAA&#13;&#10;AAAAAAAAAAAAAAAAAAAAAAAAAAAAAAAAAAAAAAAAAAAAAAAAAAAAAAAAAAAAAAAAAB8AAAD/AAAA&#13;&#10;/wAAAP8AAAD/AAAA6AAAAAEAAAAAAAAAAAAAAAAAAAAAAAAAAAAAAAAAAAAAAAAAAAAAAAAAAAAA&#13;&#10;AAAAAAAAAAAAAAAAAAAAAAAAAAAAAAAAAAAAAAAAAFI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U43/MVON/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yVIzZRnTB/0Z0wf9GdMH/RnTB/0JttvgXJkCTAQECGwAAAAAAAAAAAAAAAAAAAAAAAAAAAAAA&#13;&#10;AAAAAAAAAAAAAAAAAAAAAAAAAAAAAAAAAAAAAAAAAAAAAAAAAAAAAAAAAAAAAAAAbQAAAP8AAAD/&#13;&#10;AAAA/wAAAP8AAACdAAAAAAAAAAAAAAAAAAAAAAAAAAAAAAAAAAAAAAAAAAAAAAAAAAAAAAAAAAAA&#13;&#10;AAAAAAAAAAAAAAAAAAAAAAAAAAAAAAAAAAAAAAAAjAAAAP8AAAD/AAAA/wAAAP8AAACE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FTjf8xU4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JUjNlGdMH/RnTB/0JttvgXJkCTAQECGwAAAAAAAAAAAAAAAAAAAAAAAAAAAAAAAAAAAAAAAAAA&#13;&#10;AAAAAAAAAAAAAAAAAAAAAAAAAAAAAAAAAAAAAAAAAAAAAAAAAAAAAAAAAAAAAAC4AAAA/wAAAP8A&#13;&#10;AAD/AAAA/wAAAFMAAAAAAAAAAAAAAAAAAAAAAAAAAAAAAAAAAAAAAAAAAAAAAAAAAAAAAAAAAAAA&#13;&#10;AAAAAAAAAAAAAAAAAAAAAAAAAAAAAAAAAAAAAADFAAAA/wAAAP8AAAD/AAAA/wAAAD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N/zFTj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lSM2UJttvgXJkCTAQECGwAAAAAAAAAAAAAAAAAAAAAAAAAAAAAAAAAAAAAAAAAAAAAAAAAAAAAA&#13;&#10;AAAAAAAAAAAAAAAAAAAAAAAAAAAAAAAAAAAAAAAAAAAAAAAAAAAAAAAAAAAAAN0AAAD/AAAA/wAA&#13;&#10;AP8AAAD/AAAAHwAAAAAAAAAAAAAAAAAAAAAAAAAAAAAAAAAAAAAAAAAAAAAAAAAAAAAAAAAAAAAA&#13;&#10;AAAAAAAAAAAAAAAAAAAAAAAAAAAAAAAAEwAAAPoAAAD/AAAA/wAAAP8AAADk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3/MVON/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GCh0AQECGwAAAAAAAAAAAAAAAAAAAAAAAAAAAAAAAAAAAAAAAAAAAAAAAAAAAAAAAAAAAAAAAAAA&#13;&#10;AAAAAAAAAAAAAAAAAAAAAAAAAAAAAAAAAAAAAAAAAAAAAAAAAAAAAAABAAAA+AAAAP8AAAD/AAAA&#13;&#10;/wAAAO8AAAAAAAAAAAAAAAAAAAAAAAAAAAAAAAAAAAAAAAAAAAAAAAAAAAAAAAAAAAAAAAAAAAAA&#13;&#10;AAAAAAAAAAAAAAAAAAAAAAAAAAAAAABoAAAA/wAAAP8AAAD/AAAA/wAAAJ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FTjf8xU4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MVON/zFTj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&#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xU43/MVON/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FTjf8xU4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0AAABjAAAANQAAAAAAAAAAAAAAAAAAAAAAAAAAAAAAAAAAAAAAAAAAAAAAAAAAAAAAAAAA&#13;&#10;AAAAAAAAAAAAAAAAAAAAAAAAAAAAAAAAAAAAAAAAAAAAAAAAAAAAAAAAAAAAAAAAAAAAAAAAAAAA&#13;&#10;AAAAAAAAAAAAAAAAAAAAAAAAAAAAAAABAQIXMlOJ1xEbLnwAAAAAAAAAAAAAAAAAAAAAAAAAAAAA&#13;&#10;AAAAAAAAAAAAAAAAAAAxU43/MVON/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MVON/zFTj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&#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CFzJTidcRGy58AAAAAAAAAAAAAAAAAAAAAAAAAAAAAAAAAAAA&#13;&#10;AAAAAAAAAAAAAAAAADFTjf8xU4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xU43/MVO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BAhcyU4nXERsufAAAAAAAAAAAAAAAAAAAAAAAAAAAAAAAAAAAAAAAAAAA&#13;&#10;AAAAAAAAAAAAAAAAMVON/zFTj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FTjf8xU4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QIXMlOJ1xEbLnwAAAAAAAAAAAAAAAAAAAAAAAAAAAAAAAAAAAAAAAAAAAAAAAAA&#13;&#10;AAAAAAAAAAAAAAAxU43/MVON/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MVON/zFTj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CFzJTidcRGy58AAAAAAAAAAAAAAAAAAAAAAAAAAAAAAAAAAAAAAAAAAAAAAAAAAAAAAAA&#13;&#10;AAAAAAAAAAAAADFTjf8xU4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xU43/MVON/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hcyU4nXERsufAAAAAAAAAAAAAAAAAAAAAAAAAAAAAAAAAAAAAAAAAAAAAAAAAAAAAAAAAAAAAAA&#13;&#10;AAAAAAAAAAAAMVON/zFTj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FTjf8xU4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IXMlOJ&#13;&#10;1xEbLnwAAAAAAAAAAAAAAAAAAAAAAAAAAAAAAAAAAAAAAAAAAAAAAAAAAAAAAAAAAAAAAAAAAAAA&#13;&#10;AAAAAAAAAAAxU43/MVON/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MVON/zFTj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CFzJTidcRGy58&#13;&#10;AAAAAAAAAAAAAAAAAAAAAAAAAAAAAAAAAAAAAAAAAAAAAAAAAAAAAAAAAAAAAAAAAAAAAAAAAAAA&#13;&#10;AAAAAAAAADFTjf8xU4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xU43/MVON/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BAhcyU4nXERsufAAAAAAA&#13;&#10;AAAAAAAAAAAAAAAAAAAAAAAAAAAAAAAAAAAAAAAAAAAAAAAAAAAAAAAAAAAAAAAAAAAAAAAAAAAA&#13;&#10;AAAAAAAAMVON/zFTj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FTjf8xU4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IXMlOJ1xEbLnwAAAAAAAAAAAAA&#13;&#10;AAAAAAAAAAAAAAAAAAAAAAAAAAAAAAAAAAAAAAAAAAAAAAAAAAAAAAAAAAAAAAAAAAAAAAAAAAAA&#13;&#10;AAAAAAAxU43/MVON/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MVON/zFTj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lSM&#13;&#10;2UJttvgXJkCTAQECG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ECFzJTidcRGy58AAAAAAAAAAAAAAAAAAAA&#13;&#10;AAAAAAAAAAAAAAAAAAAAAAAAAAAAAAAAAAAAAAAAAAAAAAAAAAAAAAAAAAAAAAAAAAAAAAAAAAAA&#13;&#10;AAAAADFTjf8xU4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xU43/MVON/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yVIzZ&#13;&#10;RnTB/0Z0wf9Cbbb4FyZAkwEBAh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hcyU4nXERsufAAAAAAAAAAAAAAAAAAAAAAAAAAA&#13;&#10;AAAAAAAAAAAAAAAAAAAAAAAAAAAAAAAAAAAAAAAAAAAAAAAAAAAAAAAAAAAAAAAAAAAAAAAAAAAA&#13;&#10;AAAAMVON/zFTj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FTjf8xU4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JUjNlG&#13;&#10;dMH/RnTB/0Z0wf9GdMH/Qm22+BcmQJMBAQI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QIXMlOJ1xEbLnwAAAAAAAAAAAAAAAAAAAAAAAAAAAAAAAAA&#13;&#10;AAAAAAAAAAAAAAAAAAAAAAAAAAAAAAAAAAAAAAAAAAAAAAAAAAAAAAAAAAAAAAAAAAAAAAAAAAAA&#13;&#10;AAAxU43/MVON/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VON/zFTj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lSM2UZ0&#13;&#10;wf9GdMH/RnTB/0Z0wf9GdMH/RnTB/0JttvgXJkCTAQEC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CFzJTidcRGy58AAAAAAAAAAAAAAAAAAAAAAAAAAAAAAAAAAAAAAAA&#13;&#10;AAAAAAAAAAAAAAAAAAAAAAAAAAAAAAAAAAAAAAAAAAAAAAAAAAAAAAAAAAAAAAAAAAAAAAAAAAAA&#13;&#10;ADFTjf8xU4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xU43/MVON/wAAAAASHTGA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hcyU4nXERsufAAAAAAAAAAAAAAAAAAAAAAAAAAAAAAAAAAAAAAAAAAAAAAA&#13;&#10;AAAAAAAAAAAAAAAAAAAAAAAAAAAAAAAAAAAAAAAAAAAAAAAAAAAAAAAAAAAAAAAAAAAAAAAAAAAA&#13;&#10;MlaR/z5or/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zFTjf8xU43/AAAAABIdMYB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Pmer8AMFCD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QIXMlOJ1xEbLnwAAAAAAAAAAAAAAAAAAAAAAAAAAAAAAAAAAAAAAAAAAAAAAAAAAAAA&#13;&#10;AAAAAAAAAAAAAAAAAAAAAAAAAAAAAAAAAAAAAAAAAAAAAAAAAAAAAAAAAAAAAAAAAAAAAAEBAhdC&#13;&#10;brj/OGCg/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MVON/zFTjf8AAAAAEh0xgE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Qm22+BcmQJMBAQI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CFzJTidcRGy58AAAAAAAAAAAAAAAAAAAAAAAAAAAAAAAAAAAAAAAAAAAAAAAAAAAAAAAAAAAA&#13;&#10;AAAAAAAAAAAAAAAAAAAAAAAAAAAAAAAAAAAAAAAAAAAAAAAAAAAAAAAAAAAAAAABAQIXMlOJ1ztj&#13;&#10;pv8xU4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xU43/MVO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yVIzZRnTB/0Z0&#13;&#10;wf9GdMH/RnTB/0Z0wf9GdMH/Qm22+BcmQJMBAQI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hcy&#13;&#10;U4nXERsufAAAAAAAAAAAAAAAAAAAAAAAAAAAAAAAAAAAAAAAAAAAAAAAAAAAAAAAAAAAAAAAAAAA&#13;&#10;AAAAAAAAAAAAAAAAAAAAAAAAAAAAAAAAAAAAAAAAAAAAAAAAAAAAAAAAAQECFzJTidcRGy58MVON&#13;&#10;/zFTj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zFTjf8xU4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JUjNlGdMH/RnTB&#13;&#10;/0Z0wf9GdMH/Qm22+BcmQJMBAQI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QIXMlOJ1xEb&#13;&#10;LnwAAAAAAAAAAAAAAAAAAAAAAAAAAAAAAAAAAAAAAAAAAAAAAAAAAAAAAAAAAAAAAAAAAAAAAAAA&#13;&#10;AAAAAAAAAAAAAAAAAAAAAAAAAAAAAAAAAAAAAAAAAAAAAAAAAAEBAhcyU4nXERsufAAAAAAxU43/&#13;&#10;MVON/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MVON/zFTj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lSM2UZ0wf9GdMH/&#13;&#10;Qm22+BcmQJMBAQI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ECFzJTidcRGy58AAAA&#13;&#10;AAAAAAAAAAAAAAAAAAAAAAAAAAAAAAAAAAAAAAAAAAAAAAAAAAAAAAAAAAAAAAAAAAAAAAAAAAAA&#13;&#10;AAAAAAAAAAAAAAAAAAAAAAAAAAAAAAAAAAAAAAAAAAABAQIXMlOJ1xEbLnwAAAAAAAAAADFTjf8x&#13;&#10;U4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xU43/MVON/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yVIzZQm22+BcmQJMB&#13;&#10;AQI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syU4nXERsufAAAAAAAAAAA&#13;&#10;AAAAAAAAAAAAAAAAAAAAAAAAAAAAAAAAAAAAAAAAAAAAAAAAAAAAAAAAAAAAAAAAAAAAAAAAAAAA&#13;&#10;AAAAAAAAAAAAAAAAAAAAAAAAAAAAAAAAAAAAAQECFzJTidcRGy58AAAAAAAAAAAAAAAAMVON/zFT&#13;&#10;j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zFTjf8xU4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YKHQBAQI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VAAAA/wAAAP8AAAD1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BQiaxEbLnwAAAAAAAAAAAAAAAAA&#13;&#10;AAAAAAAAAAAAAAAAAAAAAAAAAAAAAAAAAAAAAAAAAAAAAAAAAAAAAAAAAAAAAAAAAAAAAAAAAAAA&#13;&#10;AAAAAAAAAAAAAAAAAAAAAAAAAAAAAAEBAhcyU4nXERsufAAAAAAAAAAAAAAAAAAAAAAxU43/MVON&#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MVON/zFTj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QAAAP0AAAD/AAAA/wAAAL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Bws+AAAAAAAAAAAAAAAAAAAAAAAA&#13;&#10;AAAAAAAAAAAAAAAAAAAAAAAAAAAAAAAAAAAAAAAAAAAAAAAAAAAAAAAAAAAAAAAAAAAAAAAAAAAA&#13;&#10;AAAAAAAAAAAAAAAAAAAAAAABAQIXMlOJ1xEbLnwAAAAAAAAAAAAAAAAAAAAAAAAAADFTjf8xU4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xU43/MVON/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MAAAArAAAADAAAAAAAAAAAAAAAAAAAAAAA&#13;&#10;AABBAAAA/wAAAP8AAAD/AAAAV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ECFzJTidcRGy58AAAAAAAAAAAAAAAAAAAAAAAAAAAAAAAAMVON/zFTj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zFTjf8xU4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AAAA0wAAAP8AAAD2AAAAXwAAAAAAAAAAAAAAAAAA&#13;&#10;AHwAAAD/AAAA/wAAAOQAAA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BAhcyU4nXERsufAAAAAAAAAAAAAAAAAAAAAAAAAAAAAAAAAAAAAAxU43/MVON/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MVON/zFTj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gAAAD/AAAA/wAAAP8AAADWAAAAAAAAAAAAAAAAAAAA&#13;&#10;xgAAAP8AAAD/AAAAf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QIXMlOJ1xEbLnwAAAAAAAAAAAAAAAAAAAAAAAAAAAAAAAAAAAAAAAAAADFTjf8xU4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xU43/MVON/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SAAAA/wAAAP8AAAD/AAAA/wAAAMMAAAAAAAAAAAAAACgAAAD/&#13;&#10;AAAA/wAAAOYAAAA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EC&#13;&#10;FzJTidcRGy58AAAAAAAAAAAAAAAAAAAAAAAAAAAAAAAAAAAAAAAAAAAAAAAAMVON/zFTj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zFTjf8xU4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D4AAAA/wAAAP8AAAD2AAAANgAAAAAAAAAAAAAAsQAAAP8A&#13;&#10;AAD6AAAAR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BAhcyU4nX&#13;&#10;ERsufAAAAAAAAAAAAAAAAAAAAAAAAAAAAAAAAAAAAAAAAAAAAAAAAAAAAAAxU43/MVON/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MVON/zFTj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UAAAD/AAAA8AAAAD8AAAAAAAAAEwAAAIoAAAD/AAAA/AAA&#13;&#10;AF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QIXMlOJ1xEbLnwA&#13;&#10;AAAAAAAAAAAAAAAAAAAAAAAAAAAAAAAAAAAAAAAAAAAAAAAAAAAAAAAAADFTjf8xU4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&#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xU43/MVO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AAAAKkAAAD+AAAA/wAAAN0AAAD4AAAA/wAAAN0AAAA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ECFzJTidcRGy58AAAAAAAA&#13;&#10;AAAAAAAAAAAAAAAAAAAAAAAAAAAAAAAAAAAAAAAAAAAAAAAAAAAAAAAAMVON/zFTj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&#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zFTjf8xU4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hcyU4nXERsufAAAAAAAAAAAAAAA&#13;&#10;AAAAAAAAAAAAAAAAAAAAAAAAAAAAAAAAAAAAAAAAAAAAAAAAAAAAAAAxU43/MVON/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MVON/zFTj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QIXMlOJ1xEbLnwAAAAAAAAAAAAAAAAAAAAA&#13;&#10;AAAAAAAAAAAAAAAAAAAAAAAAAAAAAAAAAAAAAAAAAAAAAAAAAAAAADFTjf8xU4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xU43/MVON/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ECFzJTidcRGy58AAAAAAAAAAAAAAAAAAAAAAAAAAAA&#13;&#10;AAAAAAAAAAAAAAAAAAAAAAAAAAAAAAAAAAAAAAAAAAAAAAAAAAAAMVON/zFTj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zFTjf8xU4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BAhcyU4nXERsufAAAAAAAAAAAAAAAAAAAAAAAAAAAAAAAAAAA&#13;&#10;AAAAAAAAAAAAAAAAAAAAAAAAAAAAAAAAAAAAAAAAAAAAAAAAAAAxU43/MVON/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MVON/zFTj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hgodAEBAh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QIXMlOJ1xEbLnwAAAAAAAAAAAAAAAAAAAAAAAAAAAAAAAAAAAAAAAAA&#13;&#10;AAAAAAAAAAAAAAAAAAAAAAAAAAAAAAAAAAAAAAAAAAAAAAAAADFTjf8xU4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xU43/MVON/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yVIzZQm22+BcmQJMBAQI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CFzJTidcRGy58AAAAAAAAAAAAAAAAAAAAAAAAAAAAAAAAAAAAAAAAAAAAAAAA&#13;&#10;AAAAAAAAAAAAAAAAAAAAAAAAAAAAAAAAAAAAAAAAAAAAAAAAMVON/zFTj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zFTjf8xU4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JUjNlGdMH/RnTB/0JttvgXJkCTAQECG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hcyU4nXERsufAAAAAAAAAAAAAAAAAAAAAAAAAAAAAAAAAAAAAAAAAAAAAAAAAAAAAAA&#13;&#10;AAAAAAAAAAAAAAAAAAAAAAAAAAAAAAAAAAAAAAAAAAAAAAAxU43/MVON/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MVON/zFTj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lSM2UZ0wf9GdMH/RnTB/0Z0wf9Cbbb4FyZAkwEB&#13;&#10;Ah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IXMlOJ1xEbLnwAAAAAAAAAAAAAAAAAAAAAAAAAAAAAAAAAAAAAAAAAAAAAAAAAAAAAAAAAAAAA&#13;&#10;AAAAAAAAAAAAAAAAAAAAAAAAAAAAAAAAAAAAAAAAAAAAADFTjf8xU4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xU43/MVON/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yVIzZRnTB/0Z0wf9GdMH/RnTB/0Z0wf9GdMH/Qm22&#13;&#10;+BcmQJMBAQI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CFzJT&#13;&#10;idcRGy58AAAAAAAAAAAAAAAAAAAAAAAAAAAAAAAAAAAAAAAAAAAAAAAAAAAAAAAAAAAAAAAAAAAA&#13;&#10;AAAAAAAAAAAAAAAAAAAAAAAAAAAAAAAAAAAAAAAAAAAAMVON/zFTj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09Pf9BQUH/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zFTjf8xU43/AAAAABIdMYB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JttvgXJkCTAQECG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hcyU4nXERsu&#13;&#10;fAAAAAAAAAAAAAAAAAAAAAAAAAAAAAAAAAAAAAAAAAAAAAAAAAAAAAAAAAAAAAAAAAAAAAAAAAAA&#13;&#10;AAAAAAAAAAAAAAAAAAAAAAAAAAAAAAAAAAAAAAAAAAAxU43/MVON/3l9hf9Zd6r/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PDw8/0JCQv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MVON/zFTjf8AAAAAEh0xgE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8+Z6vwAwUIN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QIXMlOJ1xEbLnwAAAAA&#13;&#10;AAAAAAAAAAAAAAAAAAAAAAAAAAAAAAAAAAAAAAAAAAAAAAAAAAAAAAAAAAAAAAAAAAAAAAAAAAAA&#13;&#10;AAAAAAAAAAAAAAAAAAAAAAAAAAAAAAAAAAAAAAAAADFTjf8yVpH/T3a3/2l7l/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7Ozv/Q0ND/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x&#13;&#10;U43/MVON/wAAAAASHTGA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Cbbb4FyZAkwEBAh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ECFzJTidcRGy58AAAAAAAAAAAA&#13;&#10;AAAAAAAAAAAAAAAAAAAAAAAAAAAAAAAAAAAAAAAAAAAAAAAAAAAAAAAAAAAAAAAAAAAAAAAAAAAA&#13;&#10;AAAAAAAAAAAAAAAAAAAAAAAAAAAAAAAAAAAAAAAAMlaR/0JuuP9jeZ//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o6Ov9ERET/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zFT&#13;&#10;jf8xU4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JUjNlGdMH/RnTB/0Z0wf9GdMH/RnTB/0Z0wf9Cbbb4FyZA&#13;&#10;kwEBAh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hcyU4nXERsufAAAAAAAAAAAAAAAAAAA&#13;&#10;AAAAAAAAAAAAAAAAAAAAAAAAAAAAAAAAAAAAAAAAAAAAAAAAAAAAAAAAAAAAAAAAAAAAAAAAAAAA&#13;&#10;AAAAAAAAAAAAAAAAAAAAAAAAAAAAAAAAAAEBAhdCbrj/O2Om/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Ojo6/0RERP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MVON&#13;&#10;/zFTj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lSM2UZ0wf9GdMH/RnTB/0Z0wf9Cbbb4FyZAkwEBAh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XMlOJ1xEbLnwAAAAAAAAAAAAAAAAAAAAAAAAA&#13;&#10;AAAAAAAAAAAAAAAAAAAAAAAAAAAAAAAAAAAAAAAAAAAAAAAAAAAAAAAAAAAAAAAAAAAAAAAAAAAA&#13;&#10;AAAAAAAAAAAAAAAAAAAAAAAAAAABAQIXMlOJ1ztjpv8xU4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5OTn/RUVF/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xU43/&#13;&#10;MVO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yVIzZRnTB/0Z0wf9Cbbb4FyZAkwEBAh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CFzJTidcRGy58AAAAAAAAAAAAAAAAAAAAAAAAAAAAAAAA&#13;&#10;AAAAAAAAAAAAAAAAAAAAAAAAAAAAAAAAAAAAAAAAAAAAAAAAAAAAAAAAAAAAAAAAAAAAAAAAAAAA&#13;&#10;AAAAAAAAAAAAAAAAAAAAAQECFzJTidcRGy58MVON/zFTj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g4OP9GRkb/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zFTjf8x&#13;&#10;U43/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JUjNlCbbb4FyZAkwEBAh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yU4nXERsufAAAAAAAAAAAAAAAAAAAAAAAAAAAAAAAAAAAAAAA&#13;&#10;AAAAAAAAAAAAAAAAAAAAAAAAAAAAAAAAAAAAAAAAAAAAAAAAAAAAAAAAAAAAAAAAAAAAAAAAAAAA&#13;&#10;AAAAAAAAAAAAAAEBAhcyU4nXERsufAAAAAAxU43/MVON/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Nzc3/0dHR/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MVON/zFT&#13;&#10;j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hgodAEBAh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BQiaxEbLnwAAAAAAAAAAAAAAAAAAAAAAAAAAAAAAAAAAAAAAAAAAAAA&#13;&#10;AAAAAAAAAAAAAAAAAAAAAAAAAAAAAAAAAAAAAAAAAAAAAAAAAAAAAAAAAAAAAAAAAAAAAAAAAAAA&#13;&#10;AAAAAAABAQIXMlOJ1xEbLnwAAAAAAAAAADFTjf8xU4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3Nzf/R0dH/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xU43/MVON&#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Bws+AAAAAAAAAAAAAAAAAAAAAAAAAAAAAAAAAAAAAAAAAAAAAAAAAAAA&#13;&#10;AAAAAAAAAAAAAAAAAAAAAAAAAAAAAAAAAAAAAAAAAAAAAAAAAAAAAAAAAAAAAAAAAAAAAAAAAAAA&#13;&#10;AQECFzJTidcRGy58AAAAAAAAAAAAAAAAMVON/zFTj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Y2Nv9ISEj/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FTjf8xU43/&#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hcy&#13;&#10;U4nXERsufAAAAAAAAAAAAAAAAAAAAAAxU43/MVON/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&#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NTU1/0lJS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MVON/zFTj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QIXMlOJ1xEb&#13;&#10;LnwAAAAAAAAAAAAAAAAAAAAAAAAAADFTjf8xU4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0NDT/SkpK/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U43/MVON/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ECFzJTidcRGy58AAAA&#13;&#10;AAAAAAAAAAAAAAAAAAAAAAAAAAAAMVON/zFTj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Q0NP9KSkr/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FTjf8xU4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hcyU4nXERsufAAAAAAAAAAA&#13;&#10;AAAAAAAAAAAAAAAAAAAAAAAAAAAxU43/MVON/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zMz/0tLS/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N/zFTj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IXMlOJ1xEbLnwAAAAAAAAAAAAAAAAA&#13;&#10;AAAAAAAAAAAAAAAAAAAAAAAAADFTjf8xU4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yMjL/TExM/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3/MVON/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ECFzJTidcRGy58AAAAAAAAAAAAAAAAAAAAAAAA&#13;&#10;AAAAAAAAAAAAAAAAAAAAAAAAMVON/zFTj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zExMf9NTU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FTjf8xU4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hcyU4nXERsufAAAAAAAAAAAAAAAAAAAAAAAAAAAAAAA&#13;&#10;AAAAAAAAAAAAAAAAAAAAAAAxU43/MVON/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MTEx/01NT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MVON/zFTj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QIXMlOJ1xEbLnwAAAAAAAAAAAAAAAAAAAAAAAAAAAAAAAAAAAAA&#13;&#10;AAAAAAAAAAAAAAAAAAAAADFTjf8xU4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wMDD/Tk5O/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xU43/MVON/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ECFzJTidcRGy58AAAAAAAAAAAAAAAAAAAAAAAAAAAAAAAAAAAAAAAAAAAA&#13;&#10;AAAAAAAAAAAAAAAAAAAAMVON/zFTj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y8vL/9PT0//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FTjf8xU4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BAhcyU4nXERsufAAAAAAAAAAAAAAAAAAAAAAAAAAAAAAAAAAAAAAAAAAAAAAAAAAA&#13;&#10;AAAAAAAAAAAAAAAAAAAxU43/MVON/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Li4u/1BQUP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MVON/zFTj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QIXMlOJ1xEbLnwAAAAAAAAAAAAAAAAAAAAAAAAAAAAAAAAAAAAAAAAAAAAAAAAAAAAAAAAA&#13;&#10;AAAAAAAAAAAAAAAAADFTjf8xU4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uLi7/UFBQ/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xU43/MVO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GCh0AQECG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EC&#13;&#10;FzJTidcRGy58AAAAAAAAAAAAAAAAAAAAAAAAAAAAAAAAAAAAAAAAAAAAAAAAAAAAAAAAAAAAAAAA&#13;&#10;AAAAAAAAAAAAAAAAMVON/zFTj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&#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y0tLf9RUVH/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FTjf8xU4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JUjNlCbbb4FyZAkwEBAh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BAhcyU4nX&#13;&#10;ERsufAAAAAAAAAAAAAAAAAAAAAAAAAAAAAAAAAAAAAAAAAAAAAAAAAAAAAAAAAAAAAAAAAAAAAAA&#13;&#10;AAAAAAAAAAAAAAAxU43/MVON/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LCws/1JSUv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MVON/zFTj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lSM2UZ0wf9GdMH/Qm22+BcmQJMBAQI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QIXMlOJ1xEbLnwA&#13;&#10;AAAAAAAAAAAAAAAAAAAAAAAAAAAAAAAAAAAAAAAAAAAAAAAAAAAAAAAAAAAAAAAAAAAAAAAAAAAA&#13;&#10;AAAAAAAAAAAAADFTjf8xU4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rKyv/U1NT/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xU43/MVON/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yVIzZRnTB/0Z0wf9GdMH/RnTB/0JttvgXJkCTAQEC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ECFzJTidcRGy58AAAAAAAA&#13;&#10;AAAAAAAAAAAAAAAAAAAAAAAAAAAAAAAAAAAAAAAAAAAAAAAAAAAAAAAAAAAAAAAAAAAAAAAAAAAA&#13;&#10;AAAAAAAAAAAAMVON/zFTj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ysrK/9TU1P/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zFTjf8xU4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JUjNlGdMH/RnTB/0Z0wf9GdMH/RnTB/0Z0wf9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hcyU4nXERsufAAAAAAAAAAAAAAA&#13;&#10;AAAAAAAAAAAAAAAAAAAAAAAAAAAAAAAAAAAAAAAAAAAAAAAAAAAAAAAAAAAAAAAAAAAAAAAAAAAA&#13;&#10;AAAAAAAAAAAxU43/MVON/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Kioq/1RUVP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MVON/zFTjf8AAAAAEh0xgEZ0wf9GdMH/&#13;&#10;RnTB/0Z0wf9GdMH/RnTB/0Z0wf9GdMH/RnTB/0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Qm22+BcmQJMBAQI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QIXMlOJ1xEbLnwAAAAAAAAAAAAAAAAAAAAA&#13;&#10;AAAAAAAAAAAAAAAAAAAAAAAAAAAAAAAAAAAAAAAAAAAAAAAAAAAAAAAAAAAAAAAAAAAAAAAAAAAA&#13;&#10;AAAAAAAAADJWkf8+aK//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pKSn/VVVV/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xU43/MVON/wAAAAASHTGA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z5nq/ADBQg2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ECFzJTidcRGy58AAAAAAAAAAAAAAAAAAAAAAAAAAAA&#13;&#10;AAAAAAAAAAAAAAAAAAAAAAAAAAAAAAAAAAAAAAAAAAAAAAAAAAAAAAAAAAAAAAAAAAAAAAAAAAAA&#13;&#10;AAABAQIXQm64/zhgoP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ygoKP9WVlb/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zFTjf8xU43/AAAAABIdMYB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JttvgXJkCTAQECG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BAhcyU4nXERsufAAAAAAAAAAAAAAAAAAAAAAAAAAAAAAAAAAA&#13;&#10;AAAAAAAAAAAAAAAAAAAAAAAAAAAAAAAAAAAAAAAAAAAAAAAAAAAAAAAAAAAAAAAAAAAAAAAAAQEC&#13;&#10;FzJTidc7Y6b/MVON/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KCgo/1ZWVv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MVON/zFTj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lSM&#13;&#10;2UZ0wf9GdMH/RnTB/0Z0wf9GdMH/RnTB/0JttvgXJkCTAQECG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QIXMlOJ1xEbLnwAAAAAAAAAAAAAAAAAAAAAAAAAAAAAAAAAAAAAAAAA&#13;&#10;AAAAAAAAAAAAAAAAAAAAAAAAAAAAAAAAAAAAAAAAAAAAAAAAAAAAAAAAAAAAAAAAAAEBAhcyU4nX&#13;&#10;ERsufDFTjf8xU4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nJyf/V1dX/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xU43/MVON/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yVIzZ&#13;&#10;RnTB/0Z0wf9GdMH/RnTB/0JttvgXJkCTAQECG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CFzJTidcRGy58AAAAAAAAAAAAAAAAAAAAAAAAAAAAAAAAAAAAAAAAAAAAAAAA&#13;&#10;AAAAAAAAAAAAAAAAAAAAAAAAAAAAAAAAAAAAAAAAAAAAAAAAAAAAAAAAAAABAQIXMlOJ1xEbLnwA&#13;&#10;AAAAMVON/zFTj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yYmJv9YWFj/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zFTjf8xU4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JUjNlG&#13;&#10;dMH/RnTB/0JttvgXJkCTAQECG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hcyU4nXERsufAAAAAAAAAAAAAAAAAAAAAAAAAAAAAAAAAAAAAAAAAAAAAAAAAAAAAAA&#13;&#10;AAAAAAAAAAAAAAAAAAAAAAAAAAAAAAAAAAAAAAAAAAAAAAAAAAAAAQECFzJTidcRGy58AAAAAAAA&#13;&#10;AAAxU43/MVON/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JSUl/1lZW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MVON/zFTj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lSM2UJt&#13;&#10;tvgXJkCTAQECG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MlOJ1xEbLnwAAAAAAAAAAAAAAAAAAAAAAAAAAAAAAAAAAAAAAAAAAAAAAAAAAAAAAAAAAAAA&#13;&#10;AAAAAAAAAAAAAAAAAAAAAAAAAAAAAAAAAAAAAAAAAAAAAAEBAhcyU4nXERsufAAAAAAAAAAAAAAA&#13;&#10;ADFTjf8xU4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lJSX/WVlZ/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8xU43/MVON/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GCh0AQEC&#13;&#10;G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wU&#13;&#10;ImsRGy58AAAAAAAAAAAAAAAAAAAAAAAAAAAAAAAAAAAAAAAAAAAAAAAAAAAAAAAAAAAAAAAAAAAA&#13;&#10;AAAAAAAAAAAAAAAAAAAAAAAAAAAAAAAAAAAAAAABAQIXMlOJ1xEbLnwAAAAAAAAAAAAAAAAAAAAA&#13;&#10;MVON/zFTj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yQkJP9aWlr/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zFTjf8xU4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cL&#13;&#10;PgAAAAAAAAAAAAAAAAAAAAAAAAAAAAAAAAAAAAAAAAAAAAAAAAAAAAAAAAAAAAAAAAAAAAAAAAAA&#13;&#10;AAAAAAAAAAAAAAAAAAAAAAAAAAAAAAAAAQECFzJTidcRGy58AAAAAAAAAAAAAAAAAAAAAAAAAAAx&#13;&#10;U43/MVON/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IyMj/1tbW/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MVON/zFTjf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BAhcyU4nXERsufAAAAAAAAAAAAAAAAAAAAAAAAAAAAAAAADFT&#13;&#10;jf8xU4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iIiL/XFxc/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8xU43/MVO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QIXMlOJ1xEbLnwAAAAAAAAAAAAAAAAAAAAAAAAAAAAAAAAAAAAAMVON&#13;&#10;/zFTj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N4gf9ZaoX/P1uJ/zFTjf8xU43/MVON&#13;&#10;/zFTjf9Qbp7/gpe6/7G+1P/h5u//////////////////////////////////////////////////&#13;&#10;//////////////////////////////////////////9cXFz/AAAA/wAAAP8AAAD/XFxc////////&#13;&#10;////////////////////////////////////////////////////////////////////////////&#13;&#10;///h5u//sb7U/4KXuv9Qbp7/MVON/zFTjf8xU43/MVON/z9bif9ZaoX/dHiB/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yIiIv9cXFz/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zFTjf8xU4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CFzJTidcRGy58AAAAAAAAAAAAAAAAAAAAAAAAAAAAAAAAAAAAAAAAAAAxU43/&#13;&#10;MVON/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dnqA/2BthP9KYYj/&#13;&#10;NVWM/zFTjf8xU43/MVON/zFTjf9CYZb/a4St/5Cjwf+0wdb/2uDr//r6/P//////////////////&#13;&#10;/////////////////////////////////////////9nZ2f8DAwP/AAAA/wMDA//Z2dn/////////&#13;&#10;//////////////////////////////////////////////r6/P/a4Ov/tMHW/5Cjwf9rhK3/QmGW&#13;&#10;/zFTjf8xU43/MVON/zFTjf81VYz/SmGI/2BthP92eoD/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ISEh/11dX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MVON/zFTj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hcyU4nXERsufAAAAAAAAAAAAAAAAAAAAAAAAAAAAAAAAAAAAAAAAAAAAAAAADFTjf8x&#13;&#10;U4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9&#13;&#10;fn//bXWB/1xqhf9JYYj/N1eL/zFTjf8xU43/MVON/zFTjf8xU43/MlSN/0dmmf9ifaj/fJK3/5ep&#13;&#10;xf+pt8//ucXY/8nS4f/Z3+r/5+vy/+3w9f/x9Pf/9/j7/1paW/8AAAD/WVla//H09//t8PX/5urx&#13;&#10;/9nf6v/J0uH/ucXY/6m3z/+XqcX/fJK3/2J9qP9HZpn/MlSN/zFTjf8xU43/MVON/zFTjf8xU43/&#13;&#10;N1eL/0lhiP9caoX/bXWB/31+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gICD/Xl5e/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8xU43/MVON/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IXMlOJ1xEbLnwAAAAAAAAAAAAAAAAAAAAAAAAAAAAAAAAAAAAAAAAAAAAAAAAAAAAAMVON/zFT&#13;&#10;j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dHmB/2Vwg/9YaYX/SmGI/ztZiv8xU4z/MVON/zFTjf8xU43/MVON&#13;&#10;/zFTjf8xU43/MVON/zFTjf8xU43/MVON/zFTjf8xU43/KUZ3/wEBA/8pRnf/MVON/zFTjf8xU43/&#13;&#10;MVON/zFTjf8xU43/MVON/zFTjf8xU43/MVON/zFTjf8xU4z/O1mK/0phiP9YaYX/ZXCD/3R5g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x8fH/9fX1//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zFTjf8xU4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CFzJT&#13;&#10;idcRGy58AAAAAAAAAAAAAAAAAAAAAAAAAAAAAAAAAAAAAAAAAAAAAAAAAAAAAAAAAAAxU43/MVON&#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1+f/90eYH/anOC/2BthP9XaYb/&#13;&#10;UGWH/0phiP9EXoj/PlqK/zlYi/83Vov/NlWL/zNUjP8xU4z/ITpi/zNUjP82VYv/N1aL/zlYi/8+&#13;&#10;Wor/RF6I/0phiP9QZYf/V2mG/2BthP9qc4L/dHmB/31+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Hx8f/19fX/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MVON/zFTj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hcyU4nXERsu&#13;&#10;fAAAAAAAAAAAAAAAAAAAAAAAAAAAAAAAAAAAAAAAAAAAAAAAAAAAAAAAAAAAAAAAADFTjf8xU4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e&#13;&#10;Hh7/YGBg/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8xU43/MVON/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QIXMlOJ1xEbLnwAAAAA&#13;&#10;AAAAAAAAAAAAAAAAAAAAAAAAAAAAAAAAAAAAAAAAAAAAAAAAAAAAAAAAAAAAAAAAMVON/zFTj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x0d&#13;&#10;Hf9hYWH/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zFTjf8xU4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ECFzJTidcRGy58AAAAAAAAAAAA&#13;&#10;AAAAAAAAAAAAAAAAAAAAAAAAAAAAAAAAAAAAAAAAAAAAAAAAAAAAAAAAAAAAAAAxU43/MVON/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HBwc&#13;&#10;/2JiYv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MVON/zFTj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hcyU4nXERsufAAAAAAAAAAAAAAAAAAA&#13;&#10;AAAAAAAAAAAAAAAAAAAAAAAAAAAAAAAAAAAAAAAAAAAAAAAAAAAAAAAAAAAAADFTjf8xU4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cHBz/&#13;&#10;YmJi/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8xU43/MVON/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XMlOJ1xEbLnwAAAAAAAAAAAAAAAAAAAAAAAAA&#13;&#10;AAAAAAAAAAAAAAAAAAAAAAAAAAAAAAAAAAAAAAAAAAAAAAAAAAAAAAAAAAAAMVON/zFTj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xsbG/9j&#13;&#10;Y2P/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zFTjf8xU4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GCh0AQECG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CFzJTidcRGy58AAAAAAAAAAAAAAAAAAAAAAAAAAAAAAAA&#13;&#10;AAAAAAAAAAAAAAAAAAAAAAAAAAAAAAAAAAAAAAAAAAAAAAAAAAAAAAAAAAAxU43/MVON/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Ghoa/2Rk&#13;&#10;ZP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MVON/zFTj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JUjNlCbbb4FyZAkwEBAh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BAhcyU4nXERsufAAAAAAAAAAAAAAAAAAAAAAAAAAAAAAAAAAAAAAA&#13;&#10;AAAAAAAAAAAAAAAAAAAAAAAAAAAAAAAAAAAAAAAAAAAAAAAAAAAAAAAAADFTjf8xU4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ZGRn/ZWVl&#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8xU43/MVO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lSM2UZ0wf9GdMH/Qm22+Bcm&#13;&#10;QJMBAQI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IXMlOJ1xEbLnwAAAAAAAAAAAAAAAAAAAAAAAAAAAAAAAAAAAAAAAAAAAAA&#13;&#10;AAAAAAAAAAAAAAAAAAAAAAAAAAAAAAAAAAAAAAAAAAAAAAAAAAAAAAAAMVON/zFTj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xkZGf9lZWX/&#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zFTjf8xU4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VIzZRnTB/0Z0wf9GdMH/RnTB&#13;&#10;/0JttvgXJkCTAQECG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ECFzJTidcRGy58AAAAAAAAAAAAAAAAAAAAAAAAAAAAAAAAAAAAAAAAAAAAAAAAAAAA&#13;&#10;AAAAAAAAAAAAAAAAAAAAAAAAAAAAAAAAAAAAAAAAAAAAAAAAAAAAAAAxU43/MVON/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BgY/2ZmZv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MVON/zFTj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JUjNlGdMH/RnTB/0Z0wf9GdMH/&#13;&#10;RnTB/0Z0wf9Cbbb4FyZAkwEBAh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BAhcyU4nXERsufAAAAAAAAAAAAAAAAAAAAAAAAAAAAAAAAAAAAAAAAAAAAAAAAAAAAAAAAAAA&#13;&#10;AAAAAAAAAAAAAAAAAAAAAAAAAAAAAAAAAAAAAAAAAAAAAAAAAAAAADFTjf8xU4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Fxf/Z2dn/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8xU43/MVON/wAAAAAAAAAAEh0xgEZ0wf9GdMH/RnTB/0Z0wf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Qm22+BcmQJMBAQI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QIX&#13;&#10;MlOJ1xEbLnwAAAAAAAAAAAAAAAAAAAAAAAAAAAAAAAAAAAAAAAAAAAAAAAAAAAAAAAAAAAAAAAAA&#13;&#10;AAAAAAAAAAAAAAAAAAAAAAAAAAAAAAAAAAAAAAAAAAAAAAAAAAAAMVON/zJWkf9Zd6r/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xYWFv9oaGj/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zFTjf8xU43/AAAAAAAAAAASHTGA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z5nq/ADBQg2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CFzJTidcR&#13;&#10;Gy58AAAAAAAAAAAAAAAAAAAAAAAAAAAAAAAAAAAAAAAAAAAAAAAAAAAAAAAAAAAAAAAAAAAAAAAA&#13;&#10;AAAAAAAAAAAAAAAAAAAAAAAAAAAAAAAAAAAAAAAAAAAAAAAAAAAyVpH/Qm64/2l7l/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hYW/2hoaP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MVON/zFTjf8AAAAAAAAAABIdMYB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JttvgXJkCTAQECG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hcyU4nXERsufAAA&#13;&#10;AAAAAAAAAAAAAAAAAAAAAAAAAAAAAAAAAAAAAAAAAAAAAAAAAAAAAAAAAAAAAAAAAAAAAAAAAAAA&#13;&#10;AAAAAAAAAAAAAAAAAAAAAAAAAAAAAAAAAAAAAAAAAAAAAQECF0JuuP87Y6b/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VFRX/aWlp/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8xU43/MVON/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lSM2UZ0wf9GdMH/RnTB/0Z0wf9GdMH/&#13;&#10;RnTB/0JttvgXJkCTAQECG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IXMlOJ1xEbLnwAAAAAAAAA&#13;&#10;AAAAAAAAAAAAAAAAAAAAAAAAAAAAAAAAAAAAAAAAAAAAAAAAAAAAAAAAAAAAAAAAAAAAAAAAAAAA&#13;&#10;AAAAAAAAAAAAAAAAAAAAAAAAAAAAAAAAAAAAAAEBAhcyU4nXO2Om/zFTj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xQUFP9qamr/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zFTjf8xU4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yVIzZRnTB/0Z0wf9GdMH/RnTB/0JttvgX&#13;&#10;JkCTAQECG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ECFzJTidcRGy58AAAAAAAAAAAAAAAA&#13;&#10;AAAAAAAAAAAAAAAAAAAAAAAAAAAAAAAAAAAAAAAAAAAAAAAAAAAAAAAAAAAAAAAAAAAAAAAAAAAA&#13;&#10;AAAAAAAAAAAAAAAAAAAAAAAAAAAAAAABAQIXMlOJ1xEbLnwxU43/MVON/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ExMT/2tra/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MVON/zFTj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JUjNlGdMH/RnTB/0JttvgXJkCTAQECG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hcyU4nXERsufAAAAAAAAAAAAAAAAAAAAAAA&#13;&#10;AAAAAAAAAAAAAAAAAAAAAAAAAAAAAAAAAAAAAAAAAAAAAAAAAAAAAAAAAAAAAAAAAAAAAAAAAAAA&#13;&#10;AAAAAAAAAAAAAAAAAAAAAAAAAQECFzJTidcRGy58AAAAADFTjf8xU4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TExP/a2tr/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8xU43/MVON/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lSM2UJttvgXJkCTAQECG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MlOJ1xEbLnwAAAAAAAAAAAAAAAAAAAAAAAAAAAAA&#13;&#10;AAAAAAAAAAAAAAAAAAAAAAAAAAAAAAAAAAAAAAAAAAAAAAAAAAAAAAAAAAAAAAAAAAAAAAAAAAAA&#13;&#10;AAAAAAAAAAAAAAAAAAEBAhcyU4nXERsufAAAAAAAAAAAMVON/zFTj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xISEv9sbGz/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zFTjf8xU4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GCh0AQECG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wUImsRGy58AAAAAAAAAAAAAAAAAAAAAAAAAAAAAAAAAAAA&#13;&#10;AAAAAAAAAAAAAAAAAAAAAAAAAAAAAAAAAAAAAAAAAAAAAAAAAAAAAAAAAAAAAAAAAAAAAAAAAAAA&#13;&#10;AAAAAAAAAAABAQIXMlOJ1xEbLnwAAAAAAAAAAAAAAAAxU43/MVON/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ERER/21tb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MVON/zFTj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cLPgAAAAAAAAAAAAAAAAAAAAAAAAAAAAAAAAAAAAAAAAAA&#13;&#10;AAAAAAAAAAAAAAAAAAAAAAAAAAAAAAAAAAAAAAAAAAAAAAAAAAAAAAAAAAAAAAAAAAAAAAAAAAAA&#13;&#10;AAAAAQECFzJTidcRGy58AAAAAAAAAAAAAAAAAAAAADFTjf8xU4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QEBD/bm5u/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8x&#13;&#10;U43/MVON/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hcyU4nXERsufAAAAAAAAAAAAAAAAAAAAAAAAAAAMVON/zFTj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xAQEP9ubm7/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zFT&#13;&#10;jf8xU4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IXMlOJ&#13;&#10;1xEbLnwAAAAAAAAAAAAAAAAAAAAAAAAAAAAAAAAxU43/MVON/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Dw8P/29vb/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MVON&#13;&#10;/zFTj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CFzJTidcRGy58&#13;&#10;AAAAAAAAAAAAAAAAAAAAAAAAAAAAAAAAAAAAADFTjf8xU4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ODg7/cHBw/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8xU43/&#13;&#10;MVO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BAhcyU4nXERsufAAAAAAA&#13;&#10;AAAAAAAAAAAAAAAAAAAAAAAAAAAAAAAAAAAAMVON/zFTj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w0NDf9xcXH/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zFTjf8x&#13;&#10;U43/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IXMlOJ1xEbLnwAAAAAAAAAAAAA&#13;&#10;AAAAAAAAAAAAAAAAAAAAAAAAAAAAAAAAAAAxU43/MVON/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DQ0N/3Fxc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MVON/zFT&#13;&#10;j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ECFzJTidcRGy58AAAAAAAAAAAAAAAAAAAA&#13;&#10;AAAAAAAAAAAAAAAAAAAAAAAAAAAAAAAAADFTjf8xU4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8MDAz/cnJy/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8xU43/MVON&#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hcyU4nXERsufAAAAAAAAAAAAAAAAAAAAAAAAAAA&#13;&#10;AAAAAAAAAAAAAAAAAAAAAAAAAAAAAAAAMVON/zFTj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wsLC/9zc3P/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zFTjf8xU43/&#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QIXMlOJ1xEbLnwAAAAAAAAAAAAAAAAAAAAAAAAAAAAAAAAA&#13;&#10;AAAAAAAAAAAAAAAAAAAAAAAAAAAAAAAxU43/MVON/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CgoK/3R0dP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MVON/zFTj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CFzJTidcRGy58AAAAAAAAAAAAAAAAAAAAAAAAAAAAAAAAAAAAAAAA&#13;&#10;AAAAAAAAAAAAAAAAAAAAAAAAAAAAADFTjf8xU4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8KCgr/dHR0/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8xU43/MVON/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hcyU4nXERsufAAAAAAAAAAAAAAAAAAAAAAAAAAAAAAAAAAAAAAAAAAAAAAA&#13;&#10;AAAAAAAAAAAAAAAAAAAAAAAAAAAAMVON/zFTj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Z2dv9ycnL/cnJy/3Nzc/90dHT/dXV1/wgICP9tbW3/d3d3/3h4eP94eHj/eXl5/3t7e/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zFTjf8xU4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QIXMlOJ1xEbLnwAAAAAAAAAAAAAAAAAAAAAAAAAAAAAAAAAAAAAAAAAAAAAAAAAAAAA&#13;&#10;AAAAAAAAAAAAAAAAAAAAAAAAAAAxU43/MVON/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T09P/wAAAP8AAAD/AAAA/wAAAP8AAAD/AAAA/wAAAP8AAAD/AAAA/wAAAP8AAAD/OTk5/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MVON/zFTj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hgodAEBAh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CFzJTidcRGy58AAAAAAAAAAAAAAAAAAAAAAAAAAAAAAAAAAAAAAAAAAAAAAAAAAAAAAAAAAAA&#13;&#10;AAAAAAAAAAAAAAAAAAAAAAAAADFTjf8xU4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9fX3/EBAQ/wAAAP8AAAD/AAAA/wAAAP8AAAD/AAAA/wAAAP8AAAD/AAAA/wUFBf90dHT/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8xU43/MVON/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y&#13;&#10;VIzZQm22+BcmQJMBAQI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hcy&#13;&#10;U4nXERsufAAAAAAAAAAAAAAAAAAAAAAAAAAAAAAAAAAAAAAAAAAAAAAAAAAAAAAAAAAAAAAAAAAA&#13;&#10;AAAAAAAAAAAAAAAAAAAAAAAAMVON/zFTj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NTU3/AAAA/wAAAP8AAAD/AAAA/wAAAP8AAAD/AAAA/wAAAP8AAAD/Ozs7/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zFTjf8xU4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JU&#13;&#10;jNlGdMH/RnTB/0JttvgXJkCTAQEC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QIXMlOJ1xEb&#13;&#10;LnwAAAAAAAAAAAAAAAAAAAAAAAAAAAAAAAAAAAAAAAAAAAAAAAAAAAAAAAAAAAAAAAAAAAAAAAAA&#13;&#10;AAAAAAAAAAAAAAAAAAAAAAAxU43/MVON/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x8fP8PDw//AAAA/wAAAP8AAAD/AAAA/wAAAP8AAAD/AAAA/wUFBf91dXX/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MVON/zFTj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lSM&#13;&#10;2UZ0wf9GdMH/RnTB/0Z0wf9Cbbb4FyZAkwEBAh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ECFzJTidcRGy58AAAA&#13;&#10;AAAAAAAAAAAAAAAAAAAAAAAAAAAAAAAAAAAAAAAAAAAAAAAAAAAAAAAAAAAAAAAAAAAAAAAAAAAA&#13;&#10;AAAAAAAAAAAAAAAAAAAAADFTjf8xU4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0xMTP8AAAD/AAAA/wAAAP8AAAD/AAAA/wAAAP8AAAD/PDw8/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8xU43/MVON/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yVIzZ&#13;&#10;RnTB/0Z0wf9GdMH/RnTB/0Z0wf9GdMH/Qm22+BcmQJMBAQI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hcyU4nXERsufAAAAAAAAAAA&#13;&#10;AAAAAAAAAAAAAAAAAAAAAAAAAAAAAAAAAAAAAAAAAAAAAAAAAAAAAAAAAAAAAAAAAAAAAAAAAAAA&#13;&#10;AAAAAAAAAAAAAAAAAAAAMVON/zFTj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Hx8/w4ODv8AAAD/AAAA/wAAAP8AAAD/AAAA/wYGBv92dnb/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IXMlOJ1xEbLnwAAAAAAAAAAAAAAAAA&#13;&#10;AAAAAAAAAAAAAAAAAAAAAAAAAAAAAAAAAAAAAAAAAAAAAAAAAAAAAAAAAAAAAAAAAAAAAAAAAAAA&#13;&#10;AAAAAAAAAAAAAAAAAAAxU43/MVON/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SkpK/wAAAP8AAAD/AAAA/wAAAP8AAAD/Pj4+/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ECFzJTidcRGy58AAAAAAAAAAAAAAAAAAAAAAAA&#13;&#10;AAAAAAAAAAAAAAAAAAAAAAAAAAAAAAAAAAAAAAAAAAAAAAAAAAAAAAAAAAAAAAAAAAAAAAAAAAAA&#13;&#10;AAAAAAAAAAAAAAAAADFTjf8xU4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7e3v/DAwM/wAAAP8AAAD/AAAA/wcHB/93d3f/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hcyU4nXERsufAAAAAAAAAAAAAAAAAAAAAAAAAAAAAAA&#13;&#10;AAAAAAAAAAAAAAAAAAAAAAAAAAAAAAAAAAAAAAAAAAAAAAAAAAAAAAAAAAAAAAAAAAAAAAAAAAAA&#13;&#10;AAAAAAAAAAAAAAAAMVON/zFTj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ISEj/AAAA/wAAAP8AAAD/QEBA/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zFTjf8xU4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JUjNlGdMH/&#13;&#10;RnTB/0Z0wf9GdMH/RnTB/0Z0wf9Cbbb4FyZAkwEBAh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QIXMlOJ1xEbLnwAAAAAAAAAAAAAAAAAAAAAAAAAAAAAAAAAAAAA&#13;&#10;AAAAAAAAAAAAAAAAAAAAAAAAAAAAAAAAAAAAAAAAAAAAAAAAAAAAAAAAAAAAAAAAAAAAAAAAAAAA&#13;&#10;AAAAAAAAAAAAAAAxU43/MVON/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p6ev8LCwv/AAAA/wgICP94eHj/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MVON/zFTj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lSM2UZ0wf9G&#13;&#10;dMH/RnTB/0Z0wf9Cbbb4FyZAkwEBAh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ECFzJTidcRGy58AAAAAAAAAAAAAAAAAAAAAAAAAAAAAAAAAAAAAAAAAAAA&#13;&#10;AAAAAAAAAAAAAAAAAAAAAAAAAAAAAAAAAAAAAAAAAAAAAAAAAAAAAAAAAAAAAAAAAAAAAAAAAAAA&#13;&#10;AAAAAAAAAAAAADFTjf8xU4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0ZGRv8AAAD/QkJC/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8xU43/MVON/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yVIzZRnTB/0Z0&#13;&#10;wf9Cbbb4FyZAkwEBAh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BAhcyU4nXERsufAAAAAAAAAAAAAAAAAAAAAAAAAAAAAAAAAAAAAAAAAAAAAAAAAAA&#13;&#10;AAAAAAAAAAAAAAAAAAAAAAAAAAAAAAAAAAAAAAAAAAAAAAAAAAAAAAAAAAAAAAAAAAAAAAAAAAAA&#13;&#10;AAAAAAAAAAAA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N1eL&#13;&#10;/3J3gf9WaIb/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L0+H/wcNF/8uT4b/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JUjNlCbbb4FyZA&#13;&#10;kwEBAh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MlOJ1xEbLnwAAAAAAAAAAAAAAAAAAAAAAAAAAAAAAAAAAAAAAAAAAAAAAAAAAAAAAAAA&#13;&#10;AAAAAAAAAAAAAAAAAAAAAAAAAAAAAAAAAAAAAAAAAAAAAAAAAAAAAAAAAAAAAAAAAAAAAAAAAAAA&#13;&#10;AAAAAAAAAAA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RUjP9yd4H/&#13;&#10;VmiG/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LEuA/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xU43/MVON/zFTjf8xU43/&#13;&#10;MVON/zFTjf8xU43/MVON/zFTjf8xU43/MVON/zFTjf8xU43/MVON/zFTjf8xU43/MVON/zFTjf8x&#13;&#10;U43/MVON/zFTjf8xU43/MVON/zFTjf8xU43/MVON/zFTjf8xU43/MVON/zFTjf8xU43/MVON/zFT&#13;&#10;jf8xU43/MVON/zFTjf8xU43/MVON/zFTjf8xU43/MVON/zFTjf8xU43/MVON/zFTjf8xU43/MVON&#13;&#10;/zFTjf8xU43/MVON/zFTjf8xU43/MVON/zFTjf8xU43/MVON/zFTj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hgodAEBAh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wUImsRGy5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hYWax4eHn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cL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31" type="#_x0000_t75" style="position:absolute;width:54254;height:165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">
                  <v:imagedata r:id="rId35" o:title="" cropleft="5713f"/>
                </v:shape>
                <v:group id="Group 43" o:spid="_x0000_s1032" style="position:absolute;left:15573;top:1000;width:17512;height:14923" coordsize="17512,149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rect id="Rectangle 40" o:spid="_x0000_s1033" style="position:absolute;left:13626;width:3886;height:14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" fillcolor="#7f7f7f" stroked="f" strokeweight="1pt"/>
                  <v:oval id="Oval 41" o:spid="_x0000_s1034" style="position:absolute;top:2091;width:10515;height:105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" fillcolor="white [3212]" strokecolor="black [3213]" strokeweight="1pt">
                    <v:stroke joinstyle="miter"/>
                  </v:oval>
                  <v:shape id="Text Box 42" o:spid="_x0000_s1035" type="#_x0000_t202" style="position:absolute;left:1608;top:4713;width:7402;height:5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CU6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" fillcolor="white [3201]" stroked="f" strokeweight=".5pt">
                    <v:textbox>
                      <w:txbxContent>
                        <w:p w14:paraId="4255D1E3" w14:textId="77777777" w:rsidR="00DC7479" w:rsidRPr="00B67FCD" w:rsidRDefault="00DC7479" w:rsidP="00114C60">
                          <w:pPr>
                            <w:rPr>
                              <w:szCs w:val="22"/>
                            </w:rPr>
                          </w:pPr>
                          <w:r w:rsidRPr="00B67FCD">
                            <w:rPr>
                              <w:szCs w:val="22"/>
                            </w:rPr>
                            <w:t>Pin Support</w:t>
                          </w:r>
                        </w:p>
                      </w:txbxContent>
                    </v:textbox>
                  </v:shape>
                </v:group>
                <w10:anchorlock/>
              </v:group>
            </w:pict>
          </mc:Fallback>
        </mc:AlternateContent>
      </w:r>
    </w:p>
    <w:p w14:paraId="678AB747" w14:textId="437B7992" w:rsidR="00964534" w:rsidRPr="00F3584B" w:rsidRDefault="006C1C0D" w:rsidP="00F165F0">
      <w:pPr>
        <w:pStyle w:val="Caption"/>
        <w:rPr>
          <w:rFonts w:ascii="Calibri" w:hAnsi="Calibri"/>
        </w:rPr>
      </w:pPr>
      <w:bookmarkStart w:id="44" w:name="_Toc531625197"/>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11</w:t>
      </w:r>
      <w:r w:rsidRPr="00F3584B">
        <w:rPr>
          <w:rFonts w:ascii="Calibri" w:hAnsi="Calibri"/>
        </w:rPr>
        <w:fldChar w:fldCharType="end"/>
      </w:r>
      <w:r w:rsidRPr="00F3584B">
        <w:rPr>
          <w:rFonts w:ascii="Calibri" w:hAnsi="Calibri"/>
        </w:rPr>
        <w:t>: Boundary conditions for case two</w:t>
      </w:r>
      <w:bookmarkEnd w:id="44"/>
    </w:p>
    <w:p w14:paraId="58A45539" w14:textId="2F6486DB" w:rsidR="006C1C0D" w:rsidRPr="00F3584B" w:rsidRDefault="006C1C0D" w:rsidP="0072573B">
      <w:pPr>
        <w:rPr>
          <w:rFonts w:ascii="Calibri" w:hAnsi="Calibri"/>
        </w:rPr>
      </w:pPr>
      <w:r w:rsidRPr="00F3584B">
        <w:rPr>
          <w:rFonts w:ascii="Calibri" w:hAnsi="Calibri"/>
        </w:rPr>
        <w:lastRenderedPageBreak/>
        <w:t xml:space="preserve">Here the support type and location changed. However, the force/pressure applied remained the same in magnitude and location. For the material properties, contact surfaces they all remain the same, the only added volume was the pin and its material to be steel. </w:t>
      </w:r>
    </w:p>
    <w:p w14:paraId="3E964EFC" w14:textId="764D3935" w:rsidR="000C65DE" w:rsidRPr="00F3584B" w:rsidRDefault="000C65DE" w:rsidP="0072573B">
      <w:pPr>
        <w:rPr>
          <w:rFonts w:ascii="Calibri" w:hAnsi="Calibri"/>
        </w:rPr>
      </w:pPr>
    </w:p>
    <w:p w14:paraId="4ABF8D28" w14:textId="016F1DA3" w:rsidR="000C65DE" w:rsidRPr="00F3584B" w:rsidRDefault="000C65DE" w:rsidP="0072573B">
      <w:pPr>
        <w:pStyle w:val="Heading2"/>
        <w:rPr>
          <w:rFonts w:ascii="Calibri" w:hAnsi="Calibri"/>
        </w:rPr>
      </w:pPr>
      <w:bookmarkStart w:id="45" w:name="_Toc531625179"/>
      <w:r w:rsidRPr="00F3584B">
        <w:rPr>
          <w:rFonts w:ascii="Calibri" w:hAnsi="Calibri"/>
        </w:rPr>
        <w:t>Simulation Run</w:t>
      </w:r>
      <w:bookmarkEnd w:id="45"/>
    </w:p>
    <w:p w14:paraId="1ED09E01" w14:textId="5DACD2FF" w:rsidR="000C65DE" w:rsidRPr="00F3584B" w:rsidRDefault="000C65DE" w:rsidP="0072573B">
      <w:pPr>
        <w:rPr>
          <w:rFonts w:ascii="Calibri" w:hAnsi="Calibri"/>
        </w:rPr>
      </w:pPr>
      <w:r w:rsidRPr="00F3584B">
        <w:rPr>
          <w:rFonts w:ascii="Calibri" w:hAnsi="Calibri"/>
        </w:rPr>
        <w:t xml:space="preserve">Hence, here is the initial simulation result for the problem. </w:t>
      </w:r>
    </w:p>
    <w:p w14:paraId="4A27668A" w14:textId="6495972B" w:rsidR="000C65DE" w:rsidRPr="00F3584B" w:rsidRDefault="000C65DE" w:rsidP="0072573B">
      <w:pPr>
        <w:rPr>
          <w:rFonts w:ascii="Calibri" w:hAnsi="Calibri"/>
        </w:rPr>
      </w:pPr>
    </w:p>
    <w:p w14:paraId="13945E92" w14:textId="2E1B3981" w:rsidR="000C65DE" w:rsidRPr="00F3584B" w:rsidRDefault="00E8608E" w:rsidP="0072573B">
      <w:pPr>
        <w:rPr>
          <w:rFonts w:ascii="Calibri" w:hAnsi="Calibri"/>
        </w:rPr>
      </w:pPr>
      <w:r w:rsidRPr="00F3584B">
        <w:rPr>
          <w:rFonts w:ascii="Calibri" w:hAnsi="Calibri"/>
          <w:noProof/>
        </w:rPr>
        <mc:AlternateContent>
          <mc:Choice Requires="wpg">
            <w:drawing>
              <wp:inline distT="0" distB="0" distL="0" distR="0" wp14:anchorId="15FB937B" wp14:editId="61F3D9ED">
                <wp:extent cx="4213555" cy="1463040"/>
                <wp:effectExtent l="0" t="0" r="28575" b="0"/>
                <wp:docPr id="53" name="Group 53"/>
                <wp:cNvGraphicFramePr/>
                <a:graphic xmlns:a="http://schemas.openxmlformats.org/drawingml/2006/main">
                  <a:graphicData uri="http://schemas.microsoft.com/office/word/2010/wordprocessingGroup">
                    <wpg:wgp>
                      <wpg:cNvGrpSpPr/>
                      <wpg:grpSpPr>
                        <a:xfrm>
                          <a:off x="0" y="0"/>
                          <a:ext cx="4213555" cy="1463040"/>
                          <a:chOff x="0" y="0"/>
                          <a:chExt cx="5319090" cy="1750695"/>
                        </a:xfrm>
                      </wpg:grpSpPr>
                      <pic:pic xmlns:pic="http://schemas.openxmlformats.org/drawingml/2006/picture">
                        <pic:nvPicPr>
                          <pic:cNvPr id="49" name="Picture 49" descr="https://scontent.fykz1-1.fna.fbcdn.net/v/t1.15752-9/47323957_1370068789794282_3966616161457537024_n.png?_nc_cat=101&amp;_nc_ht=scontent.fykz1-1.fna&amp;oh=7719a91f8720856d82edd331b4e7c1f3&amp;oe=5CA16DCB"/>
                          <pic:cNvPicPr>
                            <a:picLocks noChangeAspect="1"/>
                          </pic:cNvPicPr>
                        </pic:nvPicPr>
                        <pic:blipFill rotWithShape="1">
                          <a:blip r:embed="rId36" cstate="print">
                            <a:extLst>
                              <a:ext uri="{28A0092B-C50C-407E-A947-70E740481C1C}">
                                <a14:useLocalDpi xmlns:a14="http://schemas.microsoft.com/office/drawing/2010/main" val="0"/>
                              </a:ext>
                            </a:extLst>
                          </a:blip>
                          <a:srcRect l="22031" t="18064" r="10613" b="16848"/>
                          <a:stretch/>
                        </pic:blipFill>
                        <pic:spPr bwMode="auto">
                          <a:xfrm>
                            <a:off x="270662" y="0"/>
                            <a:ext cx="3642360" cy="17506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descr="https://scontent.fykz1-1.fna.fbcdn.net/v/t1.15752-9/47323957_1370068789794282_3966616161457537024_n.png?_nc_cat=101&amp;_nc_ht=scontent.fykz1-1.fna&amp;oh=7719a91f8720856d82edd331b4e7c1f3&amp;oe=5CA16DCB"/>
                          <pic:cNvPicPr>
                            <a:picLocks noChangeAspect="1"/>
                          </pic:cNvPicPr>
                        </pic:nvPicPr>
                        <pic:blipFill rotWithShape="1">
                          <a:blip r:embed="rId37" cstate="print">
                            <a:extLst>
                              <a:ext uri="{28A0092B-C50C-407E-A947-70E740481C1C}">
                                <a14:useLocalDpi xmlns:a14="http://schemas.microsoft.com/office/drawing/2010/main" val="0"/>
                              </a:ext>
                            </a:extLst>
                          </a:blip>
                          <a:srcRect l="93704" t="14104" r="1742" b="23779"/>
                          <a:stretch/>
                        </pic:blipFill>
                        <pic:spPr bwMode="auto">
                          <a:xfrm>
                            <a:off x="0" y="0"/>
                            <a:ext cx="245745" cy="17113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 name="Picture 51" descr="https://scontent.fykz1-1.fna.fbcdn.net/v/t1.15752-9/47323957_1370068789794282_3966616161457537024_n.png?_nc_cat=101&amp;_nc_ht=scontent.fykz1-1.fna&amp;oh=7719a91f8720856d82edd331b4e7c1f3&amp;oe=5CA16DCB"/>
                          <pic:cNvPicPr>
                            <a:picLocks noChangeAspect="1"/>
                          </pic:cNvPicPr>
                        </pic:nvPicPr>
                        <pic:blipFill rotWithShape="1">
                          <a:blip r:embed="rId38" cstate="print">
                            <a:extLst>
                              <a:ext uri="{28A0092B-C50C-407E-A947-70E740481C1C}">
                                <a14:useLocalDpi xmlns:a14="http://schemas.microsoft.com/office/drawing/2010/main" val="0"/>
                              </a:ext>
                            </a:extLst>
                          </a:blip>
                          <a:srcRect l="55404" t="25244" r="25372" b="24972"/>
                          <a:stretch/>
                        </pic:blipFill>
                        <pic:spPr bwMode="auto">
                          <a:xfrm>
                            <a:off x="4030675" y="43892"/>
                            <a:ext cx="1288415" cy="1659255"/>
                          </a:xfrm>
                          <a:prstGeom prst="rect">
                            <a:avLst/>
                          </a:prstGeom>
                          <a:noFill/>
                          <a:ln w="28575">
                            <a:solidFill>
                              <a:srgbClr val="FF0000"/>
                            </a:solidFill>
                          </a:ln>
                          <a:extLst>
                            <a:ext uri="{53640926-AAD7-44D8-BBD7-CCE9431645EC}">
                              <a14:shadowObscured xmlns:a14="http://schemas.microsoft.com/office/drawing/2010/main"/>
                            </a:ext>
                          </a:extLst>
                        </pic:spPr>
                      </pic:pic>
                      <wps:wsp>
                        <wps:cNvPr id="52" name="Rectangle 52"/>
                        <wps:cNvSpPr/>
                        <wps:spPr>
                          <a:xfrm>
                            <a:off x="2055571" y="321869"/>
                            <a:ext cx="811987" cy="1207008"/>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3593C81" id="Group 53" o:spid="_x0000_s1026" style="width:331.8pt;height:115.2pt;mso-position-horizontal-relative:char;mso-position-vertical-relative:line" coordsize="53190,175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">
                <v:shape id="Picture 49" o:spid="_x0000_s1027" type="#_x0000_t75" alt="https://scontent.fykz1-1.fna.fbcdn.net/v/t1.15752-9/47323957_1370068789794282_3966616161457537024_n.png?_nc_cat=101&amp;_nc_ht=scontent.fykz1-1.fna&amp;oh=7719a91f8720856d82edd331b4e7c1f3&amp;oe=5CA16DCB" style="position:absolute;left:2706;width:36424;height:175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">
                  <v:imagedata r:id="rId39" o:title="47323957_1370068789794282_3966616161457537024_n.png?_nc_cat=101&amp;_nc_ht=scontent.fykz1-1" croptop="11838f" cropbottom="11042f" cropleft="14438f" cropright="6955f"/>
                </v:shape>
                <v:shape id="Picture 50" o:spid="_x0000_s1028" type="#_x0000_t75" alt="https://scontent.fykz1-1.fna.fbcdn.net/v/t1.15752-9/47323957_1370068789794282_3966616161457537024_n.png?_nc_cat=101&amp;_nc_ht=scontent.fykz1-1.fna&amp;oh=7719a91f8720856d82edd331b4e7c1f3&amp;oe=5CA16DCB" style="position:absolute;width:2457;height:171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">
                  <v:imagedata r:id="rId40" o:title="47323957_1370068789794282_3966616161457537024_n.png?_nc_cat=101&amp;_nc_ht=scontent.fykz1-1" croptop="9243f" cropbottom="15584f" cropleft="61410f" cropright="1142f"/>
                </v:shape>
                <v:shape id="Picture 51" o:spid="_x0000_s1029" type="#_x0000_t75" alt="https://scontent.fykz1-1.fna.fbcdn.net/v/t1.15752-9/47323957_1370068789794282_3966616161457537024_n.png?_nc_cat=101&amp;_nc_ht=scontent.fykz1-1.fna&amp;oh=7719a91f8720856d82edd331b4e7c1f3&amp;oe=5CA16DCB" style="position:absolute;left:40306;top:438;width:12884;height:165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" stroked="t" strokecolor="red" strokeweight="2.25pt">
                  <v:imagedata r:id="rId41" o:title="47323957_1370068789794282_3966616161457537024_n.png?_nc_cat=101&amp;_nc_ht=scontent.fykz1-1" croptop="16544f" cropbottom="16366f" cropleft="36310f" cropright="16628f"/>
                  <v:path arrowok="t"/>
                </v:shape>
                <v:rect id="Rectangle 52" o:spid="_x0000_s1030" style="position:absolute;left:20555;top:3218;width:8120;height:120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" filled="f" strokecolor="red" strokeweight="2.25pt"/>
                <w10:anchorlock/>
              </v:group>
            </w:pict>
          </mc:Fallback>
        </mc:AlternateContent>
      </w:r>
      <w:r w:rsidR="005D0C16" w:rsidRPr="00F3584B">
        <w:rPr>
          <w:rFonts w:ascii="Calibri" w:hAnsi="Calibri"/>
          <w:noProof/>
        </w:rPr>
        <mc:AlternateContent>
          <mc:Choice Requires="wps">
            <w:drawing>
              <wp:inline distT="0" distB="0" distL="0" distR="0" wp14:anchorId="6579E3ED" wp14:editId="172C5D72">
                <wp:extent cx="1623974" cy="1389279"/>
                <wp:effectExtent l="0" t="0" r="0" b="0"/>
                <wp:docPr id="62" name="Text Box 62"/>
                <wp:cNvGraphicFramePr/>
                <a:graphic xmlns:a="http://schemas.openxmlformats.org/drawingml/2006/main">
                  <a:graphicData uri="http://schemas.microsoft.com/office/word/2010/wordprocessingShape">
                    <wps:wsp>
                      <wps:cNvSpPr txBox="1"/>
                      <wps:spPr>
                        <a:xfrm>
                          <a:off x="0" y="0"/>
                          <a:ext cx="1623974" cy="1389279"/>
                        </a:xfrm>
                        <a:prstGeom prst="rect">
                          <a:avLst/>
                        </a:prstGeom>
                        <a:noFill/>
                        <a:ln w="6350">
                          <a:noFill/>
                        </a:ln>
                      </wps:spPr>
                      <wps:txbx>
                        <w:txbxContent>
                          <w:p w14:paraId="5027573E" w14:textId="6A447944"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3083</w:t>
                            </w:r>
                          </w:p>
                          <w:p w14:paraId="104AB6E6" w14:textId="199D72B9"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440</w:t>
                            </w:r>
                          </w:p>
                          <w:p w14:paraId="1D575313" w14:textId="73639469"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w:t>
                            </w:r>
                            <w:r>
                              <w:rPr>
                                <w:rFonts w:ascii="Calibri" w:hAnsi="Calibri"/>
                                <w:color w:val="000000" w:themeColor="text1"/>
                                <w:szCs w:val="22"/>
                                <w14:textOutline w14:w="9525" w14:cap="rnd" w14:cmpd="sng" w14:algn="ctr">
                                  <w14:noFill/>
                                  <w14:prstDash w14:val="solid"/>
                                  <w14:bevel/>
                                </w14:textOutline>
                              </w:rPr>
                              <w:t>43322</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3A1AB840" w14:textId="77777777"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579E3ED" id="Text Box 62" o:spid="_x0000_s1036" type="#_x0000_t202" style="width:127.85pt;height:109.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" filled="f" stroked="f" strokeweight=".5pt">
                <v:textbox>
                  <w:txbxContent>
                    <w:p w14:paraId="5027573E" w14:textId="6A447944"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Nodes: </w:t>
                      </w:r>
                      <w:r>
                        <w:rPr>
                          <w:rFonts w:ascii="Calibri" w:hAnsi="Calibri"/>
                          <w:color w:val="000000" w:themeColor="text1"/>
                          <w:szCs w:val="22"/>
                          <w14:textOutline w14:w="9525" w14:cap="rnd" w14:cmpd="sng" w14:algn="ctr">
                            <w14:noFill/>
                            <w14:prstDash w14:val="solid"/>
                            <w14:bevel/>
                          </w14:textOutline>
                        </w:rPr>
                        <w:t>3083</w:t>
                      </w:r>
                    </w:p>
                    <w:p w14:paraId="104AB6E6" w14:textId="199D72B9"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No. of Elements: </w:t>
                      </w:r>
                      <w:r>
                        <w:rPr>
                          <w:rFonts w:ascii="Calibri" w:hAnsi="Calibri"/>
                          <w:color w:val="000000" w:themeColor="text1"/>
                          <w:szCs w:val="22"/>
                          <w14:textOutline w14:w="9525" w14:cap="rnd" w14:cmpd="sng" w14:algn="ctr">
                            <w14:noFill/>
                            <w14:prstDash w14:val="solid"/>
                            <w14:bevel/>
                          </w14:textOutline>
                        </w:rPr>
                        <w:t>440</w:t>
                      </w:r>
                    </w:p>
                    <w:p w14:paraId="1D575313" w14:textId="73639469"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r w:rsidRPr="00BB152B">
                        <w:rPr>
                          <w:rFonts w:ascii="Calibri" w:hAnsi="Calibri"/>
                          <w:color w:val="000000" w:themeColor="text1"/>
                          <w:szCs w:val="22"/>
                          <w14:textOutline w14:w="9525" w14:cap="rnd" w14:cmpd="sng" w14:algn="ctr">
                            <w14:noFill/>
                            <w14:prstDash w14:val="solid"/>
                            <w14:bevel/>
                          </w14:textOutline>
                        </w:rPr>
                        <w:t xml:space="preserve">Max. Stress: </w:t>
                      </w:r>
                      <w:r>
                        <w:rPr>
                          <w:rFonts w:ascii="Calibri" w:hAnsi="Calibri"/>
                          <w:color w:val="000000" w:themeColor="text1"/>
                          <w:szCs w:val="22"/>
                          <w14:textOutline w14:w="9525" w14:cap="rnd" w14:cmpd="sng" w14:algn="ctr">
                            <w14:noFill/>
                            <w14:prstDash w14:val="solid"/>
                            <w14:bevel/>
                          </w14:textOutline>
                        </w:rPr>
                        <w:t>43322</w:t>
                      </w:r>
                      <w:r w:rsidRPr="00BB152B">
                        <w:rPr>
                          <w:rFonts w:ascii="Calibri" w:hAnsi="Calibri"/>
                          <w:color w:val="000000" w:themeColor="text1"/>
                          <w:szCs w:val="22"/>
                          <w14:textOutline w14:w="9525" w14:cap="rnd" w14:cmpd="sng" w14:algn="ctr">
                            <w14:noFill/>
                            <w14:prstDash w14:val="solid"/>
                            <w14:bevel/>
                          </w14:textOutline>
                        </w:rPr>
                        <w:t xml:space="preserve"> </w:t>
                      </w:r>
                      <m:oMath>
                        <m:d>
                          <m:dPr>
                            <m:begChr m:val="["/>
                            <m:endChr m:val="]"/>
                            <m:ctrlPr>
                              <w:rPr>
                                <w:rFonts w:ascii="Cambria Math" w:hAnsi="Cambria Math"/>
                                <w:i/>
                                <w:color w:val="000000" w:themeColor="text1"/>
                                <w:szCs w:val="22"/>
                                <w14:textOutline w14:w="9525" w14:cap="rnd" w14:cmpd="sng" w14:algn="ctr">
                                  <w14:noFill/>
                                  <w14:prstDash w14:val="solid"/>
                                  <w14:bevel/>
                                </w14:textOutline>
                              </w:rPr>
                            </m:ctrlPr>
                          </m:dPr>
                          <m:e>
                            <m:r>
                              <w:rPr>
                                <w:rFonts w:ascii="Cambria Math" w:hAnsi="Cambria Math"/>
                                <w:color w:val="000000" w:themeColor="text1"/>
                                <w:szCs w:val="22"/>
                                <w14:textOutline w14:w="9525" w14:cap="rnd" w14:cmpd="sng" w14:algn="ctr">
                                  <w14:noFill/>
                                  <w14:prstDash w14:val="solid"/>
                                  <w14:bevel/>
                                </w14:textOutline>
                              </w:rPr>
                              <m:t>Pa</m:t>
                            </m:r>
                          </m:e>
                        </m:d>
                      </m:oMath>
                    </w:p>
                    <w:p w14:paraId="3A1AB840" w14:textId="77777777" w:rsidR="00DC7479" w:rsidRPr="00BB152B" w:rsidRDefault="00DC7479" w:rsidP="005D0C16">
                      <w:pPr>
                        <w:rPr>
                          <w:rFonts w:ascii="Calibri" w:hAnsi="Calibri"/>
                          <w:color w:val="000000" w:themeColor="text1"/>
                          <w:szCs w:val="22"/>
                          <w14:textOutline w14:w="9525" w14:cap="rnd" w14:cmpd="sng" w14:algn="ctr">
                            <w14:noFill/>
                            <w14:prstDash w14:val="solid"/>
                            <w14:bevel/>
                          </w14:textOutline>
                        </w:rPr>
                      </w:pPr>
                    </w:p>
                  </w:txbxContent>
                </v:textbox>
                <w10:anchorlock/>
              </v:shape>
            </w:pict>
          </mc:Fallback>
        </mc:AlternateContent>
      </w:r>
    </w:p>
    <w:p w14:paraId="4E1AFD37" w14:textId="1938E71A" w:rsidR="00E8608E" w:rsidRPr="00F3584B" w:rsidRDefault="00E8608E" w:rsidP="00E8608E">
      <w:pPr>
        <w:pStyle w:val="Caption"/>
        <w:rPr>
          <w:rFonts w:ascii="Calibri" w:hAnsi="Calibri"/>
        </w:rPr>
      </w:pPr>
      <w:bookmarkStart w:id="46" w:name="_Toc531625198"/>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12</w:t>
      </w:r>
      <w:r w:rsidRPr="00F3584B">
        <w:rPr>
          <w:rFonts w:ascii="Calibri" w:hAnsi="Calibri"/>
        </w:rPr>
        <w:fldChar w:fldCharType="end"/>
      </w:r>
      <w:r w:rsidRPr="00F3584B">
        <w:rPr>
          <w:rFonts w:ascii="Calibri" w:hAnsi="Calibri"/>
        </w:rPr>
        <w:t>: Initial run for case two</w:t>
      </w:r>
      <w:bookmarkEnd w:id="46"/>
    </w:p>
    <w:p w14:paraId="26A867CE" w14:textId="6303C521" w:rsidR="000C65DE" w:rsidRPr="00F3584B" w:rsidRDefault="00FD616D" w:rsidP="0072573B">
      <w:pPr>
        <w:rPr>
          <w:rFonts w:ascii="Calibri" w:hAnsi="Calibri"/>
        </w:rPr>
      </w:pPr>
      <w:r w:rsidRPr="00F3584B">
        <w:rPr>
          <w:rFonts w:ascii="Calibri" w:hAnsi="Calibri"/>
        </w:rPr>
        <w:t xml:space="preserve">As </w:t>
      </w:r>
      <w:proofErr w:type="gramStart"/>
      <w:r w:rsidRPr="00F3584B">
        <w:rPr>
          <w:rFonts w:ascii="Calibri" w:hAnsi="Calibri"/>
        </w:rPr>
        <w:t>expected</w:t>
      </w:r>
      <w:proofErr w:type="gramEnd"/>
      <w:r w:rsidRPr="00F3584B">
        <w:rPr>
          <w:rFonts w:ascii="Calibri" w:hAnsi="Calibri"/>
        </w:rPr>
        <w:t xml:space="preserve"> the stresses are on the right side of the pin. This is because, the left pin is taking no load as it hits the rigid pin. Hence, the stress profile can be validated. </w:t>
      </w:r>
    </w:p>
    <w:p w14:paraId="58CB6635" w14:textId="77777777" w:rsidR="00FD616D" w:rsidRPr="00F3584B" w:rsidRDefault="00FD616D" w:rsidP="0072573B">
      <w:pPr>
        <w:rPr>
          <w:rFonts w:ascii="Calibri" w:hAnsi="Calibri"/>
        </w:rPr>
      </w:pPr>
    </w:p>
    <w:p w14:paraId="7A32C857" w14:textId="34E01158" w:rsidR="000C65DE" w:rsidRPr="00F3584B" w:rsidRDefault="000C65DE" w:rsidP="0072573B">
      <w:pPr>
        <w:pStyle w:val="Heading2"/>
        <w:rPr>
          <w:rFonts w:ascii="Calibri" w:hAnsi="Calibri"/>
        </w:rPr>
      </w:pPr>
      <w:bookmarkStart w:id="47" w:name="_Toc531625180"/>
      <w:r w:rsidRPr="00F3584B">
        <w:rPr>
          <w:rFonts w:ascii="Calibri" w:hAnsi="Calibri"/>
        </w:rPr>
        <w:t>Post Processing</w:t>
      </w:r>
      <w:bookmarkEnd w:id="47"/>
    </w:p>
    <w:p w14:paraId="2C0CB1F4" w14:textId="508E2FA3" w:rsidR="000C65DE" w:rsidRPr="00F3584B" w:rsidRDefault="000C65DE" w:rsidP="0072573B">
      <w:pPr>
        <w:rPr>
          <w:rFonts w:ascii="Calibri" w:eastAsiaTheme="minorEastAsia" w:hAnsi="Calibri"/>
        </w:rPr>
      </w:pPr>
      <w:r w:rsidRPr="00F3584B">
        <w:rPr>
          <w:rFonts w:ascii="Calibri" w:hAnsi="Calibri"/>
        </w:rPr>
        <w:t xml:space="preserve">Form the simulation results, follow the same procedure to find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F3584B">
        <w:rPr>
          <w:rFonts w:ascii="Calibri" w:eastAsiaTheme="minorEastAsia" w:hAnsi="Calibri"/>
        </w:rPr>
        <w:t xml:space="preserve">. Hence, using the equations </w:t>
      </w:r>
      <w:r w:rsidRPr="00F3584B">
        <w:rPr>
          <w:rFonts w:ascii="Calibri" w:eastAsiaTheme="minorEastAsia" w:hAnsi="Calibri"/>
        </w:rPr>
        <w:fldChar w:fldCharType="begin"/>
      </w:r>
      <w:r w:rsidRPr="00F3584B">
        <w:rPr>
          <w:rFonts w:ascii="Calibri" w:eastAsiaTheme="minorEastAsia" w:hAnsi="Calibri"/>
        </w:rPr>
        <w:instrText xml:space="preserve"> REF _Ref531466923 \h </w:instrText>
      </w:r>
      <w:r w:rsidR="0072573B" w:rsidRPr="00F3584B">
        <w:rPr>
          <w:rFonts w:ascii="Calibri" w:eastAsiaTheme="minorEastAsia" w:hAnsi="Calibri"/>
        </w:rPr>
        <w:instrText xml:space="preserve"> \* MERGEFORMAT </w:instrText>
      </w:r>
      <w:r w:rsidRPr="00F3584B">
        <w:rPr>
          <w:rFonts w:ascii="Calibri" w:eastAsiaTheme="minorEastAsia" w:hAnsi="Calibri"/>
        </w:rPr>
      </w:r>
      <w:r w:rsidRPr="00F3584B">
        <w:rPr>
          <w:rFonts w:ascii="Calibri" w:eastAsiaTheme="minorEastAsia" w:hAnsi="Calibri"/>
        </w:rPr>
        <w:fldChar w:fldCharType="separate"/>
      </w:r>
      <w:r w:rsidR="00B715AF" w:rsidRPr="00F3584B">
        <w:rPr>
          <w:rFonts w:ascii="Calibri" w:hAnsi="Calibri" w:cs="Calibri"/>
          <w:szCs w:val="22"/>
        </w:rPr>
        <w:t>[</w:t>
      </w:r>
      <w:r w:rsidR="00B715AF" w:rsidRPr="00F3584B">
        <w:rPr>
          <w:rFonts w:ascii="Calibri" w:hAnsi="Calibri" w:cs="Calibri"/>
          <w:noProof/>
          <w:szCs w:val="22"/>
        </w:rPr>
        <w:t>1</w:t>
      </w:r>
      <w:r w:rsidR="00B715AF" w:rsidRPr="00F3584B">
        <w:rPr>
          <w:rFonts w:ascii="Calibri" w:hAnsi="Calibri" w:cs="Calibri"/>
          <w:szCs w:val="22"/>
        </w:rPr>
        <w:t>]</w:t>
      </w:r>
      <w:r w:rsidRPr="00F3584B">
        <w:rPr>
          <w:rFonts w:ascii="Calibri" w:eastAsiaTheme="minorEastAsia" w:hAnsi="Calibri"/>
        </w:rPr>
        <w:fldChar w:fldCharType="end"/>
      </w:r>
      <w:r w:rsidRPr="00F3584B">
        <w:rPr>
          <w:rFonts w:ascii="Calibri" w:eastAsiaTheme="minorEastAsia" w:hAnsi="Calibri"/>
        </w:rPr>
        <w:t xml:space="preserve"> and </w:t>
      </w:r>
      <w:r w:rsidRPr="00F3584B">
        <w:rPr>
          <w:rFonts w:ascii="Calibri" w:eastAsiaTheme="minorEastAsia" w:hAnsi="Calibri"/>
        </w:rPr>
        <w:fldChar w:fldCharType="begin"/>
      </w:r>
      <w:r w:rsidRPr="00F3584B">
        <w:rPr>
          <w:rFonts w:ascii="Calibri" w:eastAsiaTheme="minorEastAsia" w:hAnsi="Calibri"/>
        </w:rPr>
        <w:instrText xml:space="preserve"> REF _Ref531392004 \h </w:instrText>
      </w:r>
      <w:r w:rsidR="0072573B" w:rsidRPr="00F3584B">
        <w:rPr>
          <w:rFonts w:ascii="Calibri" w:eastAsiaTheme="minorEastAsia" w:hAnsi="Calibri"/>
        </w:rPr>
        <w:instrText xml:space="preserve"> \* MERGEFORMAT </w:instrText>
      </w:r>
      <w:r w:rsidRPr="00F3584B">
        <w:rPr>
          <w:rFonts w:ascii="Calibri" w:eastAsiaTheme="minorEastAsia" w:hAnsi="Calibri"/>
        </w:rPr>
      </w:r>
      <w:r w:rsidRPr="00F3584B">
        <w:rPr>
          <w:rFonts w:ascii="Calibri" w:eastAsiaTheme="minorEastAsia" w:hAnsi="Calibri"/>
        </w:rPr>
        <w:fldChar w:fldCharType="separate"/>
      </w:r>
      <w:r w:rsidR="00B715AF" w:rsidRPr="00F3584B">
        <w:rPr>
          <w:rFonts w:ascii="Calibri" w:hAnsi="Calibri" w:cs="Calibri"/>
          <w:szCs w:val="22"/>
        </w:rPr>
        <w:t>[</w:t>
      </w:r>
      <w:r w:rsidR="00B715AF" w:rsidRPr="00F3584B">
        <w:rPr>
          <w:rFonts w:ascii="Calibri" w:hAnsi="Calibri" w:cs="Calibri"/>
          <w:noProof/>
          <w:szCs w:val="22"/>
        </w:rPr>
        <w:t>6</w:t>
      </w:r>
      <w:r w:rsidR="00B715AF" w:rsidRPr="00F3584B">
        <w:rPr>
          <w:rFonts w:ascii="Calibri" w:hAnsi="Calibri" w:cs="Calibri"/>
          <w:szCs w:val="22"/>
        </w:rPr>
        <w:t>]</w:t>
      </w:r>
      <w:r w:rsidRPr="00F3584B">
        <w:rPr>
          <w:rFonts w:ascii="Calibri" w:eastAsiaTheme="minorEastAsia" w:hAnsi="Calibri"/>
        </w:rPr>
        <w:fldChar w:fldCharType="end"/>
      </w:r>
      <w:r w:rsidRPr="00F3584B">
        <w:rPr>
          <w:rFonts w:ascii="Calibri" w:eastAsiaTheme="minorEastAsia" w:hAnsi="Calibr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Pr="00F3584B">
        <w:rPr>
          <w:rFonts w:ascii="Calibri" w:eastAsiaTheme="minorEastAsia" w:hAnsi="Calibri"/>
        </w:rPr>
        <w:t xml:space="preserve"> can be derived to be </w:t>
      </w:r>
      <w:r w:rsidR="00FB5E9B" w:rsidRPr="00F3584B">
        <w:rPr>
          <w:rFonts w:ascii="Calibri" w:eastAsiaTheme="minorEastAsia" w:hAnsi="Calibri"/>
        </w:rPr>
        <w:t>3.1</w:t>
      </w:r>
      <w:r w:rsidRPr="00F3584B">
        <w:rPr>
          <w:rFonts w:ascii="Calibri" w:eastAsiaTheme="minorEastAsia" w:hAnsi="Calibri"/>
        </w:rPr>
        <w:t xml:space="preserve">. This value is very similar to the actual derived in from actual experimentation, </w:t>
      </w:r>
      <w:r w:rsidR="00FB5E9B" w:rsidRPr="00F3584B">
        <w:rPr>
          <w:rFonts w:ascii="Calibri" w:eastAsiaTheme="minorEastAsia" w:hAnsi="Calibri"/>
        </w:rPr>
        <w:fldChar w:fldCharType="begin"/>
      </w:r>
      <w:r w:rsidR="00FB5E9B" w:rsidRPr="00F3584B">
        <w:rPr>
          <w:rFonts w:ascii="Calibri" w:eastAsiaTheme="minorEastAsia" w:hAnsi="Calibri"/>
        </w:rPr>
        <w:instrText xml:space="preserve"> REF _Ref531480105 \h </w:instrText>
      </w:r>
      <w:r w:rsidR="00FB5E9B" w:rsidRPr="00F3584B">
        <w:rPr>
          <w:rFonts w:ascii="Calibri" w:eastAsiaTheme="minorEastAsia" w:hAnsi="Calibri"/>
        </w:rPr>
      </w:r>
      <w:r w:rsidR="00FB5E9B" w:rsidRPr="00F3584B">
        <w:rPr>
          <w:rFonts w:ascii="Calibri" w:eastAsiaTheme="minorEastAsia" w:hAnsi="Calibri"/>
        </w:rPr>
        <w:instrText xml:space="preserve"> \* MERGEFORMAT </w:instrText>
      </w:r>
      <w:r w:rsidR="00FB5E9B" w:rsidRPr="00F3584B">
        <w:rPr>
          <w:rFonts w:ascii="Calibri" w:eastAsiaTheme="minorEastAsia" w:hAnsi="Calibri"/>
        </w:rPr>
        <w:fldChar w:fldCharType="separate"/>
      </w:r>
      <w:r w:rsidR="00B715AF" w:rsidRPr="00F3584B">
        <w:rPr>
          <w:rFonts w:ascii="Calibri" w:hAnsi="Calibri"/>
        </w:rPr>
        <w:t xml:space="preserve">Figure </w:t>
      </w:r>
      <w:r w:rsidR="00B715AF" w:rsidRPr="00F3584B">
        <w:rPr>
          <w:rFonts w:ascii="Calibri" w:hAnsi="Calibri"/>
          <w:noProof/>
        </w:rPr>
        <w:t>13</w:t>
      </w:r>
      <w:r w:rsidR="00FB5E9B" w:rsidRPr="00F3584B">
        <w:rPr>
          <w:rFonts w:ascii="Calibri" w:eastAsiaTheme="minorEastAsia" w:hAnsi="Calibri"/>
        </w:rPr>
        <w:fldChar w:fldCharType="end"/>
      </w:r>
      <w:r w:rsidR="000D61B3" w:rsidRPr="00F3584B">
        <w:rPr>
          <w:rFonts w:ascii="Calibri" w:eastAsiaTheme="minorEastAsia" w:hAnsi="Calibri"/>
        </w:rPr>
        <w:t>. Do not</w:t>
      </w:r>
      <w:r w:rsidR="00E371A1" w:rsidRPr="00F3584B">
        <w:rPr>
          <w:rFonts w:ascii="Calibri" w:eastAsiaTheme="minorEastAsia" w:hAnsi="Calibri"/>
        </w:rPr>
        <w:t>e</w:t>
      </w:r>
      <w:r w:rsidR="000D61B3" w:rsidRPr="00F3584B">
        <w:rPr>
          <w:rFonts w:ascii="Calibri" w:eastAsiaTheme="minorEastAsia" w:hAnsi="Calibri"/>
        </w:rPr>
        <w:t xml:space="preserve"> that this</w:t>
      </w:r>
      <w:r w:rsidR="00E371A1" w:rsidRPr="00F3584B">
        <w:rPr>
          <w:rFonts w:ascii="Calibri" w:eastAsiaTheme="minorEastAsia" w:hAnsi="Calibri"/>
        </w:rPr>
        <w:t xml:space="preserve"> case has </w:t>
      </w:r>
      <w:r w:rsidR="00013BB2" w:rsidRPr="00F3584B">
        <w:rPr>
          <w:rFonts w:ascii="Calibri" w:eastAsiaTheme="minorEastAsia" w:hAnsi="Calibri"/>
        </w:rPr>
        <w:t xml:space="preserve">the overal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oMath>
      <w:r w:rsidR="00013BB2" w:rsidRPr="00F3584B">
        <w:rPr>
          <w:rFonts w:ascii="Calibri" w:eastAsiaTheme="minorEastAsia" w:hAnsi="Calibri"/>
        </w:rPr>
        <w:t xml:space="preserve"> values are typically higher than that of the values in first ca</w:t>
      </w:r>
      <w:r w:rsidR="00197602" w:rsidRPr="00F3584B">
        <w:rPr>
          <w:rFonts w:ascii="Calibri" w:eastAsiaTheme="minorEastAsia" w:hAnsi="Calibri"/>
        </w:rPr>
        <w:t xml:space="preserve">se. </w:t>
      </w:r>
      <w:r w:rsidR="00955928" w:rsidRPr="00F3584B">
        <w:rPr>
          <w:rFonts w:ascii="Calibri" w:eastAsiaTheme="minorEastAsia" w:hAnsi="Calibri"/>
        </w:rPr>
        <w:t xml:space="preserve">The percentage error is calculated with the same format, as it turns out to be 10%. </w:t>
      </w:r>
    </w:p>
    <w:p w14:paraId="558F7A10" w14:textId="77777777" w:rsidR="000C65DE" w:rsidRPr="00F3584B" w:rsidRDefault="000C65DE" w:rsidP="0072573B">
      <w:pPr>
        <w:rPr>
          <w:rFonts w:ascii="Calibri" w:eastAsiaTheme="minorEastAsia" w:hAnsi="Calibri"/>
        </w:rPr>
      </w:pPr>
    </w:p>
    <w:p w14:paraId="130635B0" w14:textId="77CDFDBC" w:rsidR="000C65DE" w:rsidRPr="00F3584B" w:rsidRDefault="000C65DE" w:rsidP="000C65DE">
      <w:pPr>
        <w:rPr>
          <w:rFonts w:ascii="Calibri" w:hAnsi="Calibri"/>
        </w:rPr>
      </w:pPr>
      <w:r w:rsidRPr="00F3584B">
        <w:rPr>
          <w:rFonts w:ascii="Calibri" w:eastAsiaTheme="minorEastAsia" w:hAnsi="Calibri"/>
        </w:rPr>
        <w:t xml:space="preserve"> </w:t>
      </w:r>
      <w:r w:rsidR="000D61B3" w:rsidRPr="00F3584B">
        <w:rPr>
          <w:rFonts w:ascii="Calibri" w:hAnsi="Calibri"/>
          <w:noProof/>
        </w:rPr>
        <w:drawing>
          <wp:inline distT="0" distB="0" distL="0" distR="0" wp14:anchorId="2CD16B4E" wp14:editId="2A885B0C">
            <wp:extent cx="2286000" cy="2164617"/>
            <wp:effectExtent l="25400" t="25400" r="25400" b="203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8-12-01 at 10.43.05 P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01597" cy="2179386"/>
                    </a:xfrm>
                    <a:prstGeom prst="rect">
                      <a:avLst/>
                    </a:prstGeom>
                    <a:ln w="28575">
                      <a:solidFill>
                        <a:schemeClr val="tx1"/>
                      </a:solidFill>
                    </a:ln>
                  </pic:spPr>
                </pic:pic>
              </a:graphicData>
            </a:graphic>
          </wp:inline>
        </w:drawing>
      </w:r>
      <w:r w:rsidR="000D61B3" w:rsidRPr="00F3584B">
        <w:rPr>
          <w:rFonts w:ascii="Calibri" w:eastAsiaTheme="minorEastAsia" w:hAnsi="Calibri"/>
        </w:rPr>
        <w:t xml:space="preserve">       </w:t>
      </w:r>
      <w:r w:rsidR="000D61B3" w:rsidRPr="00F3584B">
        <w:rPr>
          <w:rFonts w:ascii="Calibri" w:hAnsi="Calibri"/>
          <w:noProof/>
        </w:rPr>
        <w:drawing>
          <wp:inline distT="0" distB="0" distL="0" distR="0" wp14:anchorId="5CE22D60" wp14:editId="105077F7">
            <wp:extent cx="3207895" cy="2168757"/>
            <wp:effectExtent l="25400" t="25400" r="31115" b="285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8-12-01 at 10.43.39 PM.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25573" cy="2180708"/>
                    </a:xfrm>
                    <a:prstGeom prst="rect">
                      <a:avLst/>
                    </a:prstGeom>
                    <a:ln w="28575">
                      <a:solidFill>
                        <a:schemeClr val="tx1"/>
                      </a:solidFill>
                    </a:ln>
                  </pic:spPr>
                </pic:pic>
              </a:graphicData>
            </a:graphic>
          </wp:inline>
        </w:drawing>
      </w:r>
    </w:p>
    <w:p w14:paraId="3C8C1702" w14:textId="0CC07A08" w:rsidR="0072573B" w:rsidRPr="00F3584B" w:rsidRDefault="0072573B" w:rsidP="00172D8F">
      <w:pPr>
        <w:pStyle w:val="Caption"/>
        <w:rPr>
          <w:rFonts w:ascii="Calibri" w:hAnsi="Calibri"/>
        </w:rPr>
      </w:pPr>
      <w:bookmarkStart w:id="48" w:name="_Ref531480105"/>
      <w:bookmarkStart w:id="49" w:name="_Toc531625199"/>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13</w:t>
      </w:r>
      <w:r w:rsidRPr="00F3584B">
        <w:rPr>
          <w:rFonts w:ascii="Calibri" w:hAnsi="Calibri"/>
        </w:rPr>
        <w:fldChar w:fldCharType="end"/>
      </w:r>
      <w:bookmarkEnd w:id="48"/>
      <w:r w:rsidRPr="00F3584B">
        <w:rPr>
          <w:rFonts w:ascii="Calibri" w:hAnsi="Calibri"/>
        </w:rPr>
        <w:t xml:space="preserve">: Graph showing th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F3584B">
        <w:rPr>
          <w:rFonts w:ascii="Calibri" w:hAnsi="Calibri"/>
        </w:rPr>
        <w:t xml:space="preserve"> with respect to A/W</w:t>
      </w:r>
      <w:r w:rsidR="00511E36" w:rsidRPr="00F3584B">
        <w:rPr>
          <w:rFonts w:ascii="Calibri" w:hAnsi="Calibri"/>
        </w:rPr>
        <w:t xml:space="preserve"> </w:t>
      </w:r>
      <w:r w:rsidR="00511E36" w:rsidRPr="00F3584B">
        <w:rPr>
          <w:rFonts w:ascii="Calibri" w:hAnsi="Calibri"/>
        </w:rPr>
        <w:fldChar w:fldCharType="begin" w:fldLock="1"/>
      </w:r>
      <w:r w:rsidR="00511E36" w:rsidRPr="00F3584B">
        <w:rPr>
          <w:rFonts w:ascii="Calibri" w:hAnsi="Calibri"/>
        </w:rPr>
        <w:instrText>ADDIN CSL_CITATION {"citationItems":[{"id":"ITEM-1","itemData":{"abstract":"</w:instrText>
      </w:r>
      <w:r w:rsidR="00511E36" w:rsidRPr="00F3584B">
        <w:rPr>
          <w:rFonts w:ascii="Calibri" w:hAnsi="Calibri"/>
        </w:rPr>
        <w:instrText xml:space="preserve"> In a FE model, a bolted joint can be modeled either by following approaches: 1. Solid elements/Contact elements/preload model-Pros: can closely simulate a bolted joint/reduce local stress issue-Cons: time-consume-modeling and running effort/not suitable for a complex or large model/can't be used for random analysis or any method using modal approach 2. Shell/solid elements with wagon wheel RBE2 and CBUSH elements-Pros: less-time-consume-modeling and running effort/suitable for random analysis or any method using modal approach-Cons: local stress results around bolt hole due to rigid body RBE2 </w:instrText>
      </w:r>
      <w:r w:rsidR="00511E36" w:rsidRPr="00F3584B">
        <w:rPr>
          <w:rFonts w:ascii="Calibri" w:hAnsi="Calibri"/>
        </w:rPr>
        <w:instrText> This paper is to present stress comparison around bolt hole between FE analysis results (Approach #2) and a hand calculation method","author":[{"dropping-particle":"","family":"Nguyen","given":"Tuan","non-dropping-particle":"","parse-names":false,"suffix":""}],"id":"ITEM-1","issued":{"date-parts":[["2013"]]},"title":"MSC Software Confidential MSC Software Confidential Stress Around Bolt Hole Comparison Between A Closed Form Calculation Method and Finite Element Analysis Results 2013 Regional User Conference","type":"report"},"uris":["http://www.mendeley.com/documents/?uuid=501b40bc-629e-377a-8627-67fa89592f66"]},{"id":"ITEM-2","itemData":{"abstract":"Figure A-15-1 Bar in tension or simple compression with a transverse hole. σ 0 = F/A, where A = (w − d)t and t is the thickness.","id":"ITEM-2","issued":{"date-parts":[["0"]]},"title":"Charts of Theoretical Stress-Concentration Factors K * t","type":"report"},"uris":["http://www.mendeley.com/documents/?uuid=1722faaa-f959-3e7d-9886-5472c8bc5444"]}],"mendeley":{"formattedCitation":"[2], [4]","plainTextFormattedCitation":"[2], [4]","previouslyFormattedCitation":"[2], [4]"},"properties":{"noteIndex":0},"schema":"https://github.com/citation-style-language/schema/raw/master/csl-citation.json"}</w:instrText>
      </w:r>
      <w:r w:rsidR="00511E36" w:rsidRPr="00F3584B">
        <w:rPr>
          <w:rFonts w:ascii="Calibri" w:hAnsi="Calibri"/>
        </w:rPr>
        <w:fldChar w:fldCharType="separate"/>
      </w:r>
      <w:r w:rsidR="00511E36" w:rsidRPr="00F3584B">
        <w:rPr>
          <w:rFonts w:ascii="Calibri" w:hAnsi="Calibri"/>
          <w:noProof/>
        </w:rPr>
        <w:t>[2], [4]</w:t>
      </w:r>
      <w:r w:rsidR="00511E36" w:rsidRPr="00F3584B">
        <w:rPr>
          <w:rFonts w:ascii="Calibri" w:hAnsi="Calibri"/>
        </w:rPr>
        <w:fldChar w:fldCharType="end"/>
      </w:r>
      <w:r w:rsidR="00511E36" w:rsidRPr="00F3584B">
        <w:rPr>
          <w:rFonts w:ascii="Calibri" w:hAnsi="Calibri"/>
        </w:rPr>
        <w:t>.</w:t>
      </w:r>
      <w:bookmarkEnd w:id="49"/>
    </w:p>
    <w:p w14:paraId="610B1BDA" w14:textId="77777777" w:rsidR="00172D8F" w:rsidRPr="00F3584B" w:rsidRDefault="00172D8F" w:rsidP="00172D8F">
      <w:pPr>
        <w:rPr>
          <w:rFonts w:ascii="Calibri" w:hAnsi="Calibri"/>
        </w:rPr>
      </w:pPr>
    </w:p>
    <w:p w14:paraId="007B40E4" w14:textId="4ADECD44" w:rsidR="0072573B" w:rsidRPr="00F3584B" w:rsidRDefault="0072573B" w:rsidP="00172D8F">
      <w:pPr>
        <w:pStyle w:val="Heading2"/>
        <w:rPr>
          <w:rFonts w:ascii="Calibri" w:hAnsi="Calibri"/>
        </w:rPr>
      </w:pPr>
      <w:bookmarkStart w:id="50" w:name="_Toc531625181"/>
      <w:r w:rsidRPr="00F3584B">
        <w:rPr>
          <w:rFonts w:ascii="Calibri" w:hAnsi="Calibri"/>
        </w:rPr>
        <w:t>Mesh Independen</w:t>
      </w:r>
      <w:r w:rsidR="000E7A00" w:rsidRPr="00F3584B">
        <w:rPr>
          <w:rFonts w:ascii="Calibri" w:hAnsi="Calibri"/>
        </w:rPr>
        <w:t>ce</w:t>
      </w:r>
      <w:bookmarkEnd w:id="50"/>
    </w:p>
    <w:p w14:paraId="6032D066" w14:textId="01C4C382" w:rsidR="0046399C" w:rsidRPr="00F3584B" w:rsidRDefault="0072573B" w:rsidP="00172D8F">
      <w:pPr>
        <w:rPr>
          <w:rFonts w:ascii="Calibri" w:hAnsi="Calibri"/>
        </w:rPr>
      </w:pPr>
      <w:r w:rsidRPr="00F3584B">
        <w:rPr>
          <w:rFonts w:ascii="Calibri" w:hAnsi="Calibri"/>
        </w:rPr>
        <w:t xml:space="preserve">Just like the first case mesh independence </w:t>
      </w:r>
      <w:r w:rsidR="00472F7C" w:rsidRPr="00F3584B">
        <w:rPr>
          <w:rFonts w:ascii="Calibri" w:hAnsi="Calibri"/>
        </w:rPr>
        <w:t xml:space="preserve">will be done in order to validate the model. Similar approach was taken in order to validate the model. Shown below, in </w:t>
      </w:r>
      <w:r w:rsidR="00FB5E9B" w:rsidRPr="00F3584B">
        <w:rPr>
          <w:rFonts w:ascii="Calibri" w:hAnsi="Calibri"/>
        </w:rPr>
        <w:fldChar w:fldCharType="begin"/>
      </w:r>
      <w:r w:rsidR="00FB5E9B" w:rsidRPr="00F3584B">
        <w:rPr>
          <w:rFonts w:ascii="Calibri" w:hAnsi="Calibri"/>
        </w:rPr>
        <w:instrText xml:space="preserve"> REF _Ref531618311 \h </w:instrText>
      </w:r>
      <w:r w:rsidR="00FB5E9B" w:rsidRPr="00F3584B">
        <w:rPr>
          <w:rFonts w:ascii="Calibri" w:hAnsi="Calibri"/>
        </w:rPr>
      </w:r>
      <w:r w:rsidR="00FB5E9B" w:rsidRPr="00F3584B">
        <w:rPr>
          <w:rFonts w:ascii="Calibri" w:hAnsi="Calibri"/>
        </w:rPr>
        <w:instrText xml:space="preserve"> \* MERGEFORMAT </w:instrText>
      </w:r>
      <w:r w:rsidR="00FB5E9B"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14</w:t>
      </w:r>
      <w:r w:rsidR="00FB5E9B" w:rsidRPr="00F3584B">
        <w:rPr>
          <w:rFonts w:ascii="Calibri" w:hAnsi="Calibri"/>
        </w:rPr>
        <w:fldChar w:fldCharType="end"/>
      </w:r>
      <w:r w:rsidR="00FB5E9B" w:rsidRPr="00F3584B">
        <w:rPr>
          <w:rFonts w:ascii="Calibri" w:hAnsi="Calibri"/>
        </w:rPr>
        <w:t xml:space="preserve">, </w:t>
      </w:r>
      <w:r w:rsidR="00566C8D" w:rsidRPr="00F3584B">
        <w:rPr>
          <w:rFonts w:ascii="Calibri" w:hAnsi="Calibri"/>
        </w:rPr>
        <w:t>is the convergence result</w:t>
      </w:r>
      <w:r w:rsidR="00472F7C" w:rsidRPr="00F3584B">
        <w:rPr>
          <w:rFonts w:ascii="Calibri" w:hAnsi="Calibri"/>
        </w:rPr>
        <w:t xml:space="preserve">. </w:t>
      </w:r>
    </w:p>
    <w:p w14:paraId="262A9A18" w14:textId="35A9E4BA" w:rsidR="005D0C16" w:rsidRPr="00F3584B" w:rsidRDefault="005D0C16" w:rsidP="00172D8F">
      <w:pPr>
        <w:rPr>
          <w:rFonts w:ascii="Calibri" w:eastAsiaTheme="minorEastAsia" w:hAnsi="Calibri"/>
        </w:rPr>
      </w:pPr>
    </w:p>
    <w:p w14:paraId="51B88FF5" w14:textId="3DE5C36F" w:rsidR="00FB5E9B" w:rsidRPr="00F3584B" w:rsidRDefault="00FB5E9B" w:rsidP="00FB5E9B">
      <w:pPr>
        <w:jc w:val="center"/>
        <w:rPr>
          <w:rFonts w:ascii="Calibri" w:eastAsiaTheme="minorEastAsia" w:hAnsi="Calibri"/>
        </w:rPr>
      </w:pPr>
      <w:r w:rsidRPr="00F3584B">
        <w:rPr>
          <w:rFonts w:ascii="Calibri" w:eastAsiaTheme="minorEastAsia" w:hAnsi="Calibri"/>
          <w:noProof/>
        </w:rPr>
        <w:lastRenderedPageBreak/>
        <w:drawing>
          <wp:inline distT="0" distB="0" distL="0" distR="0" wp14:anchorId="34885F45" wp14:editId="7E090AB7">
            <wp:extent cx="3790950" cy="2124075"/>
            <wp:effectExtent l="12700" t="12700" r="63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C35727" w14:textId="0CB7F4DD" w:rsidR="00FB5E9B" w:rsidRPr="00F3584B" w:rsidRDefault="00FB5E9B" w:rsidP="00FB5E9B">
      <w:pPr>
        <w:pStyle w:val="Caption"/>
        <w:rPr>
          <w:rFonts w:ascii="Calibri" w:hAnsi="Calibri"/>
        </w:rPr>
      </w:pPr>
      <w:bookmarkStart w:id="51" w:name="_Ref531618311"/>
      <w:bookmarkStart w:id="52" w:name="_Toc531625200"/>
      <w:r w:rsidRPr="00F3584B">
        <w:rPr>
          <w:rFonts w:ascii="Calibri" w:hAnsi="Calibri"/>
        </w:rPr>
        <w:t xml:space="preserve">Figure </w:t>
      </w:r>
      <w:r w:rsidRPr="00F3584B">
        <w:rPr>
          <w:rFonts w:ascii="Calibri" w:hAnsi="Calibri"/>
        </w:rPr>
        <w:fldChar w:fldCharType="begin"/>
      </w:r>
      <w:r w:rsidRPr="00F3584B">
        <w:rPr>
          <w:rFonts w:ascii="Calibri" w:hAnsi="Calibri"/>
        </w:rPr>
        <w:instrText xml:space="preserve"> SEQ Figure \* ARABIC </w:instrText>
      </w:r>
      <w:r w:rsidRPr="00F3584B">
        <w:rPr>
          <w:rFonts w:ascii="Calibri" w:hAnsi="Calibri"/>
        </w:rPr>
        <w:fldChar w:fldCharType="separate"/>
      </w:r>
      <w:r w:rsidR="00B715AF" w:rsidRPr="00F3584B">
        <w:rPr>
          <w:rFonts w:ascii="Calibri" w:hAnsi="Calibri"/>
          <w:noProof/>
        </w:rPr>
        <w:t>14</w:t>
      </w:r>
      <w:r w:rsidRPr="00F3584B">
        <w:rPr>
          <w:rFonts w:ascii="Calibri" w:hAnsi="Calibri"/>
        </w:rPr>
        <w:fldChar w:fldCharType="end"/>
      </w:r>
      <w:bookmarkEnd w:id="51"/>
      <w:r w:rsidRPr="00F3584B">
        <w:rPr>
          <w:rFonts w:ascii="Calibri" w:hAnsi="Calibri"/>
        </w:rPr>
        <w:t xml:space="preserve">: Convergence in th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F3584B">
        <w:rPr>
          <w:rFonts w:ascii="Calibri" w:hAnsi="Calibri"/>
        </w:rPr>
        <w:t xml:space="preserve"> value as number of elements are increased</w:t>
      </w:r>
      <w:bookmarkEnd w:id="52"/>
    </w:p>
    <w:p w14:paraId="73D32998" w14:textId="77777777" w:rsidR="00FB5E9B" w:rsidRPr="00F3584B" w:rsidRDefault="00FB5E9B" w:rsidP="00172D8F">
      <w:pPr>
        <w:rPr>
          <w:rFonts w:ascii="Calibri" w:eastAsiaTheme="minorEastAsia" w:hAnsi="Calibri"/>
        </w:rPr>
      </w:pPr>
    </w:p>
    <w:bookmarkStart w:id="53" w:name="_Toc531625182"/>
    <w:p w14:paraId="4586AD53" w14:textId="14A63630" w:rsidR="00114C60" w:rsidRPr="00F3584B" w:rsidRDefault="00DC7479" w:rsidP="00172D8F">
      <w:pPr>
        <w:pStyle w:val="Heading2"/>
        <w:rPr>
          <w:rFonts w:ascii="Calibri" w:eastAsiaTheme="minorEastAsia" w:hAnsi="Calibri"/>
        </w:rPr>
      </w:pP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t</m:t>
            </m:r>
          </m:sub>
        </m:sSub>
        <m:r>
          <m:rPr>
            <m:sty m:val="p"/>
          </m:rPr>
          <w:rPr>
            <w:rFonts w:ascii="Cambria Math" w:eastAsiaTheme="minorEastAsia" w:hAnsi="Cambria Math"/>
          </w:rPr>
          <m:t xml:space="preserve"> </m:t>
        </m:r>
      </m:oMath>
      <w:r w:rsidR="0046399C" w:rsidRPr="00F3584B">
        <w:rPr>
          <w:rFonts w:ascii="Calibri" w:eastAsiaTheme="minorEastAsia" w:hAnsi="Calibri"/>
        </w:rPr>
        <w:t xml:space="preserve">and </w:t>
      </w:r>
      <m:oMath>
        <m:f>
          <m:fPr>
            <m:ctrlPr>
              <w:rPr>
                <w:rFonts w:ascii="Cambria Math" w:eastAsiaTheme="minorEastAsia" w:hAnsi="Cambria Math"/>
              </w:rPr>
            </m:ctrlPr>
          </m:fPr>
          <m:num>
            <m:r>
              <w:rPr>
                <w:rFonts w:ascii="Cambria Math" w:eastAsiaTheme="minorEastAsia" w:hAnsi="Cambria Math"/>
              </w:rPr>
              <m:t>A</m:t>
            </m:r>
          </m:num>
          <m:den>
            <m:r>
              <w:rPr>
                <w:rFonts w:ascii="Cambria Math" w:eastAsiaTheme="minorEastAsia" w:hAnsi="Cambria Math"/>
              </w:rPr>
              <m:t>W</m:t>
            </m:r>
          </m:den>
        </m:f>
      </m:oMath>
      <w:r w:rsidR="0046399C" w:rsidRPr="00F3584B">
        <w:rPr>
          <w:rFonts w:ascii="Calibri" w:eastAsiaTheme="minorEastAsia" w:hAnsi="Calibri"/>
        </w:rPr>
        <w:t xml:space="preserve"> Relationship</w:t>
      </w:r>
      <w:bookmarkEnd w:id="53"/>
      <w:r w:rsidR="0046399C" w:rsidRPr="00F3584B">
        <w:rPr>
          <w:rFonts w:ascii="Calibri" w:eastAsiaTheme="minorEastAsia" w:hAnsi="Calibri"/>
        </w:rPr>
        <w:t xml:space="preserve"> </w:t>
      </w:r>
    </w:p>
    <w:p w14:paraId="4CAD00D3" w14:textId="089B371E" w:rsidR="00856346" w:rsidRPr="00F3584B" w:rsidRDefault="0046399C" w:rsidP="00172D8F">
      <w:pPr>
        <w:rPr>
          <w:rFonts w:ascii="Calibri" w:hAnsi="Calibri"/>
        </w:rPr>
      </w:pPr>
      <w:r w:rsidRPr="00F3584B">
        <w:rPr>
          <w:rFonts w:ascii="Calibri" w:hAnsi="Calibri"/>
        </w:rPr>
        <w:t xml:space="preserve">As shown in case 1, the same exact approach should be taken in order to </w:t>
      </w:r>
      <w:r w:rsidR="00773E64" w:rsidRPr="00F3584B">
        <w:rPr>
          <w:rFonts w:ascii="Calibri" w:hAnsi="Calibri"/>
        </w:rPr>
        <w:t xml:space="preserve">derive the equation. </w:t>
      </w:r>
      <w:r w:rsidR="00470460" w:rsidRPr="00F3584B">
        <w:rPr>
          <w:rFonts w:ascii="Calibri" w:hAnsi="Calibri"/>
        </w:rPr>
        <w:t>Hence for this equation, the plots (</w:t>
      </w:r>
      <w:r w:rsidR="00502BE8" w:rsidRPr="00F3584B">
        <w:rPr>
          <w:rFonts w:ascii="Calibri" w:hAnsi="Calibri"/>
        </w:rPr>
        <w:fldChar w:fldCharType="begin"/>
      </w:r>
      <w:r w:rsidR="00502BE8" w:rsidRPr="00F3584B">
        <w:rPr>
          <w:rFonts w:ascii="Calibri" w:hAnsi="Calibri"/>
        </w:rPr>
        <w:instrText xml:space="preserve"> REF _Ref531480105 \h </w:instrText>
      </w:r>
      <w:r w:rsidR="00172D8F" w:rsidRPr="00F3584B">
        <w:rPr>
          <w:rFonts w:ascii="Calibri" w:hAnsi="Calibri"/>
        </w:rPr>
        <w:instrText xml:space="preserve"> \* MERGEFORMAT </w:instrText>
      </w:r>
      <w:r w:rsidR="00502BE8" w:rsidRPr="00F3584B">
        <w:rPr>
          <w:rFonts w:ascii="Calibri" w:hAnsi="Calibri"/>
        </w:rPr>
      </w:r>
      <w:r w:rsidR="00502BE8" w:rsidRPr="00F3584B">
        <w:rPr>
          <w:rFonts w:ascii="Calibri" w:hAnsi="Calibri"/>
        </w:rPr>
        <w:fldChar w:fldCharType="separate"/>
      </w:r>
      <w:r w:rsidR="00B715AF" w:rsidRPr="00F3584B">
        <w:rPr>
          <w:rFonts w:ascii="Calibri" w:hAnsi="Calibri"/>
        </w:rPr>
        <w:t xml:space="preserve">Figure </w:t>
      </w:r>
      <w:r w:rsidR="00B715AF" w:rsidRPr="00F3584B">
        <w:rPr>
          <w:rFonts w:ascii="Calibri" w:hAnsi="Calibri"/>
          <w:noProof/>
        </w:rPr>
        <w:t>13</w:t>
      </w:r>
      <w:r w:rsidR="00502BE8" w:rsidRPr="00F3584B">
        <w:rPr>
          <w:rFonts w:ascii="Calibri" w:hAnsi="Calibri"/>
        </w:rPr>
        <w:fldChar w:fldCharType="end"/>
      </w:r>
      <w:r w:rsidR="00502BE8" w:rsidRPr="00F3584B">
        <w:rPr>
          <w:rFonts w:ascii="Calibri" w:hAnsi="Calibri"/>
        </w:rPr>
        <w:t>) should be used. With these two plot</w:t>
      </w:r>
      <w:r w:rsidR="00856346" w:rsidRPr="00F3584B">
        <w:rPr>
          <w:rFonts w:ascii="Calibri" w:hAnsi="Calibri"/>
        </w:rPr>
        <w:t xml:space="preserve">s the derivation can be done using curve fitting through the line. </w:t>
      </w:r>
      <w:r w:rsidR="002D2F2C" w:rsidRPr="00F3584B">
        <w:rPr>
          <w:rFonts w:ascii="Calibri" w:hAnsi="Calibri"/>
        </w:rPr>
        <w:t xml:space="preserve">Hence, using the </w:t>
      </w:r>
      <w:r w:rsidR="00FD616D" w:rsidRPr="00F3584B">
        <w:rPr>
          <w:rFonts w:ascii="Calibri" w:hAnsi="Calibri"/>
        </w:rPr>
        <w:t>Engauge</w:t>
      </w:r>
      <w:r w:rsidR="002D2F2C" w:rsidRPr="00F3584B">
        <w:rPr>
          <w:rFonts w:ascii="Calibri" w:hAnsi="Calibri"/>
        </w:rPr>
        <w:t xml:space="preserve"> digitizer, and curve </w:t>
      </w:r>
      <w:r w:rsidR="00FD616D" w:rsidRPr="00F3584B">
        <w:rPr>
          <w:rFonts w:ascii="Calibri" w:hAnsi="Calibri"/>
        </w:rPr>
        <w:t>fitting</w:t>
      </w:r>
      <w:r w:rsidR="002D2F2C" w:rsidRPr="00F3584B">
        <w:rPr>
          <w:rFonts w:ascii="Calibri" w:hAnsi="Calibri"/>
        </w:rPr>
        <w:t xml:space="preserve"> the plots, the equation is as following:</w:t>
      </w:r>
    </w:p>
    <w:p w14:paraId="6458B519" w14:textId="7B0CAED4" w:rsidR="00583CFE" w:rsidRPr="00F3584B" w:rsidRDefault="00583CFE" w:rsidP="00172D8F">
      <w:pPr>
        <w:rPr>
          <w:rFonts w:ascii="Calibri" w:hAnsi="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520"/>
      </w:tblGrid>
      <w:tr w:rsidR="00583CFE" w:rsidRPr="00F3584B" w14:paraId="162A933A" w14:textId="77777777" w:rsidTr="00583CFE">
        <w:trPr>
          <w:trHeight w:val="737"/>
        </w:trPr>
        <w:tc>
          <w:tcPr>
            <w:tcW w:w="7830" w:type="dxa"/>
            <w:shd w:val="clear" w:color="auto" w:fill="auto"/>
            <w:vAlign w:val="center"/>
          </w:tcPr>
          <w:p w14:paraId="698BB5E7" w14:textId="05BD457C" w:rsidR="00583CFE" w:rsidRPr="00F3584B" w:rsidRDefault="00DC7479" w:rsidP="00583CFE">
            <w:pPr>
              <w:rPr>
                <w:rFonts w:ascii="Calibri" w:hAnsi="Calibri"/>
                <w:szCs w:val="22"/>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t</m:t>
                    </m:r>
                  </m:sub>
                </m:sSub>
                <m:r>
                  <w:rPr>
                    <w:rFonts w:ascii="Cambria Math" w:hAnsi="Cambria Math"/>
                    <w:szCs w:val="22"/>
                  </w:rPr>
                  <m:t>=18.89-154</m:t>
                </m:r>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A</m:t>
                        </m:r>
                      </m:num>
                      <m:den>
                        <m:r>
                          <w:rPr>
                            <w:rFonts w:ascii="Cambria Math" w:hAnsi="Cambria Math"/>
                            <w:szCs w:val="22"/>
                          </w:rPr>
                          <m:t>W</m:t>
                        </m:r>
                      </m:den>
                    </m:f>
                  </m:e>
                </m:d>
                <m:r>
                  <w:rPr>
                    <w:rFonts w:ascii="Cambria Math" w:hAnsi="Cambria Math"/>
                    <w:szCs w:val="22"/>
                  </w:rPr>
                  <m:t>+634</m:t>
                </m:r>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A</m:t>
                            </m:r>
                          </m:num>
                          <m:den>
                            <m:r>
                              <w:rPr>
                                <w:rFonts w:ascii="Cambria Math" w:hAnsi="Cambria Math"/>
                                <w:szCs w:val="22"/>
                              </w:rPr>
                              <m:t>W</m:t>
                            </m:r>
                          </m:den>
                        </m:f>
                      </m:e>
                    </m:d>
                  </m:e>
                  <m:sup>
                    <m:r>
                      <w:rPr>
                        <w:rFonts w:ascii="Cambria Math" w:hAnsi="Cambria Math"/>
                        <w:szCs w:val="22"/>
                      </w:rPr>
                      <m:t>2</m:t>
                    </m:r>
                  </m:sup>
                </m:sSup>
                <m:r>
                  <w:rPr>
                    <w:rFonts w:ascii="Cambria Math" w:hAnsi="Cambria Math"/>
                    <w:szCs w:val="22"/>
                  </w:rPr>
                  <m:t>-1330</m:t>
                </m:r>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A</m:t>
                            </m:r>
                          </m:num>
                          <m:den>
                            <m:r>
                              <w:rPr>
                                <w:rFonts w:ascii="Cambria Math" w:hAnsi="Cambria Math"/>
                                <w:szCs w:val="22"/>
                              </w:rPr>
                              <m:t>W</m:t>
                            </m:r>
                          </m:den>
                        </m:f>
                      </m:e>
                    </m:d>
                  </m:e>
                  <m:sup>
                    <m:r>
                      <w:rPr>
                        <w:rFonts w:ascii="Cambria Math" w:hAnsi="Cambria Math"/>
                        <w:szCs w:val="22"/>
                      </w:rPr>
                      <m:t>3</m:t>
                    </m:r>
                  </m:sup>
                </m:sSup>
                <m:r>
                  <w:rPr>
                    <w:rFonts w:ascii="Cambria Math" w:hAnsi="Cambria Math"/>
                    <w:szCs w:val="22"/>
                  </w:rPr>
                  <m:t>+1376</m:t>
                </m:r>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A</m:t>
                            </m:r>
                          </m:num>
                          <m:den>
                            <m:r>
                              <w:rPr>
                                <w:rFonts w:ascii="Cambria Math" w:hAnsi="Cambria Math"/>
                                <w:szCs w:val="22"/>
                              </w:rPr>
                              <m:t>W</m:t>
                            </m:r>
                          </m:den>
                        </m:f>
                      </m:e>
                    </m:d>
                  </m:e>
                  <m:sup>
                    <m:r>
                      <w:rPr>
                        <w:rFonts w:ascii="Cambria Math" w:hAnsi="Cambria Math"/>
                        <w:szCs w:val="22"/>
                      </w:rPr>
                      <m:t>4</m:t>
                    </m:r>
                  </m:sup>
                </m:sSup>
                <m:r>
                  <w:rPr>
                    <w:rFonts w:ascii="Cambria Math" w:hAnsi="Cambria Math"/>
                    <w:szCs w:val="22"/>
                  </w:rPr>
                  <m:t>-555</m:t>
                </m:r>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A</m:t>
                            </m:r>
                          </m:num>
                          <m:den>
                            <m:r>
                              <w:rPr>
                                <w:rFonts w:ascii="Cambria Math" w:hAnsi="Cambria Math"/>
                                <w:szCs w:val="22"/>
                              </w:rPr>
                              <m:t>W</m:t>
                            </m:r>
                          </m:den>
                        </m:f>
                      </m:e>
                    </m:d>
                  </m:e>
                  <m:sup>
                    <m:r>
                      <w:rPr>
                        <w:rFonts w:ascii="Cambria Math" w:hAnsi="Cambria Math"/>
                        <w:szCs w:val="22"/>
                      </w:rPr>
                      <m:t>5</m:t>
                    </m:r>
                  </m:sup>
                </m:sSup>
              </m:oMath>
            </m:oMathPara>
          </w:p>
        </w:tc>
        <w:tc>
          <w:tcPr>
            <w:tcW w:w="1520" w:type="dxa"/>
            <w:shd w:val="clear" w:color="auto" w:fill="auto"/>
            <w:vAlign w:val="bottom"/>
          </w:tcPr>
          <w:p w14:paraId="2FCE3DEE" w14:textId="572C305B" w:rsidR="00583CFE" w:rsidRPr="00F3584B" w:rsidRDefault="00583CFE" w:rsidP="00FD616D">
            <w:pPr>
              <w:autoSpaceDE w:val="0"/>
              <w:autoSpaceDN w:val="0"/>
              <w:adjustRightInd w:val="0"/>
              <w:jc w:val="right"/>
              <w:rPr>
                <w:rFonts w:ascii="Calibri" w:eastAsiaTheme="minorEastAsia" w:hAnsi="Calibri"/>
                <w:szCs w:val="22"/>
              </w:rPr>
            </w:pPr>
            <w:r w:rsidRPr="00F3584B">
              <w:rPr>
                <w:rFonts w:ascii="Calibri" w:eastAsiaTheme="minorEastAsia" w:hAnsi="Calibri"/>
                <w:szCs w:val="22"/>
              </w:rPr>
              <w:t>[</w:t>
            </w:r>
            <w:r w:rsidRPr="00F3584B">
              <w:rPr>
                <w:rFonts w:ascii="Calibri" w:eastAsiaTheme="minorEastAsia" w:hAnsi="Calibri"/>
                <w:szCs w:val="22"/>
              </w:rPr>
              <w:fldChar w:fldCharType="begin"/>
            </w:r>
            <w:r w:rsidRPr="00F3584B">
              <w:rPr>
                <w:rFonts w:ascii="Calibri" w:eastAsiaTheme="minorEastAsia" w:hAnsi="Calibri"/>
                <w:szCs w:val="22"/>
              </w:rPr>
              <w:instrText xml:space="preserve"> SEQ Equation \* ARABIC </w:instrText>
            </w:r>
            <w:r w:rsidRPr="00F3584B">
              <w:rPr>
                <w:rFonts w:ascii="Calibri" w:eastAsiaTheme="minorEastAsia" w:hAnsi="Calibri"/>
                <w:szCs w:val="22"/>
              </w:rPr>
              <w:fldChar w:fldCharType="separate"/>
            </w:r>
            <w:r w:rsidR="00B715AF" w:rsidRPr="00F3584B">
              <w:rPr>
                <w:rFonts w:ascii="Calibri" w:eastAsiaTheme="minorEastAsia" w:hAnsi="Calibri"/>
                <w:noProof/>
                <w:szCs w:val="22"/>
              </w:rPr>
              <w:t>8</w:t>
            </w:r>
            <w:r w:rsidRPr="00F3584B">
              <w:rPr>
                <w:rFonts w:ascii="Calibri" w:eastAsiaTheme="minorEastAsia" w:hAnsi="Calibri"/>
                <w:szCs w:val="22"/>
              </w:rPr>
              <w:fldChar w:fldCharType="end"/>
            </w:r>
            <w:r w:rsidRPr="00F3584B">
              <w:rPr>
                <w:rFonts w:ascii="Calibri" w:eastAsiaTheme="minorEastAsia" w:hAnsi="Calibri"/>
                <w:szCs w:val="22"/>
              </w:rPr>
              <w:t>]</w:t>
            </w:r>
          </w:p>
        </w:tc>
      </w:tr>
    </w:tbl>
    <w:p w14:paraId="309BF17B" w14:textId="77777777" w:rsidR="00583CFE" w:rsidRPr="00F3584B" w:rsidRDefault="00583CFE" w:rsidP="00172D8F">
      <w:pPr>
        <w:rPr>
          <w:rFonts w:ascii="Calibri" w:hAnsi="Calibri"/>
        </w:rPr>
      </w:pPr>
    </w:p>
    <w:p w14:paraId="700CF3CB" w14:textId="77777777" w:rsidR="00856346" w:rsidRPr="00F3584B" w:rsidRDefault="00856346" w:rsidP="00511E36">
      <w:pPr>
        <w:pStyle w:val="Heading1"/>
        <w:rPr>
          <w:rFonts w:ascii="Calibri" w:hAnsi="Calibri"/>
        </w:rPr>
      </w:pPr>
      <w:bookmarkStart w:id="54" w:name="_Toc531625183"/>
      <w:r w:rsidRPr="00F3584B">
        <w:rPr>
          <w:rFonts w:ascii="Calibri" w:hAnsi="Calibri"/>
        </w:rPr>
        <w:t>Conclusion</w:t>
      </w:r>
      <w:bookmarkEnd w:id="54"/>
    </w:p>
    <w:p w14:paraId="416802FA" w14:textId="2AD0C9AB" w:rsidR="00F4165C" w:rsidRPr="00F3584B" w:rsidRDefault="00441D6B" w:rsidP="00172D8F">
      <w:pPr>
        <w:rPr>
          <w:rFonts w:ascii="Calibri" w:eastAsiaTheme="minorEastAsia" w:hAnsi="Calibri"/>
        </w:rPr>
      </w:pPr>
      <w:r w:rsidRPr="00F3584B">
        <w:rPr>
          <w:rFonts w:ascii="Calibri" w:hAnsi="Calibri"/>
        </w:rPr>
        <w:t>Final thoughts on this simulation is that, it is very critical to understand stress concentration that occur within your geometry</w:t>
      </w:r>
      <w:r w:rsidR="00427C1B" w:rsidRPr="00F3584B">
        <w:rPr>
          <w:rFonts w:ascii="Calibri" w:hAnsi="Calibri"/>
        </w:rPr>
        <w:t xml:space="preserve">. It is also important to understand that when simulating the models, there should be a way to validate it, and should be mesh independent. </w:t>
      </w:r>
      <w:r w:rsidR="00134D4C" w:rsidRPr="00F3584B">
        <w:rPr>
          <w:rFonts w:ascii="Calibri" w:hAnsi="Calibri"/>
        </w:rPr>
        <w:t>As for the loading condition, it is very much preferable to have the 1</w:t>
      </w:r>
      <w:r w:rsidR="00134D4C" w:rsidRPr="00F3584B">
        <w:rPr>
          <w:rFonts w:ascii="Calibri" w:hAnsi="Calibri"/>
          <w:vertAlign w:val="superscript"/>
        </w:rPr>
        <w:t>st</w:t>
      </w:r>
      <w:r w:rsidR="00134D4C" w:rsidRPr="00F3584B">
        <w:rPr>
          <w:rFonts w:ascii="Calibri" w:hAnsi="Calibri"/>
        </w:rPr>
        <w:t xml:space="preserve"> case than 2</w:t>
      </w:r>
      <w:r w:rsidR="00134D4C" w:rsidRPr="00F3584B">
        <w:rPr>
          <w:rFonts w:ascii="Calibri" w:hAnsi="Calibri"/>
          <w:vertAlign w:val="superscript"/>
        </w:rPr>
        <w:t>nd</w:t>
      </w:r>
      <w:r w:rsidR="00134D4C" w:rsidRPr="00F3584B">
        <w:rPr>
          <w:rFonts w:ascii="Calibri" w:hAnsi="Calibri"/>
        </w:rPr>
        <w:t xml:space="preserve"> case due to lower stress concentration factors. With enough tim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134D4C" w:rsidRPr="00F3584B">
        <w:rPr>
          <w:rFonts w:ascii="Calibri" w:eastAsiaTheme="minorEastAsia" w:hAnsi="Calibri"/>
        </w:rPr>
        <w:t xml:space="preserve"> </w:t>
      </w:r>
      <w:r w:rsidR="00327834" w:rsidRPr="00F3584B">
        <w:rPr>
          <w:rFonts w:ascii="Calibri" w:eastAsiaTheme="minorEastAsia" w:hAnsi="Calibri"/>
        </w:rPr>
        <w:t xml:space="preserve">and </w:t>
      </w:r>
      <m:oMath>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W</m:t>
            </m:r>
          </m:den>
        </m:f>
      </m:oMath>
      <w:r w:rsidR="00327834" w:rsidRPr="00F3584B">
        <w:rPr>
          <w:rFonts w:ascii="Calibri" w:eastAsiaTheme="minorEastAsia" w:hAnsi="Calibri"/>
        </w:rPr>
        <w:t xml:space="preserve"> relationship </w:t>
      </w:r>
      <w:r w:rsidR="00134D4C" w:rsidRPr="00F3584B">
        <w:rPr>
          <w:rFonts w:ascii="Calibri" w:eastAsiaTheme="minorEastAsia" w:hAnsi="Calibri"/>
        </w:rPr>
        <w:t xml:space="preserve">should also have been derived. </w:t>
      </w:r>
      <w:r w:rsidR="00327834" w:rsidRPr="00F3584B">
        <w:rPr>
          <w:rFonts w:ascii="Calibri" w:eastAsiaTheme="minorEastAsia" w:hAnsi="Calibri"/>
        </w:rPr>
        <w:t xml:space="preserve">However, the plots given can also be used to find the function. </w:t>
      </w:r>
    </w:p>
    <w:p w14:paraId="26D57479" w14:textId="428F0A05" w:rsidR="00B67FCD" w:rsidRPr="00F3584B" w:rsidRDefault="00B67FCD" w:rsidP="00172D8F">
      <w:pPr>
        <w:rPr>
          <w:rFonts w:ascii="Calibri" w:eastAsiaTheme="minorHAnsi" w:hAnsi="Calibri"/>
        </w:rPr>
      </w:pPr>
    </w:p>
    <w:p w14:paraId="048027E1" w14:textId="40CA56DA" w:rsidR="00B67FCD" w:rsidRPr="00F3584B" w:rsidRDefault="00B67FCD" w:rsidP="00172D8F">
      <w:pPr>
        <w:rPr>
          <w:rFonts w:ascii="Calibri" w:eastAsiaTheme="minorHAnsi" w:hAnsi="Calibri"/>
        </w:rPr>
      </w:pPr>
      <w:r w:rsidRPr="00F3584B">
        <w:rPr>
          <w:rFonts w:ascii="Calibri" w:eastAsiaTheme="minorHAnsi" w:hAnsi="Calibri"/>
        </w:rPr>
        <w:t xml:space="preserve">In addition, this problem could have been solved using symmetry and 2D approximation, however, since the problem was fairly simply to iterate through the focus was on using 3D domain. </w:t>
      </w:r>
    </w:p>
    <w:p w14:paraId="08A638B8" w14:textId="77777777" w:rsidR="0017253C" w:rsidRPr="00F3584B" w:rsidRDefault="0017253C">
      <w:pPr>
        <w:jc w:val="left"/>
        <w:rPr>
          <w:rFonts w:ascii="Calibri" w:eastAsiaTheme="minorHAnsi" w:hAnsi="Calibri" w:cstheme="majorBidi"/>
          <w:color w:val="2F5496" w:themeColor="accent1" w:themeShade="BF"/>
          <w:sz w:val="32"/>
          <w:szCs w:val="32"/>
        </w:rPr>
      </w:pPr>
      <w:r w:rsidRPr="00F3584B">
        <w:rPr>
          <w:rFonts w:ascii="Calibri" w:eastAsiaTheme="minorHAnsi" w:hAnsi="Calibri"/>
        </w:rPr>
        <w:br w:type="page"/>
      </w:r>
    </w:p>
    <w:p w14:paraId="2175A19D" w14:textId="3E48C479" w:rsidR="0019265C" w:rsidRPr="00F3584B" w:rsidRDefault="00511E36" w:rsidP="00511E36">
      <w:pPr>
        <w:pStyle w:val="Heading1"/>
        <w:rPr>
          <w:rFonts w:ascii="Calibri" w:eastAsiaTheme="minorHAnsi" w:hAnsi="Calibri"/>
        </w:rPr>
      </w:pPr>
      <w:bookmarkStart w:id="55" w:name="_Toc531625184"/>
      <w:r w:rsidRPr="00F3584B">
        <w:rPr>
          <w:rFonts w:ascii="Calibri" w:eastAsiaTheme="minorHAnsi" w:hAnsi="Calibri"/>
        </w:rPr>
        <w:lastRenderedPageBreak/>
        <w:t>References</w:t>
      </w:r>
      <w:bookmarkEnd w:id="55"/>
    </w:p>
    <w:p w14:paraId="7CFBECAB" w14:textId="3B0E2EE4" w:rsidR="00511E36" w:rsidRPr="00F3584B" w:rsidRDefault="00511E36" w:rsidP="00403E5B">
      <w:pPr>
        <w:widowControl w:val="0"/>
        <w:autoSpaceDE w:val="0"/>
        <w:autoSpaceDN w:val="0"/>
        <w:adjustRightInd w:val="0"/>
        <w:ind w:left="640" w:hanging="640"/>
        <w:rPr>
          <w:rFonts w:ascii="Calibri" w:hAnsi="Calibri" w:cs="Calibri"/>
          <w:noProof/>
        </w:rPr>
      </w:pPr>
      <w:r w:rsidRPr="00F3584B">
        <w:rPr>
          <w:rFonts w:ascii="Calibri" w:eastAsiaTheme="minorHAnsi" w:hAnsi="Calibri"/>
        </w:rPr>
        <w:fldChar w:fldCharType="begin" w:fldLock="1"/>
      </w:r>
      <w:r w:rsidRPr="00F3584B">
        <w:rPr>
          <w:rFonts w:ascii="Calibri" w:eastAsiaTheme="minorHAnsi" w:hAnsi="Calibri"/>
        </w:rPr>
        <w:instrText xml:space="preserve">ADDIN Mendeley Bibliography CSL_BIBLIOGRAPHY </w:instrText>
      </w:r>
      <w:r w:rsidRPr="00F3584B">
        <w:rPr>
          <w:rFonts w:ascii="Calibri" w:eastAsiaTheme="minorHAnsi" w:hAnsi="Calibri"/>
        </w:rPr>
        <w:fldChar w:fldCharType="separate"/>
      </w:r>
      <w:r w:rsidRPr="00F3584B">
        <w:rPr>
          <w:rFonts w:ascii="Calibri" w:hAnsi="Calibri" w:cs="Calibri"/>
          <w:noProof/>
        </w:rPr>
        <w:t>[1]</w:t>
      </w:r>
      <w:r w:rsidRPr="00F3584B">
        <w:rPr>
          <w:rFonts w:ascii="Calibri" w:hAnsi="Calibri" w:cs="Calibri"/>
          <w:noProof/>
        </w:rPr>
        <w:tab/>
        <w:t>“FEM for 3D Solids (Finite Element Method) Part 2.” [Online]. Available: http://what-when-how.com/the-finite-element-method/fem-for-3d-solids-finite-element-method-part-2/. [Accessed: 03-Dec-2018].</w:t>
      </w:r>
    </w:p>
    <w:p w14:paraId="67B348EA" w14:textId="77777777" w:rsidR="00511E36" w:rsidRPr="00F3584B" w:rsidRDefault="00511E36" w:rsidP="00403E5B">
      <w:pPr>
        <w:widowControl w:val="0"/>
        <w:autoSpaceDE w:val="0"/>
        <w:autoSpaceDN w:val="0"/>
        <w:adjustRightInd w:val="0"/>
        <w:ind w:left="640" w:hanging="640"/>
        <w:rPr>
          <w:rFonts w:ascii="Calibri" w:hAnsi="Calibri" w:cs="Calibri"/>
          <w:noProof/>
        </w:rPr>
      </w:pPr>
      <w:r w:rsidRPr="00F3584B">
        <w:rPr>
          <w:rFonts w:ascii="Calibri" w:hAnsi="Calibri" w:cs="Calibri"/>
          <w:noProof/>
        </w:rPr>
        <w:t>[2]</w:t>
      </w:r>
      <w:r w:rsidRPr="00F3584B">
        <w:rPr>
          <w:rFonts w:ascii="Calibri" w:hAnsi="Calibri" w:cs="Calibri"/>
          <w:noProof/>
        </w:rPr>
        <w:tab/>
        <w:t>“Charts of Theoretical Stress-Concentration Factors K * t.”</w:t>
      </w:r>
    </w:p>
    <w:p w14:paraId="64012F51" w14:textId="77777777" w:rsidR="00511E36" w:rsidRPr="00F3584B" w:rsidRDefault="00511E36" w:rsidP="00403E5B">
      <w:pPr>
        <w:widowControl w:val="0"/>
        <w:autoSpaceDE w:val="0"/>
        <w:autoSpaceDN w:val="0"/>
        <w:adjustRightInd w:val="0"/>
        <w:ind w:left="640" w:hanging="640"/>
        <w:rPr>
          <w:rFonts w:ascii="Calibri" w:hAnsi="Calibri" w:cs="Calibri"/>
          <w:noProof/>
        </w:rPr>
      </w:pPr>
      <w:r w:rsidRPr="00F3584B">
        <w:rPr>
          <w:rFonts w:ascii="Calibri" w:hAnsi="Calibri" w:cs="Calibri"/>
          <w:noProof/>
        </w:rPr>
        <w:t>[3]</w:t>
      </w:r>
      <w:r w:rsidRPr="00F3584B">
        <w:rPr>
          <w:rFonts w:ascii="Calibri" w:hAnsi="Calibri" w:cs="Calibri"/>
          <w:noProof/>
        </w:rPr>
        <w:tab/>
        <w:t>“Stress Concentrations at Holes.” [Online]. Available: http://www.fracturemechanics.org/hole.html. [Accessed: 03-Dec-2018].</w:t>
      </w:r>
    </w:p>
    <w:p w14:paraId="1C812F5D" w14:textId="77777777" w:rsidR="00511E36" w:rsidRPr="00F3584B" w:rsidRDefault="00511E36" w:rsidP="00403E5B">
      <w:pPr>
        <w:widowControl w:val="0"/>
        <w:autoSpaceDE w:val="0"/>
        <w:autoSpaceDN w:val="0"/>
        <w:adjustRightInd w:val="0"/>
        <w:ind w:left="640" w:hanging="640"/>
        <w:rPr>
          <w:rFonts w:ascii="Calibri" w:hAnsi="Calibri" w:cs="Calibri"/>
          <w:noProof/>
        </w:rPr>
      </w:pPr>
      <w:r w:rsidRPr="00F3584B">
        <w:rPr>
          <w:rFonts w:ascii="Calibri" w:hAnsi="Calibri" w:cs="Calibri"/>
          <w:noProof/>
        </w:rPr>
        <w:t>[4]</w:t>
      </w:r>
      <w:r w:rsidRPr="00F3584B">
        <w:rPr>
          <w:rFonts w:ascii="Calibri" w:hAnsi="Calibri" w:cs="Calibri"/>
          <w:noProof/>
        </w:rPr>
        <w:tab/>
        <w:t>T. Nguyen, “MSC Software Confidential MSC Software Confidential Stress Around Bolt Hole Comparison Between A Closed Form Calculation Method and Finite Element Analysis Results 2013 Regional User Conference,” 2013.</w:t>
      </w:r>
    </w:p>
    <w:p w14:paraId="194832C6" w14:textId="3AD68AED" w:rsidR="0019265C" w:rsidRPr="00F3584B" w:rsidRDefault="00511E36" w:rsidP="00403E5B">
      <w:pPr>
        <w:rPr>
          <w:rFonts w:ascii="Calibri" w:eastAsiaTheme="minorHAnsi" w:hAnsi="Calibri"/>
        </w:rPr>
      </w:pPr>
      <w:r w:rsidRPr="00F3584B">
        <w:rPr>
          <w:rFonts w:ascii="Calibri" w:eastAsiaTheme="minorHAnsi" w:hAnsi="Calibri"/>
        </w:rPr>
        <w:fldChar w:fldCharType="end"/>
      </w:r>
    </w:p>
    <w:p w14:paraId="3B81466F" w14:textId="7F8B4F42" w:rsidR="0019265C" w:rsidRPr="00F3584B" w:rsidRDefault="00331BE7" w:rsidP="000E7A00">
      <w:pPr>
        <w:rPr>
          <w:rFonts w:ascii="Calibri" w:hAnsi="Calibri"/>
        </w:rPr>
      </w:pPr>
      <w:r w:rsidRPr="00F3584B">
        <w:rPr>
          <w:rFonts w:ascii="Calibri" w:hAnsi="Calibri"/>
        </w:rPr>
        <w:fldChar w:fldCharType="begin"/>
      </w:r>
      <w:r w:rsidRPr="00F3584B">
        <w:rPr>
          <w:rFonts w:ascii="Calibri" w:hAnsi="Calibri"/>
        </w:rPr>
        <w:instrText xml:space="preserve"> INCLUDEPICTURE "https://scontent.fykz1-1.fna.fbcdn.net/v/t1.15752-9/47296362_270139363702812_5371383999862145024_n.jpg?_nc_cat=111&amp;_nc_ht=scontent.fykz1-1.fna&amp;oh=05c4c63df153b526b0803928f164b980&amp;oe=5CA4E33B" \* MERGEFORMATINET </w:instrText>
      </w:r>
      <w:r w:rsidRPr="00F3584B">
        <w:rPr>
          <w:rFonts w:ascii="Calibri" w:hAnsi="Calibri"/>
        </w:rPr>
        <w:fldChar w:fldCharType="end"/>
      </w:r>
    </w:p>
    <w:sectPr w:rsidR="0019265C" w:rsidRPr="00F3584B" w:rsidSect="004D0855">
      <w:footerReference w:type="even" r:id="rId45"/>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08853" w14:textId="77777777" w:rsidR="00CF63E9" w:rsidRDefault="00CF63E9" w:rsidP="00B37E96">
      <w:r>
        <w:separator/>
      </w:r>
    </w:p>
  </w:endnote>
  <w:endnote w:type="continuationSeparator" w:id="0">
    <w:p w14:paraId="2582D5CD" w14:textId="77777777" w:rsidR="00CF63E9" w:rsidRDefault="00CF63E9" w:rsidP="00B37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5188380"/>
      <w:docPartObj>
        <w:docPartGallery w:val="Page Numbers (Bottom of Page)"/>
        <w:docPartUnique/>
      </w:docPartObj>
    </w:sdtPr>
    <w:sdtContent>
      <w:p w14:paraId="19F1DB38" w14:textId="659CFA6B" w:rsidR="00DC7479" w:rsidRDefault="00DC7479" w:rsidP="007F19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78E4E4" w14:textId="77777777" w:rsidR="00DC7479" w:rsidRDefault="00DC7479" w:rsidP="00B37E9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0F679" w14:textId="77777777" w:rsidR="00DC7479" w:rsidRDefault="00DC7479" w:rsidP="00B37E9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940CA" w14:textId="77777777" w:rsidR="00CF63E9" w:rsidRDefault="00CF63E9" w:rsidP="00B37E96">
      <w:r>
        <w:separator/>
      </w:r>
    </w:p>
  </w:footnote>
  <w:footnote w:type="continuationSeparator" w:id="0">
    <w:p w14:paraId="72AC5898" w14:textId="77777777" w:rsidR="00CF63E9" w:rsidRDefault="00CF63E9" w:rsidP="00B37E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B66"/>
    <w:rsid w:val="00013BB2"/>
    <w:rsid w:val="000C65DE"/>
    <w:rsid w:val="000D1968"/>
    <w:rsid w:val="000D434C"/>
    <w:rsid w:val="000D61B3"/>
    <w:rsid w:val="000E0BB8"/>
    <w:rsid w:val="000E5295"/>
    <w:rsid w:val="000E7A00"/>
    <w:rsid w:val="00114C60"/>
    <w:rsid w:val="00134D4C"/>
    <w:rsid w:val="0017253C"/>
    <w:rsid w:val="00172D8F"/>
    <w:rsid w:val="00182B5B"/>
    <w:rsid w:val="0019265C"/>
    <w:rsid w:val="00197602"/>
    <w:rsid w:val="001E60B0"/>
    <w:rsid w:val="002247B9"/>
    <w:rsid w:val="002446B7"/>
    <w:rsid w:val="0026011C"/>
    <w:rsid w:val="00262A24"/>
    <w:rsid w:val="00277A30"/>
    <w:rsid w:val="002A4330"/>
    <w:rsid w:val="002B6B81"/>
    <w:rsid w:val="002D1127"/>
    <w:rsid w:val="002D2F2C"/>
    <w:rsid w:val="002D7DF5"/>
    <w:rsid w:val="002F6E4D"/>
    <w:rsid w:val="0031186F"/>
    <w:rsid w:val="00327834"/>
    <w:rsid w:val="00331BE7"/>
    <w:rsid w:val="00362230"/>
    <w:rsid w:val="003923F6"/>
    <w:rsid w:val="003A7801"/>
    <w:rsid w:val="003B7497"/>
    <w:rsid w:val="003F7AE5"/>
    <w:rsid w:val="00403E5B"/>
    <w:rsid w:val="00427C1B"/>
    <w:rsid w:val="00441D6B"/>
    <w:rsid w:val="00446C6D"/>
    <w:rsid w:val="004557DD"/>
    <w:rsid w:val="0046399C"/>
    <w:rsid w:val="00470460"/>
    <w:rsid w:val="00472F7C"/>
    <w:rsid w:val="00476290"/>
    <w:rsid w:val="004D0855"/>
    <w:rsid w:val="004D6CEB"/>
    <w:rsid w:val="00502BE8"/>
    <w:rsid w:val="00511E36"/>
    <w:rsid w:val="00534E66"/>
    <w:rsid w:val="00537EAC"/>
    <w:rsid w:val="00566C8D"/>
    <w:rsid w:val="00583CFE"/>
    <w:rsid w:val="005A5C27"/>
    <w:rsid w:val="005D0C16"/>
    <w:rsid w:val="005F33C9"/>
    <w:rsid w:val="005F40E4"/>
    <w:rsid w:val="006051E7"/>
    <w:rsid w:val="00625F7B"/>
    <w:rsid w:val="006401CE"/>
    <w:rsid w:val="0068334C"/>
    <w:rsid w:val="006C1C0D"/>
    <w:rsid w:val="006F1582"/>
    <w:rsid w:val="007229CC"/>
    <w:rsid w:val="0072573B"/>
    <w:rsid w:val="00773561"/>
    <w:rsid w:val="00773E64"/>
    <w:rsid w:val="00776691"/>
    <w:rsid w:val="007F19BA"/>
    <w:rsid w:val="00856346"/>
    <w:rsid w:val="009505C0"/>
    <w:rsid w:val="00955928"/>
    <w:rsid w:val="00964534"/>
    <w:rsid w:val="009F5D3D"/>
    <w:rsid w:val="00A21374"/>
    <w:rsid w:val="00A25BBF"/>
    <w:rsid w:val="00A30169"/>
    <w:rsid w:val="00A406F8"/>
    <w:rsid w:val="00A87016"/>
    <w:rsid w:val="00A92CB0"/>
    <w:rsid w:val="00AE596E"/>
    <w:rsid w:val="00AF6640"/>
    <w:rsid w:val="00B2752D"/>
    <w:rsid w:val="00B37E96"/>
    <w:rsid w:val="00B523F0"/>
    <w:rsid w:val="00B52CDE"/>
    <w:rsid w:val="00B634FF"/>
    <w:rsid w:val="00B65C06"/>
    <w:rsid w:val="00B67FCD"/>
    <w:rsid w:val="00B715AF"/>
    <w:rsid w:val="00B86B20"/>
    <w:rsid w:val="00B87600"/>
    <w:rsid w:val="00BA291B"/>
    <w:rsid w:val="00BB152B"/>
    <w:rsid w:val="00BE28B7"/>
    <w:rsid w:val="00C037E8"/>
    <w:rsid w:val="00C12E27"/>
    <w:rsid w:val="00C22AB6"/>
    <w:rsid w:val="00C25B62"/>
    <w:rsid w:val="00C304AD"/>
    <w:rsid w:val="00C32905"/>
    <w:rsid w:val="00C53AFD"/>
    <w:rsid w:val="00CF63E9"/>
    <w:rsid w:val="00D303A0"/>
    <w:rsid w:val="00D33870"/>
    <w:rsid w:val="00D56B21"/>
    <w:rsid w:val="00D74BD8"/>
    <w:rsid w:val="00D775B7"/>
    <w:rsid w:val="00D77856"/>
    <w:rsid w:val="00D814B0"/>
    <w:rsid w:val="00DB14C1"/>
    <w:rsid w:val="00DB5214"/>
    <w:rsid w:val="00DC7479"/>
    <w:rsid w:val="00DD55E3"/>
    <w:rsid w:val="00E112E2"/>
    <w:rsid w:val="00E328F0"/>
    <w:rsid w:val="00E371A1"/>
    <w:rsid w:val="00E425D1"/>
    <w:rsid w:val="00E61A6F"/>
    <w:rsid w:val="00E8608E"/>
    <w:rsid w:val="00EA28C7"/>
    <w:rsid w:val="00EF5B66"/>
    <w:rsid w:val="00F01861"/>
    <w:rsid w:val="00F124FD"/>
    <w:rsid w:val="00F165F0"/>
    <w:rsid w:val="00F22973"/>
    <w:rsid w:val="00F303B5"/>
    <w:rsid w:val="00F3584B"/>
    <w:rsid w:val="00F4165C"/>
    <w:rsid w:val="00F5041C"/>
    <w:rsid w:val="00F7228D"/>
    <w:rsid w:val="00F815DF"/>
    <w:rsid w:val="00F84633"/>
    <w:rsid w:val="00FB5E9B"/>
    <w:rsid w:val="00FD6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58842"/>
  <w15:chartTrackingRefBased/>
  <w15:docId w15:val="{DE915BD1-570D-4742-A68A-CBA986AC0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E9B"/>
    <w:pPr>
      <w:jc w:val="both"/>
    </w:pPr>
    <w:rPr>
      <w:rFonts w:eastAsia="Times New Roman" w:cs="Times New Roman"/>
      <w:sz w:val="22"/>
    </w:rPr>
  </w:style>
  <w:style w:type="paragraph" w:styleId="Heading1">
    <w:name w:val="heading 1"/>
    <w:basedOn w:val="Normal"/>
    <w:next w:val="Normal"/>
    <w:link w:val="Heading1Char"/>
    <w:uiPriority w:val="9"/>
    <w:qFormat/>
    <w:rsid w:val="006F15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52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5B66"/>
    <w:pPr>
      <w:spacing w:before="100" w:beforeAutospacing="1" w:after="100" w:afterAutospacing="1"/>
    </w:pPr>
  </w:style>
  <w:style w:type="character" w:customStyle="1" w:styleId="apple-tab-span">
    <w:name w:val="apple-tab-span"/>
    <w:basedOn w:val="DefaultParagraphFont"/>
    <w:rsid w:val="00EF5B66"/>
  </w:style>
  <w:style w:type="character" w:customStyle="1" w:styleId="Heading1Char">
    <w:name w:val="Heading 1 Char"/>
    <w:basedOn w:val="DefaultParagraphFont"/>
    <w:link w:val="Heading1"/>
    <w:uiPriority w:val="9"/>
    <w:rsid w:val="006F158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F15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06F8"/>
    <w:rPr>
      <w:color w:val="808080"/>
    </w:rPr>
  </w:style>
  <w:style w:type="paragraph" w:styleId="Caption">
    <w:name w:val="caption"/>
    <w:basedOn w:val="Normal"/>
    <w:next w:val="Normal"/>
    <w:uiPriority w:val="35"/>
    <w:unhideWhenUsed/>
    <w:qFormat/>
    <w:rsid w:val="00A87016"/>
    <w:pPr>
      <w:spacing w:after="200"/>
      <w:jc w:val="center"/>
    </w:pPr>
    <w:rPr>
      <w:iCs/>
      <w:color w:val="44546A" w:themeColor="text2"/>
      <w:szCs w:val="18"/>
    </w:rPr>
  </w:style>
  <w:style w:type="paragraph" w:styleId="TableofFigures">
    <w:name w:val="table of figures"/>
    <w:basedOn w:val="Normal"/>
    <w:next w:val="Normal"/>
    <w:uiPriority w:val="99"/>
    <w:unhideWhenUsed/>
    <w:rsid w:val="00D303A0"/>
  </w:style>
  <w:style w:type="character" w:styleId="Hyperlink">
    <w:name w:val="Hyperlink"/>
    <w:basedOn w:val="DefaultParagraphFont"/>
    <w:uiPriority w:val="99"/>
    <w:unhideWhenUsed/>
    <w:rsid w:val="00D303A0"/>
    <w:rPr>
      <w:color w:val="0563C1" w:themeColor="hyperlink"/>
      <w:u w:val="single"/>
    </w:rPr>
  </w:style>
  <w:style w:type="paragraph" w:styleId="NoSpacing">
    <w:name w:val="No Spacing"/>
    <w:uiPriority w:val="1"/>
    <w:qFormat/>
    <w:rsid w:val="00B523F0"/>
  </w:style>
  <w:style w:type="character" w:customStyle="1" w:styleId="Heading2Char">
    <w:name w:val="Heading 2 Char"/>
    <w:basedOn w:val="DefaultParagraphFont"/>
    <w:link w:val="Heading2"/>
    <w:uiPriority w:val="9"/>
    <w:rsid w:val="000E5295"/>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B37E96"/>
    <w:pPr>
      <w:tabs>
        <w:tab w:val="center" w:pos="4680"/>
        <w:tab w:val="right" w:pos="9360"/>
      </w:tabs>
    </w:pPr>
  </w:style>
  <w:style w:type="character" w:customStyle="1" w:styleId="FooterChar">
    <w:name w:val="Footer Char"/>
    <w:basedOn w:val="DefaultParagraphFont"/>
    <w:link w:val="Footer"/>
    <w:uiPriority w:val="99"/>
    <w:rsid w:val="00B37E96"/>
  </w:style>
  <w:style w:type="character" w:styleId="PageNumber">
    <w:name w:val="page number"/>
    <w:basedOn w:val="DefaultParagraphFont"/>
    <w:uiPriority w:val="99"/>
    <w:semiHidden/>
    <w:unhideWhenUsed/>
    <w:rsid w:val="00B37E96"/>
  </w:style>
  <w:style w:type="paragraph" w:styleId="TOCHeading">
    <w:name w:val="TOC Heading"/>
    <w:basedOn w:val="Heading1"/>
    <w:next w:val="Normal"/>
    <w:uiPriority w:val="39"/>
    <w:unhideWhenUsed/>
    <w:qFormat/>
    <w:rsid w:val="009505C0"/>
    <w:pPr>
      <w:spacing w:before="480" w:line="276" w:lineRule="auto"/>
      <w:outlineLvl w:val="9"/>
    </w:pPr>
    <w:rPr>
      <w:b/>
      <w:bCs/>
      <w:sz w:val="28"/>
      <w:szCs w:val="28"/>
    </w:rPr>
  </w:style>
  <w:style w:type="paragraph" w:styleId="TOC1">
    <w:name w:val="toc 1"/>
    <w:basedOn w:val="Normal"/>
    <w:next w:val="Normal"/>
    <w:autoRedefine/>
    <w:uiPriority w:val="39"/>
    <w:unhideWhenUsed/>
    <w:rsid w:val="009505C0"/>
    <w:pPr>
      <w:spacing w:before="120"/>
    </w:pPr>
    <w:rPr>
      <w:rFonts w:cstheme="minorHAnsi"/>
      <w:b/>
      <w:bCs/>
      <w:i/>
      <w:iCs/>
    </w:rPr>
  </w:style>
  <w:style w:type="paragraph" w:styleId="TOC2">
    <w:name w:val="toc 2"/>
    <w:basedOn w:val="Normal"/>
    <w:next w:val="Normal"/>
    <w:autoRedefine/>
    <w:uiPriority w:val="39"/>
    <w:unhideWhenUsed/>
    <w:rsid w:val="009505C0"/>
    <w:pPr>
      <w:spacing w:before="120"/>
      <w:ind w:left="240"/>
    </w:pPr>
    <w:rPr>
      <w:rFonts w:cstheme="minorHAnsi"/>
      <w:b/>
      <w:bCs/>
      <w:szCs w:val="22"/>
    </w:rPr>
  </w:style>
  <w:style w:type="paragraph" w:styleId="TOC3">
    <w:name w:val="toc 3"/>
    <w:basedOn w:val="Normal"/>
    <w:next w:val="Normal"/>
    <w:autoRedefine/>
    <w:uiPriority w:val="39"/>
    <w:semiHidden/>
    <w:unhideWhenUsed/>
    <w:rsid w:val="009505C0"/>
    <w:pPr>
      <w:ind w:left="480"/>
    </w:pPr>
    <w:rPr>
      <w:rFonts w:cstheme="minorHAnsi"/>
      <w:sz w:val="20"/>
      <w:szCs w:val="20"/>
    </w:rPr>
  </w:style>
  <w:style w:type="paragraph" w:styleId="TOC4">
    <w:name w:val="toc 4"/>
    <w:basedOn w:val="Normal"/>
    <w:next w:val="Normal"/>
    <w:autoRedefine/>
    <w:uiPriority w:val="39"/>
    <w:semiHidden/>
    <w:unhideWhenUsed/>
    <w:rsid w:val="009505C0"/>
    <w:pPr>
      <w:ind w:left="720"/>
    </w:pPr>
    <w:rPr>
      <w:rFonts w:cstheme="minorHAnsi"/>
      <w:sz w:val="20"/>
      <w:szCs w:val="20"/>
    </w:rPr>
  </w:style>
  <w:style w:type="paragraph" w:styleId="TOC5">
    <w:name w:val="toc 5"/>
    <w:basedOn w:val="Normal"/>
    <w:next w:val="Normal"/>
    <w:autoRedefine/>
    <w:uiPriority w:val="39"/>
    <w:semiHidden/>
    <w:unhideWhenUsed/>
    <w:rsid w:val="009505C0"/>
    <w:pPr>
      <w:ind w:left="960"/>
    </w:pPr>
    <w:rPr>
      <w:rFonts w:cstheme="minorHAnsi"/>
      <w:sz w:val="20"/>
      <w:szCs w:val="20"/>
    </w:rPr>
  </w:style>
  <w:style w:type="paragraph" w:styleId="TOC6">
    <w:name w:val="toc 6"/>
    <w:basedOn w:val="Normal"/>
    <w:next w:val="Normal"/>
    <w:autoRedefine/>
    <w:uiPriority w:val="39"/>
    <w:semiHidden/>
    <w:unhideWhenUsed/>
    <w:rsid w:val="009505C0"/>
    <w:pPr>
      <w:ind w:left="1200"/>
    </w:pPr>
    <w:rPr>
      <w:rFonts w:cstheme="minorHAnsi"/>
      <w:sz w:val="20"/>
      <w:szCs w:val="20"/>
    </w:rPr>
  </w:style>
  <w:style w:type="paragraph" w:styleId="TOC7">
    <w:name w:val="toc 7"/>
    <w:basedOn w:val="Normal"/>
    <w:next w:val="Normal"/>
    <w:autoRedefine/>
    <w:uiPriority w:val="39"/>
    <w:semiHidden/>
    <w:unhideWhenUsed/>
    <w:rsid w:val="009505C0"/>
    <w:pPr>
      <w:ind w:left="1440"/>
    </w:pPr>
    <w:rPr>
      <w:rFonts w:cstheme="minorHAnsi"/>
      <w:sz w:val="20"/>
      <w:szCs w:val="20"/>
    </w:rPr>
  </w:style>
  <w:style w:type="paragraph" w:styleId="TOC8">
    <w:name w:val="toc 8"/>
    <w:basedOn w:val="Normal"/>
    <w:next w:val="Normal"/>
    <w:autoRedefine/>
    <w:uiPriority w:val="39"/>
    <w:semiHidden/>
    <w:unhideWhenUsed/>
    <w:rsid w:val="009505C0"/>
    <w:pPr>
      <w:ind w:left="1680"/>
    </w:pPr>
    <w:rPr>
      <w:rFonts w:cstheme="minorHAnsi"/>
      <w:sz w:val="20"/>
      <w:szCs w:val="20"/>
    </w:rPr>
  </w:style>
  <w:style w:type="paragraph" w:styleId="TOC9">
    <w:name w:val="toc 9"/>
    <w:basedOn w:val="Normal"/>
    <w:next w:val="Normal"/>
    <w:autoRedefine/>
    <w:uiPriority w:val="39"/>
    <w:semiHidden/>
    <w:unhideWhenUsed/>
    <w:rsid w:val="009505C0"/>
    <w:pPr>
      <w:ind w:left="1920"/>
    </w:pPr>
    <w:rPr>
      <w:rFonts w:cstheme="minorHAnsi"/>
      <w:sz w:val="20"/>
      <w:szCs w:val="20"/>
    </w:rPr>
  </w:style>
  <w:style w:type="paragraph" w:styleId="BalloonText">
    <w:name w:val="Balloon Text"/>
    <w:basedOn w:val="Normal"/>
    <w:link w:val="BalloonTextChar"/>
    <w:uiPriority w:val="99"/>
    <w:semiHidden/>
    <w:unhideWhenUsed/>
    <w:rsid w:val="00B715AF"/>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715AF"/>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8854">
      <w:bodyDiv w:val="1"/>
      <w:marLeft w:val="0"/>
      <w:marRight w:val="0"/>
      <w:marTop w:val="0"/>
      <w:marBottom w:val="0"/>
      <w:divBdr>
        <w:top w:val="none" w:sz="0" w:space="0" w:color="auto"/>
        <w:left w:val="none" w:sz="0" w:space="0" w:color="auto"/>
        <w:bottom w:val="none" w:sz="0" w:space="0" w:color="auto"/>
        <w:right w:val="none" w:sz="0" w:space="0" w:color="auto"/>
      </w:divBdr>
    </w:div>
    <w:div w:id="31423542">
      <w:bodyDiv w:val="1"/>
      <w:marLeft w:val="0"/>
      <w:marRight w:val="0"/>
      <w:marTop w:val="0"/>
      <w:marBottom w:val="0"/>
      <w:divBdr>
        <w:top w:val="none" w:sz="0" w:space="0" w:color="auto"/>
        <w:left w:val="none" w:sz="0" w:space="0" w:color="auto"/>
        <w:bottom w:val="none" w:sz="0" w:space="0" w:color="auto"/>
        <w:right w:val="none" w:sz="0" w:space="0" w:color="auto"/>
      </w:divBdr>
    </w:div>
    <w:div w:id="106588686">
      <w:bodyDiv w:val="1"/>
      <w:marLeft w:val="0"/>
      <w:marRight w:val="0"/>
      <w:marTop w:val="0"/>
      <w:marBottom w:val="0"/>
      <w:divBdr>
        <w:top w:val="none" w:sz="0" w:space="0" w:color="auto"/>
        <w:left w:val="none" w:sz="0" w:space="0" w:color="auto"/>
        <w:bottom w:val="none" w:sz="0" w:space="0" w:color="auto"/>
        <w:right w:val="none" w:sz="0" w:space="0" w:color="auto"/>
      </w:divBdr>
    </w:div>
    <w:div w:id="248123651">
      <w:bodyDiv w:val="1"/>
      <w:marLeft w:val="0"/>
      <w:marRight w:val="0"/>
      <w:marTop w:val="0"/>
      <w:marBottom w:val="0"/>
      <w:divBdr>
        <w:top w:val="none" w:sz="0" w:space="0" w:color="auto"/>
        <w:left w:val="none" w:sz="0" w:space="0" w:color="auto"/>
        <w:bottom w:val="none" w:sz="0" w:space="0" w:color="auto"/>
        <w:right w:val="none" w:sz="0" w:space="0" w:color="auto"/>
      </w:divBdr>
    </w:div>
    <w:div w:id="277640961">
      <w:bodyDiv w:val="1"/>
      <w:marLeft w:val="0"/>
      <w:marRight w:val="0"/>
      <w:marTop w:val="0"/>
      <w:marBottom w:val="0"/>
      <w:divBdr>
        <w:top w:val="none" w:sz="0" w:space="0" w:color="auto"/>
        <w:left w:val="none" w:sz="0" w:space="0" w:color="auto"/>
        <w:bottom w:val="none" w:sz="0" w:space="0" w:color="auto"/>
        <w:right w:val="none" w:sz="0" w:space="0" w:color="auto"/>
      </w:divBdr>
    </w:div>
    <w:div w:id="295184279">
      <w:bodyDiv w:val="1"/>
      <w:marLeft w:val="0"/>
      <w:marRight w:val="0"/>
      <w:marTop w:val="0"/>
      <w:marBottom w:val="0"/>
      <w:divBdr>
        <w:top w:val="none" w:sz="0" w:space="0" w:color="auto"/>
        <w:left w:val="none" w:sz="0" w:space="0" w:color="auto"/>
        <w:bottom w:val="none" w:sz="0" w:space="0" w:color="auto"/>
        <w:right w:val="none" w:sz="0" w:space="0" w:color="auto"/>
      </w:divBdr>
    </w:div>
    <w:div w:id="319119428">
      <w:bodyDiv w:val="1"/>
      <w:marLeft w:val="0"/>
      <w:marRight w:val="0"/>
      <w:marTop w:val="0"/>
      <w:marBottom w:val="0"/>
      <w:divBdr>
        <w:top w:val="none" w:sz="0" w:space="0" w:color="auto"/>
        <w:left w:val="none" w:sz="0" w:space="0" w:color="auto"/>
        <w:bottom w:val="none" w:sz="0" w:space="0" w:color="auto"/>
        <w:right w:val="none" w:sz="0" w:space="0" w:color="auto"/>
      </w:divBdr>
    </w:div>
    <w:div w:id="525753178">
      <w:bodyDiv w:val="1"/>
      <w:marLeft w:val="0"/>
      <w:marRight w:val="0"/>
      <w:marTop w:val="0"/>
      <w:marBottom w:val="0"/>
      <w:divBdr>
        <w:top w:val="none" w:sz="0" w:space="0" w:color="auto"/>
        <w:left w:val="none" w:sz="0" w:space="0" w:color="auto"/>
        <w:bottom w:val="none" w:sz="0" w:space="0" w:color="auto"/>
        <w:right w:val="none" w:sz="0" w:space="0" w:color="auto"/>
      </w:divBdr>
    </w:div>
    <w:div w:id="905607138">
      <w:bodyDiv w:val="1"/>
      <w:marLeft w:val="0"/>
      <w:marRight w:val="0"/>
      <w:marTop w:val="0"/>
      <w:marBottom w:val="0"/>
      <w:divBdr>
        <w:top w:val="none" w:sz="0" w:space="0" w:color="auto"/>
        <w:left w:val="none" w:sz="0" w:space="0" w:color="auto"/>
        <w:bottom w:val="none" w:sz="0" w:space="0" w:color="auto"/>
        <w:right w:val="none" w:sz="0" w:space="0" w:color="auto"/>
      </w:divBdr>
    </w:div>
    <w:div w:id="963730759">
      <w:bodyDiv w:val="1"/>
      <w:marLeft w:val="0"/>
      <w:marRight w:val="0"/>
      <w:marTop w:val="0"/>
      <w:marBottom w:val="0"/>
      <w:divBdr>
        <w:top w:val="none" w:sz="0" w:space="0" w:color="auto"/>
        <w:left w:val="none" w:sz="0" w:space="0" w:color="auto"/>
        <w:bottom w:val="none" w:sz="0" w:space="0" w:color="auto"/>
        <w:right w:val="none" w:sz="0" w:space="0" w:color="auto"/>
      </w:divBdr>
    </w:div>
    <w:div w:id="1310524645">
      <w:bodyDiv w:val="1"/>
      <w:marLeft w:val="0"/>
      <w:marRight w:val="0"/>
      <w:marTop w:val="0"/>
      <w:marBottom w:val="0"/>
      <w:divBdr>
        <w:top w:val="none" w:sz="0" w:space="0" w:color="auto"/>
        <w:left w:val="none" w:sz="0" w:space="0" w:color="auto"/>
        <w:bottom w:val="none" w:sz="0" w:space="0" w:color="auto"/>
        <w:right w:val="none" w:sz="0" w:space="0" w:color="auto"/>
      </w:divBdr>
    </w:div>
    <w:div w:id="1466585408">
      <w:bodyDiv w:val="1"/>
      <w:marLeft w:val="0"/>
      <w:marRight w:val="0"/>
      <w:marTop w:val="0"/>
      <w:marBottom w:val="0"/>
      <w:divBdr>
        <w:top w:val="none" w:sz="0" w:space="0" w:color="auto"/>
        <w:left w:val="none" w:sz="0" w:space="0" w:color="auto"/>
        <w:bottom w:val="none" w:sz="0" w:space="0" w:color="auto"/>
        <w:right w:val="none" w:sz="0" w:space="0" w:color="auto"/>
      </w:divBdr>
    </w:div>
    <w:div w:id="149160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0.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png"/><Relationship Id="rId10" Type="http://schemas.microsoft.com/office/2007/relationships/hdphoto" Target="media/hdphoto1.wdp"/><Relationship Id="rId19" Type="http://schemas.openxmlformats.org/officeDocument/2006/relationships/image" Target="media/image12.png"/><Relationship Id="rId31" Type="http://schemas.microsoft.com/office/2007/relationships/hdphoto" Target="media/hdphoto2.wdp"/><Relationship Id="rId44"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image" Target="media/image2.tif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07/relationships/hdphoto" Target="media/hdphoto3.wdp"/><Relationship Id="rId38" Type="http://schemas.openxmlformats.org/officeDocument/2006/relationships/image" Target="media/image28.png"/><Relationship Id="rId46"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ress</a:t>
            </a:r>
            <a:r>
              <a:rPr lang="en-US" baseline="0"/>
              <a:t> Concentration vs Eleme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K_t</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5</c:f>
              <c:numCache>
                <c:formatCode>General</c:formatCode>
                <c:ptCount val="4"/>
                <c:pt idx="0">
                  <c:v>250</c:v>
                </c:pt>
                <c:pt idx="1">
                  <c:v>3500</c:v>
                </c:pt>
                <c:pt idx="2">
                  <c:v>6000</c:v>
                </c:pt>
                <c:pt idx="3">
                  <c:v>8500</c:v>
                </c:pt>
              </c:numCache>
            </c:numRef>
          </c:xVal>
          <c:yVal>
            <c:numRef>
              <c:f>Sheet1!$B$2:$B$5</c:f>
              <c:numCache>
                <c:formatCode>General</c:formatCode>
                <c:ptCount val="4"/>
                <c:pt idx="0">
                  <c:v>2.2799999999999998</c:v>
                </c:pt>
                <c:pt idx="1">
                  <c:v>2.2599999999999998</c:v>
                </c:pt>
                <c:pt idx="2">
                  <c:v>2.25</c:v>
                </c:pt>
                <c:pt idx="3">
                  <c:v>2.25</c:v>
                </c:pt>
              </c:numCache>
            </c:numRef>
          </c:yVal>
          <c:smooth val="0"/>
          <c:extLst>
            <c:ext xmlns:c16="http://schemas.microsoft.com/office/drawing/2014/chart" uri="{C3380CC4-5D6E-409C-BE32-E72D297353CC}">
              <c16:uniqueId val="{00000000-7087-FE4A-A585-0EE5D7A602C0}"/>
            </c:ext>
          </c:extLst>
        </c:ser>
        <c:dLbls>
          <c:showLegendKey val="0"/>
          <c:showVal val="0"/>
          <c:showCatName val="0"/>
          <c:showSerName val="0"/>
          <c:showPercent val="0"/>
          <c:showBubbleSize val="0"/>
        </c:dLbls>
        <c:axId val="686269840"/>
        <c:axId val="686248512"/>
      </c:scatterChart>
      <c:valAx>
        <c:axId val="686269840"/>
        <c:scaling>
          <c:orientation val="minMax"/>
        </c:scaling>
        <c:delete val="0"/>
        <c:axPos val="t"/>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Elemen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6248512"/>
        <c:crosses val="autoZero"/>
        <c:crossBetween val="midCat"/>
      </c:valAx>
      <c:valAx>
        <c:axId val="686248512"/>
        <c:scaling>
          <c:orientation val="maxMin"/>
          <c:min val="2.24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_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6269840"/>
        <c:crosses val="autoZero"/>
        <c:crossBetween val="midCat"/>
        <c:majorUnit val="1.0000000000000002E-2"/>
        <c:min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Stress Concentration vs K_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5</c:f>
              <c:numCache>
                <c:formatCode>General</c:formatCode>
                <c:ptCount val="4"/>
                <c:pt idx="0">
                  <c:v>540</c:v>
                </c:pt>
                <c:pt idx="1">
                  <c:v>2000</c:v>
                </c:pt>
                <c:pt idx="2">
                  <c:v>6000</c:v>
                </c:pt>
                <c:pt idx="3">
                  <c:v>10000</c:v>
                </c:pt>
              </c:numCache>
            </c:numRef>
          </c:xVal>
          <c:yVal>
            <c:numRef>
              <c:f>Sheet1!$B$2:$B$5</c:f>
              <c:numCache>
                <c:formatCode>General</c:formatCode>
                <c:ptCount val="4"/>
                <c:pt idx="0">
                  <c:v>3.1</c:v>
                </c:pt>
                <c:pt idx="1">
                  <c:v>2.9</c:v>
                </c:pt>
                <c:pt idx="2">
                  <c:v>2.85</c:v>
                </c:pt>
                <c:pt idx="3">
                  <c:v>2.83</c:v>
                </c:pt>
              </c:numCache>
            </c:numRef>
          </c:yVal>
          <c:smooth val="0"/>
          <c:extLst>
            <c:ext xmlns:c16="http://schemas.microsoft.com/office/drawing/2014/chart" uri="{C3380CC4-5D6E-409C-BE32-E72D297353CC}">
              <c16:uniqueId val="{00000000-A392-594A-9279-4D289D2AF169}"/>
            </c:ext>
          </c:extLst>
        </c:ser>
        <c:dLbls>
          <c:showLegendKey val="0"/>
          <c:showVal val="0"/>
          <c:showCatName val="0"/>
          <c:showSerName val="0"/>
          <c:showPercent val="0"/>
          <c:showBubbleSize val="0"/>
        </c:dLbls>
        <c:axId val="707594624"/>
        <c:axId val="711836368"/>
      </c:scatterChart>
      <c:valAx>
        <c:axId val="707594624"/>
        <c:scaling>
          <c:orientation val="minMax"/>
        </c:scaling>
        <c:delete val="0"/>
        <c:axPos val="t"/>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a:t>
                </a:r>
                <a:r>
                  <a:rPr lang="en-US" baseline="0"/>
                  <a:t> Elemen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1836368"/>
        <c:crosses val="autoZero"/>
        <c:crossBetween val="midCat"/>
      </c:valAx>
      <c:valAx>
        <c:axId val="711836368"/>
        <c:scaling>
          <c:orientation val="maxMin"/>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_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759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A08310-5497-B740-86AC-CC1B8296E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3669</Words>
  <Characters>2091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rshi Patel</dc:creator>
  <cp:keywords/>
  <dc:description/>
  <cp:lastModifiedBy>Maharshi Patel</cp:lastModifiedBy>
  <cp:revision>7</cp:revision>
  <cp:lastPrinted>2018-12-03T23:23:00Z</cp:lastPrinted>
  <dcterms:created xsi:type="dcterms:W3CDTF">2018-12-03T23:23:00Z</dcterms:created>
  <dcterms:modified xsi:type="dcterms:W3CDTF">2018-12-03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61a19e-69e7-305f-a4e1-b4bfa506793d</vt:lpwstr>
  </property>
  <property fmtid="{D5CDD505-2E9C-101B-9397-08002B2CF9AE}" pid="24" name="Mendeley Citation Style_1">
    <vt:lpwstr>http://www.zotero.org/styles/ieee</vt:lpwstr>
  </property>
</Properties>
</file>